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12B2C" w14:textId="77777777" w:rsidR="00434354" w:rsidRPr="00434354" w:rsidRDefault="00434354" w:rsidP="00434354">
      <w:pPr>
        <w:rPr>
          <w:rFonts w:eastAsiaTheme="minorHAnsi"/>
        </w:rPr>
      </w:pPr>
      <w:r w:rsidRPr="00434354">
        <w:rPr>
          <w:rFonts w:eastAsiaTheme="minorHAnsi"/>
          <w:b/>
        </w:rPr>
        <w:t>Author Name:</w:t>
      </w:r>
      <w:r w:rsidRPr="00434354">
        <w:rPr>
          <w:rFonts w:eastAsiaTheme="minorHAnsi"/>
        </w:rPr>
        <w:t xml:space="preserve"> Forrest Fleischman</w:t>
      </w:r>
    </w:p>
    <w:p w14:paraId="05622728" w14:textId="1965886F" w:rsidR="00434354" w:rsidRPr="00434354" w:rsidRDefault="00434354" w:rsidP="00434354">
      <w:pPr>
        <w:rPr>
          <w:rFonts w:eastAsiaTheme="minorHAnsi"/>
        </w:rPr>
      </w:pPr>
      <w:r w:rsidRPr="00434354">
        <w:rPr>
          <w:rFonts w:eastAsiaTheme="minorHAnsi"/>
          <w:b/>
        </w:rPr>
        <w:t>Title:</w:t>
      </w:r>
      <w:r>
        <w:rPr>
          <w:rFonts w:eastAsiaTheme="minorHAnsi"/>
        </w:rPr>
        <w:t xml:space="preserve"> </w:t>
      </w:r>
      <w:r w:rsidRPr="00434354">
        <w:rPr>
          <w:rFonts w:eastAsiaTheme="minorHAnsi"/>
        </w:rPr>
        <w:t>Understanding India’s forest bureaucracy: a review</w:t>
      </w:r>
    </w:p>
    <w:p w14:paraId="2184D9CA" w14:textId="77777777" w:rsidR="00434354" w:rsidRPr="00434354" w:rsidRDefault="00434354" w:rsidP="00434354">
      <w:pPr>
        <w:rPr>
          <w:rFonts w:eastAsiaTheme="minorHAnsi"/>
          <w:b/>
        </w:rPr>
      </w:pPr>
      <w:r w:rsidRPr="00434354">
        <w:rPr>
          <w:rFonts w:eastAsiaTheme="minorHAnsi"/>
          <w:b/>
        </w:rPr>
        <w:t>Author Address:</w:t>
      </w:r>
    </w:p>
    <w:p w14:paraId="00A3CCF7" w14:textId="77777777" w:rsidR="00434354" w:rsidRPr="00434354" w:rsidRDefault="00434354" w:rsidP="00434354">
      <w:pPr>
        <w:rPr>
          <w:rFonts w:eastAsiaTheme="minorHAnsi"/>
        </w:rPr>
      </w:pPr>
      <w:r w:rsidRPr="00434354">
        <w:rPr>
          <w:rFonts w:eastAsiaTheme="minorHAnsi"/>
        </w:rPr>
        <w:t xml:space="preserve">Forrest Fleischman, Department of Ecosystem Science &amp; Management, 2138 TAMU, College Station, Texas, USA, 77843. </w:t>
      </w:r>
    </w:p>
    <w:p w14:paraId="26FAC426" w14:textId="77777777" w:rsidR="00434354" w:rsidRPr="00434354" w:rsidRDefault="00434354" w:rsidP="00434354">
      <w:pPr>
        <w:rPr>
          <w:rFonts w:eastAsiaTheme="minorHAnsi"/>
        </w:rPr>
      </w:pPr>
      <w:hyperlink r:id="rId8" w:history="1">
        <w:r w:rsidRPr="00434354">
          <w:rPr>
            <w:rFonts w:eastAsiaTheme="minorHAnsi"/>
            <w:color w:val="0563C1" w:themeColor="hyperlink"/>
            <w:u w:val="single"/>
          </w:rPr>
          <w:t>forrestf@tamu.edu</w:t>
        </w:r>
      </w:hyperlink>
      <w:r w:rsidRPr="00434354">
        <w:rPr>
          <w:rFonts w:eastAsiaTheme="minorHAnsi"/>
        </w:rPr>
        <w:t>, phone +1 7348346246, fax +1 9798456049</w:t>
      </w:r>
    </w:p>
    <w:p w14:paraId="7D43A3EB" w14:textId="77777777" w:rsidR="00434354" w:rsidRPr="00434354" w:rsidRDefault="00434354" w:rsidP="00434354">
      <w:pPr>
        <w:rPr>
          <w:rFonts w:eastAsiaTheme="minorHAnsi"/>
        </w:rPr>
      </w:pPr>
      <w:r w:rsidRPr="00434354">
        <w:rPr>
          <w:rFonts w:eastAsiaTheme="minorHAnsi"/>
          <w:b/>
        </w:rPr>
        <w:t xml:space="preserve">Author Affiliation: </w:t>
      </w:r>
      <w:r w:rsidRPr="00434354">
        <w:rPr>
          <w:rFonts w:eastAsiaTheme="minorHAnsi"/>
        </w:rPr>
        <w:t xml:space="preserve">Texas A&amp;M University, Department of Ecosystem Science &amp; Management &amp; Texas </w:t>
      </w:r>
      <w:proofErr w:type="spellStart"/>
      <w:r w:rsidRPr="00434354">
        <w:rPr>
          <w:rFonts w:eastAsiaTheme="minorHAnsi"/>
        </w:rPr>
        <w:t>Agrilife</w:t>
      </w:r>
      <w:proofErr w:type="spellEnd"/>
      <w:r w:rsidRPr="00434354">
        <w:rPr>
          <w:rFonts w:eastAsiaTheme="minorHAnsi"/>
        </w:rPr>
        <w:t xml:space="preserve"> Research.</w:t>
      </w:r>
    </w:p>
    <w:p w14:paraId="26F469F8" w14:textId="77777777" w:rsidR="00434354" w:rsidRPr="00434354" w:rsidRDefault="00434354" w:rsidP="00434354">
      <w:pPr>
        <w:rPr>
          <w:rFonts w:eastAsiaTheme="minorHAnsi"/>
          <w:b/>
        </w:rPr>
      </w:pPr>
      <w:r w:rsidRPr="00434354">
        <w:rPr>
          <w:rFonts w:eastAsiaTheme="minorHAnsi"/>
          <w:b/>
        </w:rPr>
        <w:t>Abstract</w:t>
      </w:r>
    </w:p>
    <w:p w14:paraId="09920712" w14:textId="758DEF4E" w:rsidR="00434354" w:rsidRPr="00434354" w:rsidRDefault="00434354" w:rsidP="00434354">
      <w:pPr>
        <w:rPr>
          <w:rFonts w:eastAsiaTheme="minorHAnsi"/>
        </w:rPr>
      </w:pPr>
      <w:bookmarkStart w:id="0" w:name="_GoBack"/>
      <w:r w:rsidRPr="00434354">
        <w:rPr>
          <w:rFonts w:eastAsiaTheme="minorHAnsi"/>
        </w:rPr>
        <w:t xml:space="preserve">Forest administrators play a crucial role in translating conservation and development policies into action, yet policy reformers and scholars rarely examine how these administrators make decisions about the implementation of conservation and development policy in India. In this paper, I address this gap. I begin by developing a framework that draws on western policy implementation studies and </w:t>
      </w:r>
      <w:proofErr w:type="spellStart"/>
      <w:r w:rsidRPr="00434354">
        <w:rPr>
          <w:rFonts w:eastAsiaTheme="minorHAnsi"/>
        </w:rPr>
        <w:t>Ostrom’s</w:t>
      </w:r>
      <w:proofErr w:type="spellEnd"/>
      <w:r w:rsidRPr="00434354">
        <w:rPr>
          <w:rFonts w:eastAsiaTheme="minorHAnsi"/>
        </w:rPr>
        <w:t xml:space="preserve"> Institutional Analysis and Development framework, and then apply this framework to a review of published studies that examine the role of forest officials in implementing public policies in India. The framework differentiates between formal and informal institutions and between institutions which are developed within an agency and those that are directed from outside the agency. I find that forester behavior varies significantly across space and time, and has an important influence on the outcome of forestry programs. Innovations and excellent program implementation appear related to foresters’ desire to demonstrate professional efficacy. On the other hand, many failings can be traced either to external direction, or to foresters developing internal institutions that are poorly suited to the problems they are tasked with solving. Existing research is limited in its geographic and temporal scope, and leaves many questions unanswered, and thus the review concludes with a brief outline of future research needs.</w:t>
      </w:r>
      <w:bookmarkEnd w:id="0"/>
    </w:p>
    <w:p w14:paraId="4225E4F4" w14:textId="77777777" w:rsidR="00434354" w:rsidRPr="00434354" w:rsidRDefault="00434354" w:rsidP="00434354">
      <w:pPr>
        <w:rPr>
          <w:rFonts w:eastAsiaTheme="minorHAnsi"/>
        </w:rPr>
      </w:pPr>
      <w:r w:rsidRPr="003E5262">
        <w:rPr>
          <w:rFonts w:eastAsiaTheme="minorHAnsi"/>
          <w:b/>
        </w:rPr>
        <w:t>Keywords</w:t>
      </w:r>
      <w:r w:rsidRPr="00434354">
        <w:rPr>
          <w:rFonts w:eastAsiaTheme="minorHAnsi"/>
        </w:rPr>
        <w:t>:</w:t>
      </w:r>
    </w:p>
    <w:p w14:paraId="42CD2CF2" w14:textId="77777777" w:rsidR="00434354" w:rsidRPr="00434354" w:rsidRDefault="00434354" w:rsidP="00434354">
      <w:pPr>
        <w:rPr>
          <w:rFonts w:eastAsiaTheme="minorHAnsi"/>
        </w:rPr>
      </w:pPr>
      <w:r w:rsidRPr="00434354">
        <w:rPr>
          <w:rFonts w:eastAsiaTheme="minorHAnsi"/>
        </w:rPr>
        <w:t>Forest policy, India, policy implementation, public administration, Institutional Analysis and Development</w:t>
      </w:r>
    </w:p>
    <w:p w14:paraId="79822F1F" w14:textId="415D8557" w:rsidR="00434354" w:rsidRDefault="00434354" w:rsidP="00434354">
      <w:pPr>
        <w:rPr>
          <w:rFonts w:eastAsiaTheme="minorHAnsi"/>
        </w:rPr>
      </w:pPr>
      <w:r w:rsidRPr="00434354">
        <w:rPr>
          <w:rFonts w:eastAsiaTheme="minorHAnsi"/>
        </w:rPr>
        <w:t>Number of words contained in manuscript text, including abstract and acknowledgements, but not the reference list, tables and figures (counted by the word function)</w:t>
      </w:r>
      <w:r>
        <w:rPr>
          <w:rFonts w:eastAsiaTheme="minorHAnsi"/>
        </w:rPr>
        <w:t>: 7108</w:t>
      </w:r>
    </w:p>
    <w:p w14:paraId="2584689D" w14:textId="77777777" w:rsidR="00434354" w:rsidRDefault="00434354">
      <w:pPr>
        <w:spacing w:after="0"/>
        <w:rPr>
          <w:rFonts w:eastAsiaTheme="minorHAnsi"/>
        </w:rPr>
      </w:pPr>
      <w:r>
        <w:rPr>
          <w:rFonts w:eastAsiaTheme="minorHAnsi"/>
        </w:rPr>
        <w:br w:type="page"/>
      </w:r>
    </w:p>
    <w:p w14:paraId="27082BAF" w14:textId="77777777" w:rsidR="000B1B4E" w:rsidRDefault="00CF38F3" w:rsidP="000B1B4E">
      <w:r>
        <w:lastRenderedPageBreak/>
        <w:t>1.</w:t>
      </w:r>
      <w:r>
        <w:tab/>
        <w:t>Introduction</w:t>
      </w:r>
    </w:p>
    <w:p w14:paraId="0A9736D7" w14:textId="2FA6E2D2" w:rsidR="00DD6906" w:rsidRDefault="001F0043" w:rsidP="001F0043">
      <w:r>
        <w:t xml:space="preserve">Government agencies play key roles in carrying out conservation and development programs, policing forest boundaries, </w:t>
      </w:r>
      <w:r w:rsidR="00CF38F3">
        <w:t xml:space="preserve">enforcing regulations, </w:t>
      </w:r>
      <w:r>
        <w:t>and</w:t>
      </w:r>
      <w:r w:rsidR="00CF38F3">
        <w:t xml:space="preserve"> approving projects prepared by local governments or NGOs.</w:t>
      </w:r>
      <w:r w:rsidR="002B76A4">
        <w:t xml:space="preserve"> In India, state forest departments have been widely blamed for </w:t>
      </w:r>
      <w:r>
        <w:t>forest degradation</w:t>
      </w:r>
      <w:r w:rsidR="00CF38F3">
        <w:t>,</w:t>
      </w:r>
      <w:r>
        <w:t xml:space="preserve"> biodiversity loss</w:t>
      </w:r>
      <w:r w:rsidR="00CF38F3">
        <w:t>, the poverty of forest dependent peoples</w:t>
      </w:r>
      <w:r w:rsidR="002B76A4">
        <w:t>, and the shortcomings of a diversity of forestry programs – from protected areas to Joint Forest Management (JFM)</w:t>
      </w:r>
      <w:r w:rsidR="005D677F">
        <w:t xml:space="preserve"> </w:t>
      </w:r>
      <w:r w:rsidR="008C0275">
        <w:fldChar w:fldCharType="begin">
          <w:fldData xml:space="preserve">PEVuZE5vdGU+PENpdGU+PEF1dGhvcj5TcHJpbmdhdGUtQmFnaW5za2k8L0F1dGhvcj48WWVhcj4y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</w:fldData>
        </w:fldChar>
      </w:r>
      <w:r w:rsidR="006D7C42">
        <w:instrText xml:space="preserve"> ADDIN EN.CITE </w:instrText>
      </w:r>
      <w:r w:rsidR="006D7C42">
        <w:fldChar w:fldCharType="begin">
          <w:fldData xml:space="preserve">PEVuZE5vdGU+PENpdGU+PEF1dGhvcj5TcHJpbmdhdGUtQmFnaW5za2k8L0F1dGhvcj48WWVhcj4y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</w:fldData>
        </w:fldChar>
      </w:r>
      <w:r w:rsidR="006D7C42">
        <w:instrText xml:space="preserve"> ADDIN EN.CITE.DATA </w:instrText>
      </w:r>
      <w:r w:rsidR="006D7C42">
        <w:fldChar w:fldCharType="end"/>
      </w:r>
      <w:r w:rsidR="008C0275">
        <w:fldChar w:fldCharType="separate"/>
      </w:r>
      <w:r w:rsidR="006D7C42">
        <w:rPr>
          <w:noProof/>
        </w:rPr>
        <w:t xml:space="preserve">(for recent examples, see </w:t>
      </w:r>
      <w:hyperlink w:anchor="_ENREF_97" w:tooltip="Springate-Baginski, 2007 #1748" w:history="1">
        <w:r w:rsidR="00A708C7">
          <w:rPr>
            <w:noProof/>
          </w:rPr>
          <w:t>Springate-Baginski and Blaikie 2007</w:t>
        </w:r>
      </w:hyperlink>
      <w:r w:rsidR="006D7C42">
        <w:rPr>
          <w:noProof/>
        </w:rPr>
        <w:t xml:space="preserve">; </w:t>
      </w:r>
      <w:hyperlink w:anchor="_ENREF_91" w:tooltip="Saxena, 2010 #2922" w:history="1">
        <w:r w:rsidR="00A708C7">
          <w:rPr>
            <w:noProof/>
          </w:rPr>
          <w:t>Saxena et al. 2010</w:t>
        </w:r>
      </w:hyperlink>
      <w:r w:rsidR="006D7C42">
        <w:rPr>
          <w:noProof/>
        </w:rPr>
        <w:t xml:space="preserve">; </w:t>
      </w:r>
      <w:hyperlink w:anchor="_ENREF_48" w:tooltip="Lele, 2014 #5181" w:history="1">
        <w:r w:rsidR="00A708C7">
          <w:rPr>
            <w:noProof/>
          </w:rPr>
          <w:t>Lele and Menon 2014</w:t>
        </w:r>
      </w:hyperlink>
      <w:r w:rsidR="006D7C42">
        <w:rPr>
          <w:noProof/>
        </w:rPr>
        <w:t>)</w:t>
      </w:r>
      <w:r w:rsidR="008C0275">
        <w:fldChar w:fldCharType="end"/>
      </w:r>
      <w:r w:rsidR="002B76A4">
        <w:t xml:space="preserve">. </w:t>
      </w:r>
      <w:r w:rsidR="00CF38F3">
        <w:t>Unfortunately, exi</w:t>
      </w:r>
      <w:r w:rsidR="00264EFC">
        <w:t>sting research on conservation and</w:t>
      </w:r>
      <w:r w:rsidR="00CF38F3">
        <w:t xml:space="preserve"> development in India offers little explanation of why the performance of state forest departments is perceived to be disappointing, nor guidance on what </w:t>
      </w:r>
      <w:r w:rsidR="002B27BE">
        <w:t>can</w:t>
      </w:r>
      <w:r w:rsidR="00CF38F3">
        <w:t xml:space="preserve"> be done to address the problem. </w:t>
      </w:r>
      <w:r w:rsidR="00513CBF">
        <w:t>This paper</w:t>
      </w:r>
      <w:r w:rsidR="00146956">
        <w:t xml:space="preserve"> </w:t>
      </w:r>
      <w:r w:rsidR="002D1FF0">
        <w:t xml:space="preserve">utilizes a theoretical framework </w:t>
      </w:r>
      <w:r w:rsidR="000F1305">
        <w:t>drawing on the</w:t>
      </w:r>
      <w:r w:rsidR="002D1FF0">
        <w:t xml:space="preserve"> Institutional Ana</w:t>
      </w:r>
      <w:r w:rsidR="00E82F06">
        <w:t>lysis and Development</w:t>
      </w:r>
      <w:r w:rsidR="000F1305">
        <w:t xml:space="preserve"> (IAD)</w:t>
      </w:r>
      <w:r w:rsidR="00E82F06">
        <w:t xml:space="preserve"> framework</w:t>
      </w:r>
      <w:r w:rsidR="000F1305">
        <w:t xml:space="preserve"> and st</w:t>
      </w:r>
      <w:r w:rsidR="002B27BE">
        <w:t>udies of policy implementation</w:t>
      </w:r>
      <w:r w:rsidR="002D1FF0">
        <w:t xml:space="preserve"> to organize </w:t>
      </w:r>
      <w:r w:rsidR="000F1305">
        <w:t xml:space="preserve">a review of published reports </w:t>
      </w:r>
      <w:r w:rsidR="002B27BE">
        <w:t>of forest official behavior</w:t>
      </w:r>
      <w:r w:rsidR="000F1305">
        <w:t xml:space="preserve"> and propose directions for further research</w:t>
      </w:r>
      <w:r w:rsidR="00D06F9E">
        <w:t xml:space="preserve">. </w:t>
      </w:r>
    </w:p>
    <w:p w14:paraId="21CCB3D5" w14:textId="562A3F52" w:rsidR="009913F6" w:rsidRDefault="009913F6" w:rsidP="009913F6">
      <w:r>
        <w:t>This review demonstrates that the</w:t>
      </w:r>
      <w:r w:rsidRPr="00DD6906">
        <w:t xml:space="preserve"> behavior of forest officials </w:t>
      </w:r>
      <w:r w:rsidR="002B27BE">
        <w:t>affects</w:t>
      </w:r>
      <w:r w:rsidRPr="00DD6906">
        <w:t xml:space="preserve"> the outcome of conservation and development programs</w:t>
      </w:r>
      <w:r>
        <w:t>.</w:t>
      </w:r>
      <w:r w:rsidRPr="00DD6906">
        <w:t xml:space="preserve"> </w:t>
      </w:r>
      <w:r>
        <w:t>At the same time, the review highlights substantial knowledge gaps</w:t>
      </w:r>
      <w:r w:rsidR="00E82F06">
        <w:t xml:space="preserve">. </w:t>
      </w:r>
      <w:r>
        <w:t xml:space="preserve">Although written forest laws, policies, and programs have been widely analyzed and critiqued, we know </w:t>
      </w:r>
      <w:r w:rsidR="00E82F06">
        <w:t>relatively</w:t>
      </w:r>
      <w:r>
        <w:t xml:space="preserve"> little about the </w:t>
      </w:r>
      <w:r w:rsidR="00EF6B99">
        <w:t xml:space="preserve">implementation </w:t>
      </w:r>
      <w:r>
        <w:t>process.</w:t>
      </w:r>
      <w:r w:rsidR="00E82F06">
        <w:t xml:space="preserve"> </w:t>
      </w:r>
      <w:r w:rsidR="00EF6B99">
        <w:t xml:space="preserve">The high level of heterogeneity </w:t>
      </w:r>
      <w:r w:rsidR="00D03D10">
        <w:t>reported in different</w:t>
      </w:r>
      <w:r w:rsidR="00EF6B99">
        <w:t xml:space="preserve"> studies implies that rather than </w:t>
      </w:r>
      <w:r w:rsidR="000F1305">
        <w:t>a</w:t>
      </w:r>
      <w:r w:rsidR="00EF6B99">
        <w:t xml:space="preserve"> monolithic Forest Department, local contexts are important in driving forester behavior. </w:t>
      </w:r>
      <w:r w:rsidR="0034102E">
        <w:t xml:space="preserve">In order to utilize our knowledge of forester behavior to develop improved policy, we will need to develop studies that more explicitly examine how local contexts influence implementation, and thus drive forest outcomes. </w:t>
      </w:r>
    </w:p>
    <w:p w14:paraId="40DDC074" w14:textId="1B4E4E85" w:rsidR="0034102E" w:rsidRDefault="0034102E" w:rsidP="001F0043">
      <w:r>
        <w:t>2. Theory &amp; Methods</w:t>
      </w:r>
    </w:p>
    <w:p w14:paraId="48DF7297" w14:textId="6A75DAC1" w:rsidR="00ED084B" w:rsidRDefault="00264EFC" w:rsidP="001F0043">
      <w:r>
        <w:t>One reason that existing research on conservation and development offer</w:t>
      </w:r>
      <w:r w:rsidR="000F1305">
        <w:t>s</w:t>
      </w:r>
      <w:r>
        <w:t xml:space="preserve"> little guidance</w:t>
      </w:r>
      <w:r w:rsidR="00853186">
        <w:t xml:space="preserve"> about the role of forest officials is that the dominant theoretical frameworks used to understand Indian forestry have little to say about the dynamics of government agencies. For example, conservation biologists </w:t>
      </w:r>
      <w:r w:rsidR="000F1305">
        <w:t>focus</w:t>
      </w:r>
      <w:r w:rsidR="00853186">
        <w:t xml:space="preserve"> primarily on the biological needs of species </w:t>
      </w:r>
      <w:r w:rsidR="007025F4">
        <w:fldChar w:fldCharType="begin">
          <w:fldData xml:space="preserve">PEVuZE5vdGU+PENpdGU+PEF1dGhvcj5TaW5naDwvQXV0aG9yPjxZZWFyPjIwMTM8L1llYXI+PFJl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</w:fldData>
        </w:fldChar>
      </w:r>
      <w:r w:rsidR="004D07ED">
        <w:instrText xml:space="preserve"> ADDIN EN.CITE </w:instrText>
      </w:r>
      <w:r w:rsidR="004D07ED">
        <w:fldChar w:fldCharType="begin">
          <w:fldData xml:space="preserve">PEVuZE5vdGU+PENpdGU+PEF1dGhvcj5TaW5naDwvQXV0aG9yPjxZZWFyPjIwMTM8L1llYXI+PFJl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</w:fldData>
        </w:fldChar>
      </w:r>
      <w:r w:rsidR="004D07ED">
        <w:instrText xml:space="preserve"> ADDIN EN.CITE.DATA </w:instrText>
      </w:r>
      <w:r w:rsidR="004D07ED">
        <w:fldChar w:fldCharType="end"/>
      </w:r>
      <w:r w:rsidR="007025F4">
        <w:fldChar w:fldCharType="separate"/>
      </w:r>
      <w:r w:rsidR="004D07ED">
        <w:rPr>
          <w:noProof/>
        </w:rPr>
        <w:t>(</w:t>
      </w:r>
      <w:hyperlink w:anchor="_ENREF_94" w:tooltip="Singh, 2013 #4555" w:history="1">
        <w:r w:rsidR="00A708C7">
          <w:rPr>
            <w:noProof/>
          </w:rPr>
          <w:t>Singh and Bagchi 2013</w:t>
        </w:r>
      </w:hyperlink>
      <w:r w:rsidR="004D07ED">
        <w:rPr>
          <w:noProof/>
        </w:rPr>
        <w:t>)</w:t>
      </w:r>
      <w:r w:rsidR="007025F4">
        <w:fldChar w:fldCharType="end"/>
      </w:r>
      <w:r w:rsidR="00853186">
        <w:t xml:space="preserve">, </w:t>
      </w:r>
      <w:r w:rsidR="000F1305">
        <w:t>while political ecologists highlight</w:t>
      </w:r>
      <w:r w:rsidR="00853186">
        <w:t xml:space="preserve"> the impact of conservation on rural populations</w:t>
      </w:r>
      <w:r w:rsidR="000D7960">
        <w:t xml:space="preserve"> </w:t>
      </w:r>
      <w:r w:rsidR="007025F4">
        <w:fldChar w:fldCharType="begin"/>
      </w:r>
      <w:r w:rsidR="004D07ED">
        <w:instrText xml:space="preserve"> ADDIN EN.CITE &lt;EndNote&gt;&lt;Cite&gt;&lt;Author&gt;Springate-Baginski&lt;/Author&gt;&lt;Year&gt;2007&lt;/Year&gt;&lt;RecNum&gt;1748&lt;/RecNum&gt;&lt;DisplayText&gt;(Springate-Baginski and Blaikie 2007; Sivaramakrishnan 2009)&lt;/DisplayText&gt;&lt;record&gt;&lt;rec-number&gt;1748&lt;/rec-number&gt;&lt;foreign-keys&gt;&lt;key app="EN" db-id="ea9afa2r6dfsdoetdwp5x009eafws95aatvr" timestamp="1386709817"&gt;1748&lt;/key&gt;&lt;/foreign-keys&gt;&lt;ref-type name="Book"&gt;6&lt;/ref-type&gt;&lt;contributors&gt;&lt;authors&gt;&lt;author&gt;Springate-Baginski, Oliver&lt;/author&gt;&lt;author&gt;Blaikie, Piers M.&lt;/author&gt;&lt;/authors&gt;&lt;/contributors&gt;&lt;titles&gt;&lt;title&gt;Forests, people and power : the political ecology of reform in South Asia&lt;/title&gt;&lt;secondary-title&gt;Earthscan forestry library&lt;/secondary-title&gt;&lt;/titles&gt;&lt;dates&gt;&lt;year&gt;2007&lt;/year&gt;&lt;/dates&gt;&lt;pub-location&gt;London; Sterling, VA&lt;/pub-location&gt;&lt;publisher&gt;Earthscan&lt;/publisher&gt;&lt;isbn&gt;9781844073474 1844073475&lt;/isbn&gt;&lt;urls&gt;&lt;/urls&gt;&lt;/record&gt;&lt;/Cite&gt;&lt;Cite&gt;&lt;Author&gt;Sivaramakrishnan&lt;/Author&gt;&lt;Year&gt;2009&lt;/Year&gt;&lt;RecNum&gt;3160&lt;/RecNum&gt;&lt;record&gt;&lt;rec-number&gt;3160&lt;/rec-number&gt;&lt;foreign-keys&gt;&lt;key app="EN" db-id="ea9afa2r6dfsdoetdwp5x009eafws95aatvr" timestamp="1386886342"&gt;3160&lt;/key&gt;&lt;key app="ENWeb" db-id=""&gt;0&lt;/key&gt;&lt;/foreign-keys&gt;&lt;ref-type name="Journal Article"&gt;17&lt;/ref-type&gt;&lt;contributors&gt;&lt;authors&gt;&lt;author&gt;Sivaramakrishnan, K.&lt;/author&gt;&lt;/authors&gt;&lt;/contributors&gt;&lt;titles&gt;&lt;title&gt;Forests and the environmental history of modern India&lt;/title&gt;&lt;secondary-title&gt;Journal of Peasant Studies&lt;/secondary-title&gt;&lt;/titles&gt;&lt;periodical&gt;&lt;full-title&gt;Journal of Peasant Studies&lt;/full-title&gt;&lt;abbr-1&gt;J. Peasant Stud.&lt;/abbr-1&gt;&lt;/periodical&gt;&lt;pages&gt;299 - 324&lt;/pages&gt;&lt;volume&gt;36&lt;/volume&gt;&lt;number&gt;2&lt;/number&gt;&lt;dates&gt;&lt;year&gt;2009&lt;/year&gt;&lt;/dates&gt;&lt;isbn&gt;0306-6150&lt;/isbn&gt;&lt;urls&gt;&lt;related-urls&gt;&lt;url&gt;http://www.informaworld.com/10.1080/03066150902928280&lt;/url&gt;&lt;/related-urls&gt;&lt;/urls&gt;&lt;access-date&gt;May 21, 2011&lt;/access-date&gt;&lt;/record&gt;&lt;/Cite&gt;&lt;/EndNote&gt;</w:instrText>
      </w:r>
      <w:r w:rsidR="007025F4">
        <w:fldChar w:fldCharType="separate"/>
      </w:r>
      <w:r w:rsidR="004D07ED">
        <w:rPr>
          <w:noProof/>
        </w:rPr>
        <w:t>(</w:t>
      </w:r>
      <w:hyperlink w:anchor="_ENREF_97" w:tooltip="Springate-Baginski, 2007 #1748" w:history="1">
        <w:r w:rsidR="00A708C7">
          <w:rPr>
            <w:noProof/>
          </w:rPr>
          <w:t>Springate-Baginski and Blaikie 2007</w:t>
        </w:r>
      </w:hyperlink>
      <w:r w:rsidR="004D07ED">
        <w:rPr>
          <w:noProof/>
        </w:rPr>
        <w:t xml:space="preserve">; </w:t>
      </w:r>
      <w:hyperlink w:anchor="_ENREF_95" w:tooltip="Sivaramakrishnan, 2009 #3160" w:history="1">
        <w:r w:rsidR="00A708C7">
          <w:rPr>
            <w:noProof/>
          </w:rPr>
          <w:t>Sivaramakrishnan 2009</w:t>
        </w:r>
      </w:hyperlink>
      <w:r w:rsidR="004D07ED">
        <w:rPr>
          <w:noProof/>
        </w:rPr>
        <w:t>)</w:t>
      </w:r>
      <w:r w:rsidR="007025F4">
        <w:fldChar w:fldCharType="end"/>
      </w:r>
      <w:r w:rsidR="00853186">
        <w:t xml:space="preserve">. </w:t>
      </w:r>
      <w:r w:rsidR="000F1305">
        <w:t xml:space="preserve">Government agencies have also </w:t>
      </w:r>
      <w:r w:rsidR="0034102E">
        <w:t>been neglected in</w:t>
      </w:r>
      <w:r w:rsidR="00853186">
        <w:t xml:space="preserve"> Indian political science</w:t>
      </w:r>
      <w:r w:rsidR="0034102E">
        <w:t>, which</w:t>
      </w:r>
      <w:r w:rsidR="00853186">
        <w:t xml:space="preserve"> tends to focus on elections and the dynamics of political parties </w:t>
      </w:r>
      <w:r w:rsidR="007025F4">
        <w:fldChar w:fldCharType="begin"/>
      </w:r>
      <w:r w:rsidR="004D07ED">
        <w:instrText xml:space="preserve"> ADDIN EN.CITE &lt;EndNote&gt;&lt;Cite&gt;&lt;Author&gt;Kohli&lt;/Author&gt;&lt;Year&gt;2012&lt;/Year&gt;&lt;RecNum&gt;5595&lt;/RecNum&gt;&lt;DisplayText&gt;(Kohli and Singh 2012)&lt;/DisplayText&gt;&lt;record&gt;&lt;rec-number&gt;5595&lt;/rec-number&gt;&lt;foreign-keys&gt;&lt;key app="EN" db-id="ea9afa2r6dfsdoetdwp5x009eafws95aatvr" timestamp="1429969779"&gt;5595&lt;/key&gt;&lt;/foreign-keys&gt;&lt;ref-type name="Book"&gt;6&lt;/ref-type&gt;&lt;contributors&gt;&lt;authors&gt;&lt;author&gt;Kohli, Atul&lt;/author&gt;&lt;author&gt;Singh, Prerna&lt;/author&gt;&lt;/authors&gt;&lt;/contributors&gt;&lt;titles&gt;&lt;title&gt;Routledge handbook of Indian politics&lt;/title&gt;&lt;/titles&gt;&lt;dates&gt;&lt;year&gt;2012&lt;/year&gt;&lt;/dates&gt;&lt;pub-location&gt;Milton Park, Abingdon, Oxon; New York&lt;/pub-location&gt;&lt;publisher&gt;Routledge&lt;/publisher&gt;&lt;isbn&gt;9780415776851 0415776856 9780203075906 0203075900&lt;/isbn&gt;&lt;urls&gt;&lt;/urls&gt;&lt;remote-database-name&gt;/z-wcorg/&lt;/remote-database-name&gt;&lt;remote-database-provider&gt;http://worldcat.org&lt;/remote-database-provider&gt;&lt;language&gt;English&lt;/language&gt;&lt;/record&gt;&lt;/Cite&gt;&lt;/EndNote&gt;</w:instrText>
      </w:r>
      <w:r w:rsidR="007025F4">
        <w:fldChar w:fldCharType="separate"/>
      </w:r>
      <w:r w:rsidR="004D07ED">
        <w:rPr>
          <w:noProof/>
        </w:rPr>
        <w:t>(</w:t>
      </w:r>
      <w:hyperlink w:anchor="_ENREF_44" w:tooltip="Kohli, 2012 #5595" w:history="1">
        <w:r w:rsidR="00A708C7">
          <w:rPr>
            <w:noProof/>
          </w:rPr>
          <w:t>Kohli and Singh 2012</w:t>
        </w:r>
      </w:hyperlink>
      <w:r w:rsidR="004D07ED">
        <w:rPr>
          <w:noProof/>
        </w:rPr>
        <w:t>)</w:t>
      </w:r>
      <w:r w:rsidR="007025F4">
        <w:fldChar w:fldCharType="end"/>
      </w:r>
      <w:r w:rsidR="00853186">
        <w:t xml:space="preserve">, </w:t>
      </w:r>
      <w:r w:rsidR="000F1305">
        <w:t>while</w:t>
      </w:r>
      <w:r w:rsidR="00853186">
        <w:t xml:space="preserve"> the academic study of public administration in India is underdeveloped </w:t>
      </w:r>
      <w:r w:rsidR="007025F4">
        <w:fldChar w:fldCharType="begin"/>
      </w:r>
      <w:r w:rsidR="004D07ED">
        <w:instrText xml:space="preserve"> ADDIN EN.CITE &lt;EndNote&gt;&lt;Cite&gt;&lt;Author&gt;Sharma&lt;/Author&gt;&lt;Year&gt;2008&lt;/Year&gt;&lt;RecNum&gt;2354&lt;/RecNum&gt;&lt;DisplayText&gt;(Sharma 2008)&lt;/DisplayText&gt;&lt;record&gt;&lt;rec-number&gt;2354&lt;/rec-number&gt;&lt;foreign-keys&gt;&lt;key app="EN" db-id="ea9afa2r6dfsdoetdwp5x009eafws95aatvr" timestamp="1386885154"&gt;2354&lt;/key&gt;&lt;/foreign-keys&gt;&lt;ref-type name="Journal Article"&gt;17&lt;/ref-type&gt;&lt;contributors&gt;&lt;authors&gt;&lt;author&gt;Sharma, G.B.&lt;/author&gt;&lt;/authors&gt;&lt;/contributors&gt;&lt;titles&gt;&lt;title&gt;Professionalising Public Administration Education in India&lt;/title&gt;&lt;secondary-title&gt;Indian Journal of Public Administration&lt;/secondary-title&gt;&lt;/titles&gt;&lt;periodical&gt;&lt;full-title&gt;Indian Journal of Public Administration&lt;/full-title&gt;&lt;/periodical&gt;&lt;pages&gt;236-254&lt;/pages&gt;&lt;volume&gt;54&lt;/volume&gt;&lt;number&gt;2&lt;/number&gt;&lt;dates&gt;&lt;year&gt;2008&lt;/year&gt;&lt;/dates&gt;&lt;urls&gt;&lt;/urls&gt;&lt;research-notes&gt;See paper file&lt;/research-notes&gt;&lt;/record&gt;&lt;/Cite&gt;&lt;/EndNote&gt;</w:instrText>
      </w:r>
      <w:r w:rsidR="007025F4">
        <w:fldChar w:fldCharType="separate"/>
      </w:r>
      <w:r w:rsidR="004D07ED">
        <w:rPr>
          <w:noProof/>
        </w:rPr>
        <w:t>(</w:t>
      </w:r>
      <w:hyperlink w:anchor="_ENREF_93" w:tooltip="Sharma, 2008 #2354" w:history="1">
        <w:r w:rsidR="00A708C7">
          <w:rPr>
            <w:noProof/>
          </w:rPr>
          <w:t>Sharma 2008</w:t>
        </w:r>
      </w:hyperlink>
      <w:r w:rsidR="004D07ED">
        <w:rPr>
          <w:noProof/>
        </w:rPr>
        <w:t>)</w:t>
      </w:r>
      <w:r w:rsidR="007025F4">
        <w:fldChar w:fldCharType="end"/>
      </w:r>
      <w:r w:rsidR="0034102E">
        <w:t>.</w:t>
      </w:r>
      <w:r w:rsidR="002B27BE">
        <w:t xml:space="preserve"> The</w:t>
      </w:r>
      <w:r w:rsidR="0034102E">
        <w:t xml:space="preserve"> study of conservation and development across the tropics has</w:t>
      </w:r>
      <w:r w:rsidR="002B27BE">
        <w:t xml:space="preserve"> also</w:t>
      </w:r>
      <w:r w:rsidR="0034102E">
        <w:t xml:space="preserve"> paid little attention to </w:t>
      </w:r>
      <w:r w:rsidR="006A504B">
        <w:t>government officials</w:t>
      </w:r>
      <w:r w:rsidR="00CE61FB">
        <w:t>, and does not provide readily made theoretical frameworks</w:t>
      </w:r>
      <w:r w:rsidR="00F66E00">
        <w:t>.</w:t>
      </w:r>
      <w:r w:rsidR="00853186">
        <w:t xml:space="preserve"> Thus addressing this subject requires the development of a theoretical framework for understanding the behavior of government officials</w:t>
      </w:r>
      <w:r w:rsidR="006A504B">
        <w:t xml:space="preserve"> that is relevant to the context of Indian public administration &amp; tropical conservation</w:t>
      </w:r>
      <w:r w:rsidR="00853186">
        <w:t xml:space="preserve">. </w:t>
      </w:r>
    </w:p>
    <w:p w14:paraId="179BF22F" w14:textId="586AC541" w:rsidR="00264EFC" w:rsidRDefault="00ED084B" w:rsidP="001F0043">
      <w:r>
        <w:t xml:space="preserve">In this paper I utilize a theoretical framework drawn from </w:t>
      </w:r>
      <w:r w:rsidR="00EB5377">
        <w:t xml:space="preserve">the study of </w:t>
      </w:r>
      <w:r>
        <w:t xml:space="preserve">western policy implementation </w:t>
      </w:r>
      <w:r w:rsidR="007025F4">
        <w:fldChar w:fldCharType="begin"/>
      </w:r>
      <w:r w:rsidR="004D07ED">
        <w:instrText xml:space="preserve"> ADDIN EN.CITE &lt;EndNote&gt;&lt;Cite&gt;&lt;Author&gt;Pressman&lt;/Author&gt;&lt;Year&gt;1973&lt;/Year&gt;&lt;RecNum&gt;336&lt;/RecNum&gt;&lt;DisplayText&gt;(Pressman and Wildavsky 1973; Hill and Hupe 2009)&lt;/DisplayText&gt;&lt;record&gt;&lt;rec-number&gt;336&lt;/rec-number&gt;&lt;foreign-keys&gt;&lt;key app="EN" db-id="ea9afa2r6dfsdoetdwp5x009eafws95aatvr" timestamp="1386691492"&gt;336&lt;/key&gt;&lt;key app="ENWeb" db-id=""&gt;0&lt;/key&gt;&lt;/foreign-keys&gt;&lt;ref-type name="Book"&gt;6&lt;/ref-type&gt;&lt;contributors&gt;&lt;authors&gt;&lt;author&gt;Pressman, Jeffrey L.&lt;/author&gt;&lt;author&gt;Wildavsky, Aaron&lt;/author&gt;&lt;/authors&gt;&lt;/contributors&gt;&lt;titles&gt;&lt;title&gt;Implementation: How Great Expectations in Washington Are Dashed in Oakland; Or, Why It&amp;apos;s Amazing that Federal Programs Work at All, This Being a Saga of the Economic Development Administration as Told by Two Sympathetic Observers Who Seek to Build Morals on a Foundation of Ruined Hopes&lt;/title&gt;&lt;/titles&gt;&lt;dates&gt;&lt;year&gt;1973&lt;/year&gt;&lt;/dates&gt;&lt;pub-location&gt;Berkeley&lt;/pub-location&gt;&lt;publisher&gt;University of California Press&lt;/publisher&gt;&lt;urls&gt;&lt;/urls&gt;&lt;/record&gt;&lt;/Cite&gt;&lt;Cite&gt;&lt;Author&gt;Hill&lt;/Author&gt;&lt;Year&gt;2009&lt;/Year&gt;&lt;RecNum&gt;2211&lt;/RecNum&gt;&lt;record&gt;&lt;rec-number&gt;2211&lt;/rec-number&gt;&lt;foreign-keys&gt;&lt;key app="EN" db-id="ea9afa2r6dfsdoetdwp5x009eafws95aatvr" timestamp="1386885013"&gt;2211&lt;/key&gt;&lt;/foreign-keys&gt;&lt;ref-type name="Book"&gt;6&lt;/ref-type&gt;&lt;contributors&gt;&lt;authors&gt;&lt;author&gt;Hill, Michael&lt;/author&gt;&lt;author&gt;Hupe, Peter&lt;/author&gt;&lt;/authors&gt;&lt;/contributors&gt;&lt;titles&gt;&lt;title&gt;Implementing public policy : governance in theory and practice&lt;/title&gt;&lt;secondary-title&gt;Sage politics texts&lt;/secondary-title&gt;&lt;/titles&gt;&lt;edition&gt;2&lt;/edition&gt;&lt;dates&gt;&lt;year&gt;2009&lt;/year&gt;&lt;/dates&gt;&lt;pub-location&gt;London&lt;/pub-location&gt;&lt;publisher&gt;Sage&lt;/publisher&gt;&lt;isbn&gt;0761966285 9780761966289 0761966293 9780761966296&lt;/isbn&gt;&lt;urls&gt;&lt;/urls&gt;&lt;/record&gt;&lt;/Cite&gt;&lt;/EndNote&gt;</w:instrText>
      </w:r>
      <w:r w:rsidR="007025F4">
        <w:fldChar w:fldCharType="separate"/>
      </w:r>
      <w:r w:rsidR="004D07ED">
        <w:rPr>
          <w:noProof/>
        </w:rPr>
        <w:t>(</w:t>
      </w:r>
      <w:hyperlink w:anchor="_ENREF_80" w:tooltip="Pressman, 1973 #336" w:history="1">
        <w:r w:rsidR="00A708C7">
          <w:rPr>
            <w:noProof/>
          </w:rPr>
          <w:t>Pressman and Wildavsky 1973</w:t>
        </w:r>
      </w:hyperlink>
      <w:r w:rsidR="004D07ED">
        <w:rPr>
          <w:noProof/>
        </w:rPr>
        <w:t xml:space="preserve">; </w:t>
      </w:r>
      <w:hyperlink w:anchor="_ENREF_33" w:tooltip="Hill, 2009 #2211" w:history="1">
        <w:r w:rsidR="00A708C7">
          <w:rPr>
            <w:noProof/>
          </w:rPr>
          <w:t>Hill and Hupe 2009</w:t>
        </w:r>
      </w:hyperlink>
      <w:r w:rsidR="004D07ED">
        <w:rPr>
          <w:noProof/>
        </w:rPr>
        <w:t>)</w:t>
      </w:r>
      <w:r w:rsidR="007025F4">
        <w:fldChar w:fldCharType="end"/>
      </w:r>
      <w:r>
        <w:t xml:space="preserve"> and the </w:t>
      </w:r>
      <w:r w:rsidR="000F1305">
        <w:t>IAD</w:t>
      </w:r>
      <w:r w:rsidR="00EB5377">
        <w:t xml:space="preserve"> </w:t>
      </w:r>
      <w:r>
        <w:t xml:space="preserve">Framework </w:t>
      </w:r>
      <w:r w:rsidR="007025F4">
        <w:fldChar w:fldCharType="begin"/>
      </w:r>
      <w:r w:rsidR="006D7C42">
        <w:instrText xml:space="preserve"> ADDIN EN.CITE &lt;EndNote&gt;&lt;Cite&gt;&lt;Author&gt;Ostrom&lt;/Author&gt;&lt;Year&gt;2005&lt;/Year&gt;&lt;RecNum&gt;236&lt;/RecNum&gt;&lt;DisplayText&gt;(Ostrom 2005; McGinnis 2011)&lt;/DisplayText&gt;&lt;record&gt;&lt;rec-number&gt;236&lt;/rec-number&gt;&lt;foreign-keys&gt;&lt;key app="EN" db-id="ea9afa2r6dfsdoetdwp5x009eafws95aatvr" timestamp="1386684963"&gt;236&lt;/key&gt;&lt;/foreign-keys&gt;&lt;ref-type name="Book"&gt;6&lt;/ref-type&gt;&lt;contributors&gt;&lt;authors&gt;&lt;author&gt;Ostrom, Elinor&lt;/author&gt;&lt;/authors&gt;&lt;/contributors&gt;&lt;titles&gt;&lt;title&gt;Understanding Institutional Diversity&lt;/title&gt;&lt;/titles&gt;&lt;section&gt;355&lt;/section&gt;&lt;dates&gt;&lt;year&gt;2005&lt;/year&gt;&lt;/dates&gt;&lt;pub-location&gt;Princeton, NJ&lt;/pub-location&gt;&lt;publisher&gt;Princeton University Press&lt;/publisher&gt;&lt;urls&gt;&lt;/urls&gt;&lt;/record&gt;&lt;/Cite&gt;&lt;Cite&gt;&lt;Author&gt;McGinnis&lt;/Author&gt;&lt;Year&gt;2011&lt;/Year&gt;&lt;RecNum&gt;3028&lt;/RecNum&gt;&lt;record&gt;&lt;rec-number&gt;3028&lt;/rec-number&gt;&lt;foreign-keys&gt;&lt;key app="EN" db-id="ea9afa2r6dfsdoetdwp5x009eafws95aatvr" timestamp="1386886239"&gt;3028&lt;/key&gt;&lt;key app="ENWeb" db-id=""&gt;0&lt;/key&gt;&lt;/foreign-keys&gt;&lt;ref-type name="Journal Article"&gt;17&lt;/ref-type&gt;&lt;contributors&gt;&lt;authors&gt;&lt;author&gt;McGinnis, Michael D.&lt;/author&gt;&lt;/authors&gt;&lt;/contributors&gt;&lt;titles&gt;&lt;title&gt;An Introduction to IAD and the Language of the Ostrom Workshop: A Simple Guide to a Complex Framework&lt;/title&gt;&lt;secondary-title&gt;Policy Studies Journal&lt;/secondary-title&gt;&lt;/titles&gt;&lt;periodical&gt;&lt;full-title&gt;Policy Studies Journal&lt;/full-title&gt;&lt;/periodical&gt;&lt;pages&gt;169-183&lt;/pages&gt;&lt;volume&gt;39&lt;/volume&gt;&lt;number&gt;1&lt;/number&gt;&lt;keywords&gt;&lt;keyword&gt;institutional analysis&lt;/keyword&gt;&lt;keyword&gt;governance&lt;/keyword&gt;&lt;keyword&gt;policy theory&lt;/keyword&gt;&lt;keyword&gt;concepts&lt;/keyword&gt;&lt;keyword&gt;systems&lt;/keyword&gt;&lt;/keywords&gt;&lt;dates&gt;&lt;year&gt;2011&lt;/year&gt;&lt;/dates&gt;&lt;publisher&gt;Blackwell Publishing Inc&lt;/publisher&gt;&lt;isbn&gt;1541-0072&lt;/isbn&gt;&lt;urls&gt;&lt;related-urls&gt;&lt;url&gt;http://dx.doi.org/10.1111/j.1541-0072.2010.00401.x&lt;/url&gt;&lt;url&gt;http://onlinelibrary.wiley.com/store/10.1111/j.1541-0072.2010.00401.x/asset/j.1541-0072.2010.00401.x.pdf?v=1&amp;amp;t=gkxp1y75&amp;amp;s=9e035dff8be1b09027e711362dbf9b56a0672674&lt;/url&gt;&lt;/related-urls&gt;&lt;/urls&gt;&lt;electronic-resource-num&gt;10.1111/j.1541-0072.2010.00401.x&lt;/electronic-resource-num&gt;&lt;/record&gt;&lt;/Cite&gt;&lt;/EndNote&gt;</w:instrText>
      </w:r>
      <w:r w:rsidR="007025F4">
        <w:fldChar w:fldCharType="separate"/>
      </w:r>
      <w:r w:rsidR="006D7C42">
        <w:rPr>
          <w:noProof/>
        </w:rPr>
        <w:t>(</w:t>
      </w:r>
      <w:hyperlink w:anchor="_ENREF_69" w:tooltip="Ostrom, 2005 #236" w:history="1">
        <w:r w:rsidR="00A708C7">
          <w:rPr>
            <w:noProof/>
          </w:rPr>
          <w:t>Ostrom 2005</w:t>
        </w:r>
      </w:hyperlink>
      <w:r w:rsidR="006D7C42">
        <w:rPr>
          <w:noProof/>
        </w:rPr>
        <w:t xml:space="preserve">; </w:t>
      </w:r>
      <w:hyperlink w:anchor="_ENREF_58" w:tooltip="McGinnis, 2011 #3028" w:history="1">
        <w:r w:rsidR="00A708C7">
          <w:rPr>
            <w:noProof/>
          </w:rPr>
          <w:t>McGinnis 2011</w:t>
        </w:r>
      </w:hyperlink>
      <w:r w:rsidR="006D7C42">
        <w:rPr>
          <w:noProof/>
        </w:rPr>
        <w:t>)</w:t>
      </w:r>
      <w:r w:rsidR="007025F4">
        <w:fldChar w:fldCharType="end"/>
      </w:r>
      <w:r>
        <w:t xml:space="preserve"> to o</w:t>
      </w:r>
      <w:r w:rsidR="00EB5377">
        <w:t xml:space="preserve">rganize disparate reports about government officials in the forest policy implementation process in India. </w:t>
      </w:r>
      <w:r w:rsidR="002B27BE">
        <w:t>These well-developed literatures</w:t>
      </w:r>
      <w:r w:rsidR="00EB5377">
        <w:t xml:space="preserve"> </w:t>
      </w:r>
      <w:r w:rsidR="002B27BE">
        <w:t xml:space="preserve">are synergistic: theories developed from </w:t>
      </w:r>
      <w:r w:rsidR="00EB5377">
        <w:t xml:space="preserve">four decades of policy implementation </w:t>
      </w:r>
      <w:r w:rsidR="002B27BE">
        <w:t xml:space="preserve">studies </w:t>
      </w:r>
      <w:r w:rsidR="00EB5377">
        <w:t xml:space="preserve">in western democracies </w:t>
      </w:r>
      <w:r w:rsidR="007979E4">
        <w:t xml:space="preserve">provide a plethora of ideas about what </w:t>
      </w:r>
      <w:r w:rsidR="007979E4">
        <w:rPr>
          <w:i/>
        </w:rPr>
        <w:t>might</w:t>
      </w:r>
      <w:r w:rsidR="007979E4">
        <w:t xml:space="preserve"> be important, but this literature lacks structure </w:t>
      </w:r>
      <w:r w:rsidR="007025F4">
        <w:fldChar w:fldCharType="begin">
          <w:fldData xml:space="preserve">PEVuZE5vdGU+PENpdGU+PEF1dGhvcj5NYXRsYW5kPC9BdXRob3I+PFllYXI+MTk5NTwvWWVhcj48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</w:fldData>
        </w:fldChar>
      </w:r>
      <w:r w:rsidR="004D07ED">
        <w:instrText xml:space="preserve"> ADDIN EN.CITE </w:instrText>
      </w:r>
      <w:r w:rsidR="004D07ED">
        <w:fldChar w:fldCharType="begin">
          <w:fldData xml:space="preserve">PEVuZE5vdGU+PENpdGU+PEF1dGhvcj5NYXRsYW5kPC9BdXRob3I+PFllYXI+MTk5NTwvWWVhcj48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</w:fldData>
        </w:fldChar>
      </w:r>
      <w:r w:rsidR="004D07ED">
        <w:instrText xml:space="preserve"> ADDIN EN.CITE.DATA </w:instrText>
      </w:r>
      <w:r w:rsidR="004D07ED">
        <w:fldChar w:fldCharType="end"/>
      </w:r>
      <w:r w:rsidR="007025F4">
        <w:fldChar w:fldCharType="separate"/>
      </w:r>
      <w:r w:rsidR="004D07ED">
        <w:rPr>
          <w:noProof/>
        </w:rPr>
        <w:t>(</w:t>
      </w:r>
      <w:hyperlink w:anchor="_ENREF_56" w:tooltip="Matland, 1995 #342" w:history="1">
        <w:r w:rsidR="00A708C7">
          <w:rPr>
            <w:noProof/>
          </w:rPr>
          <w:t>Matland 1995</w:t>
        </w:r>
      </w:hyperlink>
      <w:r w:rsidR="004D07ED">
        <w:rPr>
          <w:noProof/>
        </w:rPr>
        <w:t xml:space="preserve">; </w:t>
      </w:r>
      <w:hyperlink w:anchor="_ENREF_59" w:tooltip="Meier, 1999 #5596" w:history="1">
        <w:r w:rsidR="00A708C7">
          <w:rPr>
            <w:noProof/>
          </w:rPr>
          <w:t>Meier 1999</w:t>
        </w:r>
      </w:hyperlink>
      <w:r w:rsidR="004D07ED">
        <w:rPr>
          <w:noProof/>
        </w:rPr>
        <w:t>)</w:t>
      </w:r>
      <w:r w:rsidR="007025F4">
        <w:fldChar w:fldCharType="end"/>
      </w:r>
      <w:r w:rsidR="006A504B">
        <w:t>, and has rarely been applied to the problems of developing countries</w:t>
      </w:r>
      <w:r w:rsidR="007979E4">
        <w:t xml:space="preserve">. The IAD framework provides a coherent framework for thinking about </w:t>
      </w:r>
      <w:r w:rsidR="002B27BE">
        <w:t xml:space="preserve">how </w:t>
      </w:r>
      <w:r w:rsidR="007979E4">
        <w:t xml:space="preserve">human </w:t>
      </w:r>
      <w:r w:rsidR="0011651C">
        <w:t>decision-making across multiple levels</w:t>
      </w:r>
      <w:r w:rsidR="002B27BE">
        <w:t xml:space="preserve"> affects</w:t>
      </w:r>
      <w:r w:rsidR="0011651C">
        <w:t xml:space="preserve"> social and ecological outcomes, and </w:t>
      </w:r>
      <w:r w:rsidR="002B27BE">
        <w:t xml:space="preserve">is thus an </w:t>
      </w:r>
      <w:r w:rsidR="002B27BE">
        <w:lastRenderedPageBreak/>
        <w:t>ideal complement to the policy implementation literature</w:t>
      </w:r>
      <w:r w:rsidR="0011651C">
        <w:t xml:space="preserve"> </w:t>
      </w:r>
      <w:r w:rsidR="007025F4">
        <w:fldChar w:fldCharType="begin">
          <w:fldData xml:space="preserve">PEVuZE5vdGU+PENpdGU+PEF1dGhvcj5PJmFwb3M7VG9vbGU8L0F1dGhvcj48WWVhcj4yMDAwPC9Z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</w:fldData>
        </w:fldChar>
      </w:r>
      <w:r w:rsidR="004D07ED">
        <w:instrText xml:space="preserve"> ADDIN EN.CITE </w:instrText>
      </w:r>
      <w:r w:rsidR="004D07ED">
        <w:fldChar w:fldCharType="begin">
          <w:fldData xml:space="preserve">PEVuZE5vdGU+PENpdGU+PEF1dGhvcj5PJmFwb3M7VG9vbGU8L0F1dGhvcj48WWVhcj4yMDAwPC9Z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</w:fldData>
        </w:fldChar>
      </w:r>
      <w:r w:rsidR="004D07ED">
        <w:instrText xml:space="preserve"> ADDIN EN.CITE.DATA </w:instrText>
      </w:r>
      <w:r w:rsidR="004D07ED">
        <w:fldChar w:fldCharType="end"/>
      </w:r>
      <w:r w:rsidR="007025F4">
        <w:fldChar w:fldCharType="separate"/>
      </w:r>
      <w:r w:rsidR="004D07ED">
        <w:rPr>
          <w:noProof/>
        </w:rPr>
        <w:t>(</w:t>
      </w:r>
      <w:hyperlink w:anchor="_ENREF_65" w:tooltip="O'Toole, 2000 #2115" w:history="1">
        <w:r w:rsidR="00A708C7">
          <w:rPr>
            <w:noProof/>
          </w:rPr>
          <w:t>O'Toole 2000</w:t>
        </w:r>
      </w:hyperlink>
      <w:r w:rsidR="004D07ED">
        <w:rPr>
          <w:noProof/>
        </w:rPr>
        <w:t xml:space="preserve">; </w:t>
      </w:r>
      <w:hyperlink w:anchor="_ENREF_1" w:tooltip="Arnold, 2013 #4370" w:history="1">
        <w:r w:rsidR="00A708C7">
          <w:rPr>
            <w:noProof/>
          </w:rPr>
          <w:t>Arnold and Fleischman 2013</w:t>
        </w:r>
      </w:hyperlink>
      <w:r w:rsidR="004D07ED">
        <w:rPr>
          <w:noProof/>
        </w:rPr>
        <w:t>)</w:t>
      </w:r>
      <w:r w:rsidR="007025F4">
        <w:fldChar w:fldCharType="end"/>
      </w:r>
      <w:r w:rsidR="006A504B">
        <w:t xml:space="preserve">. While it has been widely applied to conservation and development policy </w:t>
      </w:r>
      <w:r w:rsidR="007025F4">
        <w:fldChar w:fldCharType="begin">
          <w:fldData xml:space="preserve">PEVuZE5vdGU+PENpdGU+PEF1dGhvcj5Pc3Ryb208L0F1dGhvcj48WWVhcj4xOTkyPC9ZZWFyPjxS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</w:fldData>
        </w:fldChar>
      </w:r>
      <w:r w:rsidR="00103563">
        <w:instrText xml:space="preserve"> ADDIN EN.CITE </w:instrText>
      </w:r>
      <w:r w:rsidR="00103563">
        <w:fldChar w:fldCharType="begin">
          <w:fldData xml:space="preserve">PEVuZE5vdGU+PENpdGU+PEF1dGhvcj5Pc3Ryb208L0F1dGhvcj48WWVhcj4xOTkyPC9ZZWFyPjxS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</w:fldData>
        </w:fldChar>
      </w:r>
      <w:r w:rsidR="00103563">
        <w:instrText xml:space="preserve"> ADDIN EN.CITE.DATA </w:instrText>
      </w:r>
      <w:r w:rsidR="00103563">
        <w:fldChar w:fldCharType="end"/>
      </w:r>
      <w:r w:rsidR="007025F4">
        <w:fldChar w:fldCharType="separate"/>
      </w:r>
      <w:r w:rsidR="00103563">
        <w:rPr>
          <w:noProof/>
        </w:rPr>
        <w:t xml:space="preserve">(for example, see </w:t>
      </w:r>
      <w:hyperlink w:anchor="_ENREF_68" w:tooltip="Ostrom, 1992 #2244" w:history="1">
        <w:r w:rsidR="00A708C7">
          <w:rPr>
            <w:noProof/>
          </w:rPr>
          <w:t>Ostrom 1992</w:t>
        </w:r>
      </w:hyperlink>
      <w:r w:rsidR="00103563">
        <w:rPr>
          <w:noProof/>
        </w:rPr>
        <w:t xml:space="preserve">; </w:t>
      </w:r>
      <w:hyperlink w:anchor="_ENREF_70" w:tooltip="Ostrom, 1993 #343" w:history="1">
        <w:r w:rsidR="00A708C7">
          <w:rPr>
            <w:noProof/>
          </w:rPr>
          <w:t>Ostrom et al. 1993</w:t>
        </w:r>
      </w:hyperlink>
      <w:r w:rsidR="00103563">
        <w:rPr>
          <w:noProof/>
        </w:rPr>
        <w:t xml:space="preserve">; </w:t>
      </w:r>
      <w:hyperlink w:anchor="_ENREF_20" w:tooltip="Gibson, 2005 #779" w:history="1">
        <w:r w:rsidR="00A708C7">
          <w:rPr>
            <w:noProof/>
          </w:rPr>
          <w:t>Gibson et al. 2005</w:t>
        </w:r>
      </w:hyperlink>
      <w:r w:rsidR="00103563">
        <w:rPr>
          <w:noProof/>
        </w:rPr>
        <w:t xml:space="preserve">; </w:t>
      </w:r>
      <w:hyperlink w:anchor="_ENREF_82" w:tooltip="Rastogi, 2014 #4849" w:history="1">
        <w:r w:rsidR="00A708C7">
          <w:rPr>
            <w:noProof/>
          </w:rPr>
          <w:t>Rastogi et al. 2014</w:t>
        </w:r>
      </w:hyperlink>
      <w:r w:rsidR="00103563">
        <w:rPr>
          <w:noProof/>
        </w:rPr>
        <w:t>)</w:t>
      </w:r>
      <w:r w:rsidR="007025F4">
        <w:fldChar w:fldCharType="end"/>
      </w:r>
      <w:r w:rsidR="006A504B">
        <w:t>, it has rarely been systematically applied to studying government agencies’ role in tropical conservation</w:t>
      </w:r>
      <w:r w:rsidR="0011651C">
        <w:t xml:space="preserve">. </w:t>
      </w:r>
    </w:p>
    <w:p w14:paraId="45BDF524" w14:textId="575776AE" w:rsidR="000F1305" w:rsidRDefault="0011651C" w:rsidP="001F0043">
      <w:r>
        <w:t xml:space="preserve">The IAD framework directs the analyst’s attention to the action situation: a conceptual space in which individuals make decisions and take action. </w:t>
      </w:r>
      <w:r w:rsidR="00C65B3E">
        <w:t xml:space="preserve">Action situations are shaped by </w:t>
      </w:r>
      <w:r w:rsidR="00CA5259">
        <w:t>institutions, which are understood to include rules, social norms, and</w:t>
      </w:r>
      <w:r w:rsidR="00C65B3E">
        <w:t xml:space="preserve"> strategies </w:t>
      </w:r>
      <w:r w:rsidR="007025F4">
        <w:fldChar w:fldCharType="begin"/>
      </w:r>
      <w:r w:rsidR="004D07ED">
        <w:instrText xml:space="preserve"> ADDIN EN.CITE &lt;EndNote&gt;&lt;Cite&gt;&lt;Author&gt;Ostrom&lt;/Author&gt;&lt;Year&gt;2005&lt;/Year&gt;&lt;RecNum&gt;236&lt;/RecNum&gt;&lt;DisplayText&gt;(Ostrom 2005)&lt;/DisplayText&gt;&lt;record&gt;&lt;rec-number&gt;236&lt;/rec-number&gt;&lt;foreign-keys&gt;&lt;key app="EN" db-id="ea9afa2r6dfsdoetdwp5x009eafws95aatvr" timestamp="1386684963"&gt;236&lt;/key&gt;&lt;/foreign-keys&gt;&lt;ref-type name="Book"&gt;6&lt;/ref-type&gt;&lt;contributors&gt;&lt;authors&gt;&lt;author&gt;Ostrom, Elinor&lt;/author&gt;&lt;/authors&gt;&lt;/contributors&gt;&lt;titles&gt;&lt;title&gt;Understanding Institutional Diversity&lt;/title&gt;&lt;/titles&gt;&lt;section&gt;355&lt;/section&gt;&lt;dates&gt;&lt;year&gt;2005&lt;/year&gt;&lt;/dates&gt;&lt;pub-location&gt;Princeton, NJ&lt;/pub-location&gt;&lt;publisher&gt;Princeton University Press&lt;/publisher&gt;&lt;urls&gt;&lt;/urls&gt;&lt;/record&gt;&lt;/Cite&gt;&lt;/EndNote&gt;</w:instrText>
      </w:r>
      <w:r w:rsidR="007025F4">
        <w:fldChar w:fldCharType="separate"/>
      </w:r>
      <w:r w:rsidR="004D07ED">
        <w:rPr>
          <w:noProof/>
        </w:rPr>
        <w:t>(</w:t>
      </w:r>
      <w:hyperlink w:anchor="_ENREF_69" w:tooltip="Ostrom, 2005 #236" w:history="1">
        <w:r w:rsidR="00A708C7">
          <w:rPr>
            <w:noProof/>
          </w:rPr>
          <w:t>Ostrom 2005</w:t>
        </w:r>
      </w:hyperlink>
      <w:r w:rsidR="004D07ED">
        <w:rPr>
          <w:noProof/>
        </w:rPr>
        <w:t>)</w:t>
      </w:r>
      <w:r w:rsidR="007025F4">
        <w:fldChar w:fldCharType="end"/>
      </w:r>
      <w:r w:rsidR="00C65B3E">
        <w:t>.</w:t>
      </w:r>
      <w:r w:rsidR="000F1305">
        <w:t xml:space="preserve"> Although influenced by the incentives these institutions place on individual behavior, people may react differently to institutions depending on their individual preferences, which can in turn be shaped by prior social experiences. </w:t>
      </w:r>
      <w:proofErr w:type="spellStart"/>
      <w:r w:rsidR="000F1305">
        <w:t>Ostrom’s</w:t>
      </w:r>
      <w:proofErr w:type="spellEnd"/>
      <w:r w:rsidR="000F1305">
        <w:t xml:space="preserve"> </w:t>
      </w:r>
      <w:r w:rsidR="006D7C42">
        <w:fldChar w:fldCharType="begin"/>
      </w:r>
      <w:r w:rsidR="006D7C42">
        <w:instrText xml:space="preserve"> ADDIN EN.CITE &lt;EndNote&gt;&lt;Cite ExcludeAuth="1"&gt;&lt;Author&gt;Ostrom&lt;/Author&gt;&lt;Year&gt;1990&lt;/Year&gt;&lt;RecNum&gt;43&lt;/RecNum&gt;&lt;DisplayText&gt;(1990)&lt;/DisplayText&gt;&lt;record&gt;&lt;rec-number&gt;43&lt;/rec-number&gt;&lt;foreign-keys&gt;&lt;key app="EN" db-id="ea9afa2r6dfsdoetdwp5x009eafws95aatvr" timestamp="1386638834"&gt;43&lt;/key&gt;&lt;key app="ENWeb" db-id=""&gt;0&lt;/key&gt;&lt;/foreign-keys&gt;&lt;ref-type name="Book"&gt;6&lt;/ref-type&gt;&lt;contributors&gt;&lt;authors&gt;&lt;author&gt;Ostrom, Elinor&lt;/author&gt;&lt;/authors&gt;&lt;secondary-authors&gt;&lt;author&gt;James E. Alt&lt;/author&gt;&lt;author&gt;Douglass C. North&lt;/author&gt;&lt;/secondary-authors&gt;&lt;/contributors&gt;&lt;titles&gt;&lt;title&gt;Governing the Commons: The Evolution of Institutions for Collective Action&lt;/title&gt;&lt;secondary-title&gt;The Political Economy of Institutions and Decisions&lt;/secondary-title&gt;&lt;short-title&gt;Governing the Commons&lt;/short-title&gt;&lt;/titles&gt;&lt;pages&gt;280&lt;/pages&gt;&lt;dates&gt;&lt;year&gt;1990&lt;/year&gt;&lt;/dates&gt;&lt;pub-location&gt;Cambridge, UK&lt;/pub-location&gt;&lt;publisher&gt;Cambridge University Press&lt;/publisher&gt;&lt;isbn&gt;0521405998&lt;/isbn&gt;&lt;urls&gt;&lt;/urls&gt;&lt;/record&gt;&lt;/Cite&gt;&lt;/EndNote&gt;</w:instrText>
      </w:r>
      <w:r w:rsidR="006D7C42">
        <w:fldChar w:fldCharType="separate"/>
      </w:r>
      <w:r w:rsidR="006D7C42">
        <w:rPr>
          <w:noProof/>
        </w:rPr>
        <w:t>(</w:t>
      </w:r>
      <w:hyperlink w:anchor="_ENREF_67" w:tooltip="Ostrom, 1990 #43" w:history="1">
        <w:r w:rsidR="00A708C7">
          <w:rPr>
            <w:noProof/>
          </w:rPr>
          <w:t>1990</w:t>
        </w:r>
      </w:hyperlink>
      <w:r w:rsidR="006D7C42">
        <w:rPr>
          <w:noProof/>
        </w:rPr>
        <w:t>)</w:t>
      </w:r>
      <w:r w:rsidR="006D7C42">
        <w:fldChar w:fldCharType="end"/>
      </w:r>
      <w:r w:rsidR="000F1305">
        <w:t xml:space="preserve"> work with common pool resource management highlighted the importance of paying attention to distinctions between formal (written) institutions and informal rules, norms and strategies which are not written down but nonetheless shape behavior. She also found that rules developed by the people within a given </w:t>
      </w:r>
      <w:r w:rsidR="00967B4C">
        <w:t>village, community, or organization</w:t>
      </w:r>
      <w:r w:rsidR="000F1305">
        <w:t xml:space="preserve"> often had very different impacts from rules imposed from the outside.</w:t>
      </w:r>
      <w:r w:rsidR="00C65B3E">
        <w:t xml:space="preserve"> </w:t>
      </w:r>
    </w:p>
    <w:p w14:paraId="2ACF7558" w14:textId="00F8F8AD" w:rsidR="004E1909" w:rsidRDefault="00434354" w:rsidP="00967B4C">
      <w:hyperlink w:anchor="_ENREF_1" w:tooltip="Arnold, 2013 #4370" w:history="1">
        <w:r w:rsidR="00A708C7">
          <w:fldChar w:fldCharType="begin"/>
        </w:r>
        <w:r w:rsidR="00A708C7">
          <w:instrText xml:space="preserve"> ADDIN EN.CITE &lt;EndNote&gt;&lt;Cite AuthorYear="1"&gt;&lt;Author&gt;Arnold&lt;/Author&gt;&lt;Year&gt;2013&lt;/Year&gt;&lt;RecNum&gt;4370&lt;/RecNum&gt;&lt;DisplayText&gt;Arnold and Fleischman (2013)&lt;/DisplayText&gt;&lt;record&gt;&lt;rec-number&gt;4370&lt;/rec-number&gt;&lt;foreign-keys&gt;&lt;key app="EN" db-id="ea9afa2r6dfsdoetdwp5x009eafws95aatvr" timestamp="1386887362"&gt;4370&lt;/key&gt;&lt;key app="ENWeb" db-id=""&gt;0&lt;/key&gt;&lt;/foreign-keys&gt;&lt;ref-type name="Journal Article"&gt;17&lt;/ref-type&gt;&lt;contributors&gt;&lt;authors&gt;&lt;author&gt;Arnold, Gwen&lt;/author&gt;&lt;author&gt;Fleischman, Forrest D.&lt;/author&gt;&lt;/authors&gt;&lt;/contributors&gt;&lt;titles&gt;&lt;title&gt;The Influence of Organizations and Institutions on Wetland Policy Stability: The Rapanos Case&lt;/title&gt;&lt;secondary-title&gt;Policy Studies Journal&lt;/secondary-title&gt;&lt;/titles&gt;&lt;periodical&gt;&lt;full-title&gt;Policy Studies Journal&lt;/full-title&gt;&lt;/periodical&gt;&lt;pages&gt;343-364&lt;/pages&gt;&lt;volume&gt;41&lt;/volume&gt;&lt;number&gt;2&lt;/number&gt;&lt;keywords&gt;&lt;keyword&gt;wetlands&lt;/keyword&gt;&lt;keyword&gt;regulatory policy&lt;/keyword&gt;&lt;keyword&gt;institutional analysis&lt;/keyword&gt;&lt;keyword&gt;organizations&lt;/keyword&gt;&lt;keyword&gt;institutions&lt;/keyword&gt;&lt;keyword&gt;policy implementation&lt;/keyword&gt;&lt;keyword&gt;bureaucracy&lt;/keyword&gt;&lt;keyword&gt;U.S. Environmental Protection Agency&lt;/keyword&gt;&lt;keyword&gt;U.S. Army Corps of Engineers&lt;/keyword&gt;&lt;/keywords&gt;&lt;dates&gt;&lt;year&gt;2013&lt;/year&gt;&lt;/dates&gt;&lt;isbn&gt;1541-0072&lt;/isbn&gt;&lt;urls&gt;&lt;related-urls&gt;&lt;url&gt;http://dx.doi.org/10.1111/psj.12020&lt;/url&gt;&lt;/related-urls&gt;&lt;/urls&gt;&lt;electronic-resource-num&gt;10.1111/psj.12020&lt;/electronic-resource-num&gt;&lt;/record&gt;&lt;/Cite&gt;&lt;/EndNote&gt;</w:instrText>
        </w:r>
        <w:r w:rsidR="00A708C7">
          <w:fldChar w:fldCharType="separate"/>
        </w:r>
        <w:r w:rsidR="00A708C7">
          <w:rPr>
            <w:noProof/>
          </w:rPr>
          <w:t>Arnold and Fleischman (2013)</w:t>
        </w:r>
        <w:r w:rsidR="00A708C7">
          <w:fldChar w:fldCharType="end"/>
        </w:r>
      </w:hyperlink>
      <w:r w:rsidR="00C65B3E">
        <w:t xml:space="preserve"> </w:t>
      </w:r>
      <w:proofErr w:type="gramStart"/>
      <w:r w:rsidR="00707447">
        <w:t>draw</w:t>
      </w:r>
      <w:proofErr w:type="gramEnd"/>
      <w:r w:rsidR="00707447">
        <w:t xml:space="preserve"> on the</w:t>
      </w:r>
      <w:r w:rsidR="000F1305">
        <w:t xml:space="preserve"> distinctions between formal and informal rules and internal and external direction</w:t>
      </w:r>
      <w:r w:rsidR="001F7F3B">
        <w:t>, as well as a synthesis of policy implementation literature,</w:t>
      </w:r>
      <w:r w:rsidR="000F1305">
        <w:t xml:space="preserve"> to develop </w:t>
      </w:r>
      <w:r w:rsidR="00967B4C">
        <w:t>a four-cell typology (see fig</w:t>
      </w:r>
      <w:r w:rsidR="006F0F46">
        <w:t>ure 1</w:t>
      </w:r>
      <w:r w:rsidR="00967B4C">
        <w:t xml:space="preserve">), which they find particularly useful for explaining how government agencies </w:t>
      </w:r>
      <w:r w:rsidR="002B27BE">
        <w:t>implement policies</w:t>
      </w:r>
      <w:r w:rsidR="00967B4C">
        <w:t xml:space="preserve">. </w:t>
      </w:r>
      <w:r w:rsidR="00936E5C">
        <w:t>Externally directed, formal institutions are called “imposed”, internally directed formal institutions are called “adopted,”</w:t>
      </w:r>
      <w:r w:rsidR="009258F1">
        <w:t xml:space="preserve"> informal, externally</w:t>
      </w:r>
      <w:r w:rsidR="00C63F72">
        <w:t xml:space="preserve"> directed institutions are called</w:t>
      </w:r>
      <w:r w:rsidR="00F45CA9">
        <w:t xml:space="preserve"> </w:t>
      </w:r>
      <w:r w:rsidR="00C63F72">
        <w:t>“sly” and informal, internally directed institutions are called “tacit.”</w:t>
      </w:r>
      <w:r w:rsidR="00F45CA9">
        <w:t xml:space="preserve"> Figure 1 includes examples of the role of each of these institutions drawn from the account that follows.</w:t>
      </w:r>
    </w:p>
    <w:p w14:paraId="281604C5" w14:textId="04B6ED6A" w:rsidR="006F0F46" w:rsidRDefault="006F0F46" w:rsidP="00967B4C">
      <w:r w:rsidRPr="006F0F46">
        <w:rPr>
          <w:b/>
        </w:rPr>
        <w:t xml:space="preserve">Fig. 1: </w:t>
      </w:r>
      <w:r>
        <w:t xml:space="preserve">A typology of Institutions Developed </w:t>
      </w:r>
      <w:proofErr w:type="gramStart"/>
      <w:r>
        <w:t>Within</w:t>
      </w:r>
      <w:proofErr w:type="gramEnd"/>
      <w:r>
        <w:t xml:space="preserve"> Organizations (after Arnold &amp; Fleischman 2013).</w:t>
      </w:r>
    </w:p>
    <w:p w14:paraId="0622C143" w14:textId="53108E47" w:rsidR="006B6825" w:rsidRDefault="00593820" w:rsidP="001F0043">
      <w:r>
        <w:t>I</w:t>
      </w:r>
      <w:r w:rsidR="00936E5C">
        <w:t xml:space="preserve"> structure this review around </w:t>
      </w:r>
      <w:r w:rsidR="009258F1">
        <w:t xml:space="preserve">the four types of institutions developed within organizations, as represented in figure 1. </w:t>
      </w:r>
      <w:r w:rsidR="000F1305">
        <w:t xml:space="preserve">This framework is useful because it draws on distinctions that are well established in theoretical literature drawn from other contexts, and </w:t>
      </w:r>
      <w:r w:rsidR="00C63F72">
        <w:t xml:space="preserve">draws attention to the sources of influence on forest officials (i.e. external versus internal direction), as well as the method of translating this direction into practice (i.e. formal versus informal institutional arrangements). </w:t>
      </w:r>
      <w:r w:rsidR="000F1305">
        <w:t>Focusing on institutions, as opposed to examining the implementation of individual programs, allows me to highlight</w:t>
      </w:r>
      <w:r w:rsidR="00F45CA9">
        <w:t xml:space="preserve"> commonalities faced by forest officials across policy arenas. Much of the research discussed below is framed in terms of evaluations of particular policies, but a focus on </w:t>
      </w:r>
      <w:r w:rsidR="00967B4C">
        <w:t>institutional</w:t>
      </w:r>
      <w:r w:rsidR="00F45CA9">
        <w:t xml:space="preserve"> structure implies that forest officials may act similarly, regardless of the law they are implementing, if the structure of incentives within the organization is similar. Furthermore, the preferences of foresters, shaped by a uniform organizational structure, may</w:t>
      </w:r>
      <w:r w:rsidR="006B6825">
        <w:t xml:space="preserve"> also</w:t>
      </w:r>
      <w:r w:rsidR="00F45CA9">
        <w:t xml:space="preserve"> flow from one policy arena to</w:t>
      </w:r>
      <w:r w:rsidR="006B6825">
        <w:t xml:space="preserve"> another. In short,</w:t>
      </w:r>
      <w:r w:rsidR="00F45CA9">
        <w:t xml:space="preserve"> this framework gives us a method of thinking about the agency, as opposed to the policy. </w:t>
      </w:r>
    </w:p>
    <w:p w14:paraId="46D9AF6C" w14:textId="5ACEFA3C" w:rsidR="00F45CA9" w:rsidRDefault="006B6825" w:rsidP="001F0043">
      <w:r>
        <w:t>The evidence presented here is drawn primarily from published studies of forest policy. A few of these studies focus specifically on the variables of interest in the review, but many other studies mention the decision-making of foresters only in passing. Thus the contribution of this paper is not only to synthesize research about Indian foresters, but also to add to this body of knowledge contributions made by scholars who have observed Indian foresters, but have not focused on analyzing them in their own writings.</w:t>
      </w:r>
    </w:p>
    <w:p w14:paraId="23D98B50" w14:textId="00913C14" w:rsidR="00A47BEA" w:rsidRDefault="00A47BEA" w:rsidP="000B1B4E">
      <w:r>
        <w:lastRenderedPageBreak/>
        <w:t>3. Results</w:t>
      </w:r>
    </w:p>
    <w:p w14:paraId="710F6566" w14:textId="3C1F40B6" w:rsidR="00AB0B76" w:rsidRDefault="00A47BEA" w:rsidP="000B1B4E">
      <w:r>
        <w:t xml:space="preserve">3.1 </w:t>
      </w:r>
      <w:r w:rsidR="00AB0B76">
        <w:t>The structure of India’s forest bureaucracy</w:t>
      </w:r>
    </w:p>
    <w:p w14:paraId="7C856F74" w14:textId="070E9C86" w:rsidR="00AB0B76" w:rsidRDefault="00AB0B76" w:rsidP="000B1B4E">
      <w:r>
        <w:t>The vast majority of India’s forests – approximately 20% of its land area – are managed by state forest departments. These departments have their origins in 19</w:t>
      </w:r>
      <w:r w:rsidRPr="00AB0B76">
        <w:rPr>
          <w:vertAlign w:val="superscript"/>
        </w:rPr>
        <w:t>th</w:t>
      </w:r>
      <w:r>
        <w:t xml:space="preserve"> century British colonial governments. The Government of India Act of 1935 </w:t>
      </w:r>
      <w:r w:rsidR="00967B4C">
        <w:t>made</w:t>
      </w:r>
      <w:r>
        <w:t xml:space="preserve"> forests a state subject</w:t>
      </w:r>
      <w:r w:rsidR="00967B4C">
        <w:t>, dissolving the centrally run Indian Forest Service (IFS)</w:t>
      </w:r>
      <w:r>
        <w:t xml:space="preserve"> </w:t>
      </w:r>
      <w:r w:rsidR="008C0275">
        <w:fldChar w:fldCharType="begin"/>
      </w:r>
      <w:r w:rsidR="004D07ED">
        <w:instrText xml:space="preserve"> ADDIN EN.CITE &lt;EndNote&gt;&lt;Cite&gt;&lt;Author&gt;Forest Research Institute Dehra Dun&lt;/Author&gt;&lt;Year&gt;1961&lt;/Year&gt;&lt;RecNum&gt;3176&lt;/RecNum&gt;&lt;DisplayText&gt;(Forest Research Institute Dehra Dun 1961)&lt;/DisplayText&gt;&lt;record&gt;&lt;rec-number&gt;3176&lt;/rec-number&gt;&lt;foreign-keys&gt;&lt;key app="EN" db-id="ea9afa2r6dfsdoetdwp5x009eafws95aatvr" timestamp="1386886356"&gt;3176&lt;/key&gt;&lt;key app="ENWeb" db-id=""&gt;0&lt;/key&gt;&lt;/foreign-keys&gt;&lt;ref-type name="Book"&gt;6&lt;/ref-type&gt;&lt;contributors&gt;&lt;authors&gt;&lt;author&gt;Forest Research Institute Dehra Dun,&lt;/author&gt;&lt;/authors&gt;&lt;/contributors&gt;&lt;titles&gt;&lt;title&gt;100 Years of Indian Forestry: Issued on the Occasion of the Celebration of Indian Forest Centenary&lt;/title&gt;&lt;/titles&gt;&lt;num-vols&gt;2&lt;/num-vols&gt;&lt;dates&gt;&lt;year&gt;1961&lt;/year&gt;&lt;/dates&gt;&lt;pub-location&gt;New Delhi&lt;/pub-location&gt;&lt;publisher&gt;Government of India Press&lt;/publisher&gt;&lt;urls&gt;&lt;related-urls&gt;&lt;url&gt;http://www.archive.org/details/100yearsofindian029827mbp&lt;/url&gt;&lt;/related-urls&gt;&lt;/urls&gt;&lt;research-notes&gt;This is a really interesting compendium of documents, history, etc.  It is in the Purdue library (got it through ILL), and Vol 1. is in the internet archive (from Osmania U Library)&amp;#xD;page v. - foreward by VS Rao, Inspector-General of Forests, India:&amp;#xD;&amp;quot;The basic problem of Forestry is one of Policy.  Often there is considerable delay in the General recognition of the need, in a country, for maintaining large areas under forests in order to provide raw materials for manifold uses, to prevent deterioration and wasting away of soils, to temper the climate and to regulate stream-flow. The clear annunciation of principles and the declaration of objectives is the next big step. The last and most difficult part of the task is the implementation of the policies which impose local checks in the larger interests of the nation.&amp;quot;&lt;/research-notes&gt;&lt;/record&gt;&lt;/Cite&gt;&lt;/EndNote&gt;</w:instrText>
      </w:r>
      <w:r w:rsidR="008C0275">
        <w:fldChar w:fldCharType="separate"/>
      </w:r>
      <w:r w:rsidR="004D07ED">
        <w:rPr>
          <w:noProof/>
        </w:rPr>
        <w:t>(</w:t>
      </w:r>
      <w:hyperlink w:anchor="_ENREF_17" w:tooltip="Forest Research Institute Dehra Dun, 1961 #3176" w:history="1">
        <w:r w:rsidR="00A708C7">
          <w:rPr>
            <w:noProof/>
          </w:rPr>
          <w:t>Forest Research Institute Dehra Dun 1961</w:t>
        </w:r>
      </w:hyperlink>
      <w:r w:rsidR="004D07ED">
        <w:rPr>
          <w:noProof/>
        </w:rPr>
        <w:t>)</w:t>
      </w:r>
      <w:r w:rsidR="008C0275">
        <w:fldChar w:fldCharType="end"/>
      </w:r>
      <w:r>
        <w:t xml:space="preserve">. </w:t>
      </w:r>
      <w:r w:rsidR="00967B4C">
        <w:t>S</w:t>
      </w:r>
      <w:r>
        <w:t>ince 1935, each state has had a separate department</w:t>
      </w:r>
      <w:r w:rsidR="00967B4C">
        <w:t xml:space="preserve"> – it is thus inaccurate to speak of a single “Indian Forest Department.”</w:t>
      </w:r>
      <w:r>
        <w:t xml:space="preserve"> Central control began to be reasserted in 1965, with </w:t>
      </w:r>
      <w:r w:rsidR="00967B4C">
        <w:t>recreation of the IFS as an All-India service, although IFS officers serve in individual states</w:t>
      </w:r>
      <w:r w:rsidR="00947669">
        <w:t>.</w:t>
      </w:r>
      <w:r>
        <w:t xml:space="preserve"> </w:t>
      </w:r>
      <w:r w:rsidR="002F5DA1">
        <w:t xml:space="preserve">A series of laws passed in the 1970s and early 1980s – including wildlife protection laws, a constitutional amendment making forestry a “joint” subject (i.e. allowing the central government to legislate on forestry matters), and the 1980 Forest Conservation Act all increased central power over forestry matters, as have more recent grants-in-aid </w:t>
      </w:r>
      <w:r w:rsidR="008C0275">
        <w:fldChar w:fldCharType="begin">
          <w:fldData xml:space="preserve">PEVuZE5vdGU+PENpdGU+PEF1dGhvcj5DaGF0dXJ2ZWRpPC9BdXRob3I+PFllYXI+MjAxMjwvWWVh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</w:fldData>
        </w:fldChar>
      </w:r>
      <w:r w:rsidR="004D07ED">
        <w:instrText xml:space="preserve"> ADDIN EN.CITE </w:instrText>
      </w:r>
      <w:r w:rsidR="004D07ED">
        <w:fldChar w:fldCharType="begin">
          <w:fldData xml:space="preserve">PEVuZE5vdGU+PENpdGU+PEF1dGhvcj5DaGF0dXJ2ZWRpPC9BdXRob3I+PFllYXI+MjAxMjwvWWVh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</w:fldData>
        </w:fldChar>
      </w:r>
      <w:r w:rsidR="004D07ED">
        <w:instrText xml:space="preserve"> ADDIN EN.CITE.DATA </w:instrText>
      </w:r>
      <w:r w:rsidR="004D07ED">
        <w:fldChar w:fldCharType="end"/>
      </w:r>
      <w:r w:rsidR="008C0275">
        <w:fldChar w:fldCharType="separate"/>
      </w:r>
      <w:r w:rsidR="004D07ED">
        <w:rPr>
          <w:noProof/>
        </w:rPr>
        <w:t>(</w:t>
      </w:r>
      <w:hyperlink w:anchor="_ENREF_10" w:tooltip="Chaturvedi, 2012 #4855" w:history="1">
        <w:r w:rsidR="00A708C7">
          <w:rPr>
            <w:noProof/>
          </w:rPr>
          <w:t>Chaturvedi 2012</w:t>
        </w:r>
      </w:hyperlink>
      <w:r w:rsidR="004D07ED">
        <w:rPr>
          <w:noProof/>
        </w:rPr>
        <w:t>)</w:t>
      </w:r>
      <w:r w:rsidR="008C0275">
        <w:fldChar w:fldCharType="end"/>
      </w:r>
      <w:r w:rsidR="002F5DA1">
        <w:t xml:space="preserve">. </w:t>
      </w:r>
    </w:p>
    <w:p w14:paraId="6E2D575E" w14:textId="55A6EA2D" w:rsidR="002F5DA1" w:rsidRDefault="002302AF" w:rsidP="000B1B4E">
      <w:r>
        <w:t xml:space="preserve">The actual structure of the state forest departments is not </w:t>
      </w:r>
      <w:r w:rsidR="00947669">
        <w:t xml:space="preserve">well </w:t>
      </w:r>
      <w:r>
        <w:t>documented</w:t>
      </w:r>
      <w:r w:rsidR="00947669">
        <w:t xml:space="preserve"> in scholarly literature</w:t>
      </w:r>
      <w:r>
        <w:t xml:space="preserve"> </w:t>
      </w:r>
      <w:r w:rsidR="008C0275">
        <w:fldChar w:fldCharType="begin"/>
      </w:r>
      <w:r w:rsidR="004D07ED">
        <w:instrText xml:space="preserve"> ADDIN EN.CITE &lt;EndNote&gt;&lt;Cite&gt;&lt;Author&gt;Fleischman&lt;/Author&gt;&lt;Year&gt;2012&lt;/Year&gt;&lt;RecNum&gt;4068&lt;/RecNum&gt;&lt;Prefix&gt;but see &lt;/Prefix&gt;&lt;Suffix&gt;`, for more detail&lt;/Suffix&gt;&lt;DisplayText&gt;(but see Fleischman 2012, for more detail)&lt;/DisplayText&gt;&lt;record&gt;&lt;rec-number&gt;4068&lt;/rec-number&gt;&lt;foreign-keys&gt;&lt;key app="EN" db-id="ea9afa2r6dfsdoetdwp5x009eafws95aatvr" timestamp="1386887229"&gt;4068&lt;/key&gt;&lt;/foreign-keys&gt;&lt;ref-type name="Thesis"&gt;32&lt;/ref-type&gt;&lt;contributors&gt;&lt;authors&gt;&lt;author&gt;Fleischman, Forrest D.&lt;/author&gt;&lt;/authors&gt;&lt;tertiary-authors&gt;&lt;author&gt;Ostrom, Elinor&lt;/author&gt;&lt;/tertiary-authors&gt;&lt;/contributors&gt;&lt;titles&gt;&lt;title&gt;Public servant behavior and forest policy implementation in Central India&lt;/title&gt;&lt;/titles&gt;&lt;pages&gt;328&lt;/pages&gt;&lt;volume&gt;Ph.D.&lt;/volume&gt;&lt;keywords&gt;&lt;keyword&gt;0638:South Asian Studies&lt;/keyword&gt;&lt;keyword&gt;Bureaucracy&lt;/keyword&gt;&lt;keyword&gt;0640:Sustainability&lt;/keyword&gt;&lt;keyword&gt;0478:Forestry&lt;/keyword&gt;&lt;keyword&gt;0630:Public policy&lt;/keyword&gt;&lt;keyword&gt;Forests&lt;/keyword&gt;&lt;keyword&gt;Policy implementation&lt;/keyword&gt;&lt;keyword&gt;Democracy&lt;/keyword&gt;&lt;keyword&gt;0617:Public administration&lt;/keyword&gt;&lt;keyword&gt;Biological sciences&lt;/keyword&gt;&lt;keyword&gt;Social sciences&lt;/keyword&gt;&lt;keyword&gt;India&lt;/keyword&gt;&lt;/keywords&gt;&lt;dates&gt;&lt;year&gt;2012&lt;/year&gt;&lt;/dates&gt;&lt;pub-location&gt;United States -- Indiana&lt;/pub-location&gt;&lt;publisher&gt;Indiana University&lt;/publisher&gt;&lt;isbn&gt;9781267619587&lt;/isbn&gt;&lt;accession-num&gt;1074791588&lt;/accession-num&gt;&lt;work-type&gt;3527562&lt;/work-type&gt;&lt;urls&gt;&lt;related-urls&gt;&lt;url&gt;http://ezproxy.lib.indiana.edu/login?url=http://search.proquest.com/docview/1074791588?accountid=11620&lt;/url&gt;&lt;/related-urls&gt;&lt;/urls&gt;&lt;remote-database-name&gt;Dissertations &amp;amp; Theses @ CIC Institutions; ProQuest Dissertations &amp;amp; Theses A&amp;amp;I&lt;/remote-database-name&gt;&lt;language&gt;English&lt;/language&gt;&lt;/record&gt;&lt;/Cite&gt;&lt;/EndNote&gt;</w:instrText>
      </w:r>
      <w:r w:rsidR="008C0275">
        <w:fldChar w:fldCharType="separate"/>
      </w:r>
      <w:r w:rsidR="004D07ED">
        <w:rPr>
          <w:noProof/>
        </w:rPr>
        <w:t>(</w:t>
      </w:r>
      <w:hyperlink w:anchor="_ENREF_15" w:tooltip="Fleischman, 2012 #4068" w:history="1">
        <w:r w:rsidR="00A708C7">
          <w:rPr>
            <w:noProof/>
          </w:rPr>
          <w:t>but see Fleischman 2012, for more detail</w:t>
        </w:r>
      </w:hyperlink>
      <w:r w:rsidR="004D07ED">
        <w:rPr>
          <w:noProof/>
        </w:rPr>
        <w:t>)</w:t>
      </w:r>
      <w:r w:rsidR="008C0275">
        <w:fldChar w:fldCharType="end"/>
      </w:r>
      <w:r>
        <w:t xml:space="preserve">. </w:t>
      </w:r>
      <w:r w:rsidR="006B6825">
        <w:t>A repr</w:t>
      </w:r>
      <w:r w:rsidR="005C68E2">
        <w:t>esentative organizational char</w:t>
      </w:r>
      <w:r w:rsidR="00D4478F">
        <w:t>t of a state forest department</w:t>
      </w:r>
      <w:r w:rsidR="005C68E2">
        <w:t xml:space="preserve"> is included as figure 2.</w:t>
      </w:r>
      <w:r w:rsidR="006B6825">
        <w:t xml:space="preserve"> </w:t>
      </w:r>
      <w:r w:rsidR="002F5DA1">
        <w:t>Each state’s forest department is headed by a Principal Chief Conservator of Forests</w:t>
      </w:r>
      <w:r w:rsidR="005940E7">
        <w:t xml:space="preserve"> (PCCF)</w:t>
      </w:r>
      <w:r w:rsidR="002F5DA1">
        <w:t xml:space="preserve">, assisted by senior staff, </w:t>
      </w:r>
      <w:r w:rsidR="00DA6BB5">
        <w:t>drawn from the senior-</w:t>
      </w:r>
      <w:r w:rsidR="002F5DA1">
        <w:t xml:space="preserve">most </w:t>
      </w:r>
      <w:r w:rsidR="000F2074">
        <w:t>IFS officers</w:t>
      </w:r>
      <w:r w:rsidR="002F5DA1">
        <w:t xml:space="preserve"> in that state. </w:t>
      </w:r>
      <w:r w:rsidR="000F2074">
        <w:t>S</w:t>
      </w:r>
      <w:r w:rsidR="005940E7">
        <w:t xml:space="preserve">tate forest departments are under the control of ministries led by a minister who is a member of the state legislative assembly, and </w:t>
      </w:r>
      <w:r w:rsidR="001F7F3B">
        <w:t>staffed</w:t>
      </w:r>
      <w:r w:rsidR="005940E7">
        <w:t xml:space="preserve"> by senior bureaucrats who are </w:t>
      </w:r>
      <w:r w:rsidR="00DC0204">
        <w:t>not foresters</w:t>
      </w:r>
      <w:r w:rsidR="005940E7">
        <w:t xml:space="preserve">. </w:t>
      </w:r>
      <w:r w:rsidR="00C84F76">
        <w:t xml:space="preserve">Most </w:t>
      </w:r>
      <w:r w:rsidR="005940E7">
        <w:t xml:space="preserve">forest department staff work </w:t>
      </w:r>
      <w:r w:rsidR="00500178">
        <w:t xml:space="preserve">in the territorial wing of </w:t>
      </w:r>
      <w:r w:rsidR="00D03D10">
        <w:t>the state departments</w:t>
      </w:r>
      <w:r w:rsidR="00C84F76">
        <w:t>, which are</w:t>
      </w:r>
      <w:r w:rsidR="00500178">
        <w:t xml:space="preserve"> organized in descending order into circles, divisions, ranges, sections, and beats. The size of these units varies somewhat between states. Circles are headed by a Conservator o</w:t>
      </w:r>
      <w:r w:rsidR="00947669">
        <w:t>r Chief Conservator of Forests,</w:t>
      </w:r>
      <w:r w:rsidR="00500178">
        <w:t xml:space="preserve"> generally an IFS officer with a minimum of 16 years’ service, and often encompass several districts. The circle primarily serves as an administrative linkage between the head office and the smaller divisions, but also contains staff specialized in the preparation of working plans. </w:t>
      </w:r>
      <w:r w:rsidR="001F29BD">
        <w:t xml:space="preserve">Divisions are headed by divisional forest officers (DFO), junior IFS officers or </w:t>
      </w:r>
      <w:proofErr w:type="spellStart"/>
      <w:r w:rsidR="00D4478F">
        <w:t>promotees</w:t>
      </w:r>
      <w:proofErr w:type="spellEnd"/>
      <w:r w:rsidR="00D4478F">
        <w:t xml:space="preserve"> from the lower ranks,</w:t>
      </w:r>
      <w:r w:rsidR="001F29BD">
        <w:t xml:space="preserve"> and have primary responsibility for personnel management and administration. Divisions are often coterminous with districts, although densely forested districts may contain multiple forest divisions. The Range Forest Officer (RFO) is the lowest level official in the department whose job requires a college education, and they are often referred to as the “backbone” of the department, since it is ultimately their job to insure that field staff follow directives from above. While the DFO spends </w:t>
      </w:r>
      <w:r w:rsidR="00A32E3A">
        <w:t>much</w:t>
      </w:r>
      <w:r w:rsidR="001F29BD">
        <w:t xml:space="preserve"> of his time at his desk, the RFO is expected to be in the field, supervising his staff most of the day.</w:t>
      </w:r>
      <w:r w:rsidR="001F7F3B">
        <w:rPr>
          <w:rStyle w:val="FootnoteReference"/>
        </w:rPr>
        <w:footnoteReference w:id="1"/>
      </w:r>
      <w:r w:rsidR="001F29BD">
        <w:t xml:space="preserve"> His staff consist of forest section officers (also called round officers</w:t>
      </w:r>
      <w:r w:rsidR="00D4478F">
        <w:t>, block officers,</w:t>
      </w:r>
      <w:r w:rsidR="001F29BD">
        <w:t xml:space="preserve"> or foresters), and forest guards, who live in remote forest areas or villages, and have daily responsibility for law enforcement patro</w:t>
      </w:r>
      <w:r w:rsidR="00CE251D">
        <w:t>ls, as well as for supervising any projects or programs going on in the field.</w:t>
      </w:r>
      <w:r w:rsidR="006B6825">
        <w:t xml:space="preserve"> </w:t>
      </w:r>
    </w:p>
    <w:p w14:paraId="3F26C00B" w14:textId="35D7796A" w:rsidR="00CE251D" w:rsidRDefault="00637CE7" w:rsidP="000B1B4E">
      <w:r>
        <w:rPr>
          <w:b/>
        </w:rPr>
        <w:t>Fig.</w:t>
      </w:r>
      <w:r w:rsidR="006F0F46" w:rsidRPr="006F0F46">
        <w:rPr>
          <w:b/>
        </w:rPr>
        <w:t xml:space="preserve"> 2:</w:t>
      </w:r>
      <w:r w:rsidR="006F0F46" w:rsidRPr="006F0F46">
        <w:t xml:space="preserve"> Organization Chart for the Andhra Pradesh Forest Department. Adapted from a chart downloaded from the AP Forest Department Website, http://forest.ap.nic.in/pdf/chart.pdf, May 22, 2012 and dated accurate as of 1st September 2009. Note that each Additional Principal Chief Conservator in a specialized functional post has a large staff of lower officials, typically including one or two Chief Conservators or Conservators and several divisional forest officers with specialized roles, who are not depicted here for ease of presentation.</w:t>
      </w:r>
      <w:r w:rsidR="006F0F46" w:rsidRPr="006F0F46">
        <w:br/>
      </w:r>
      <w:r w:rsidR="006F0F46" w:rsidRPr="006F0F46">
        <w:lastRenderedPageBreak/>
        <w:br/>
      </w:r>
      <w:r w:rsidR="00CE251D">
        <w:t>In addition to the territorial wing, a number of more specialized units follow the same hierarchical structure. The wildlife wing, headed by the Chief Wildlife Warden</w:t>
      </w:r>
      <w:r w:rsidR="002302AF">
        <w:t xml:space="preserve"> and</w:t>
      </w:r>
      <w:r w:rsidR="00CE251D">
        <w:t xml:space="preserve"> responsible for the management of protected areas</w:t>
      </w:r>
      <w:r w:rsidR="002302AF">
        <w:t xml:space="preserve"> and the enforcement of wildlife law</w:t>
      </w:r>
      <w:r w:rsidR="00CE251D">
        <w:t xml:space="preserve">, </w:t>
      </w:r>
      <w:r w:rsidR="002302AF">
        <w:t>contains circles and divisions (</w:t>
      </w:r>
      <w:r w:rsidR="00DC0204">
        <w:t xml:space="preserve">often </w:t>
      </w:r>
      <w:r w:rsidR="002302AF">
        <w:t>corresponding to larger and smaller protected areas), as well as ranges, sections, and beats. There are also smaller wings responsible for specialized areas such as research &amp; education, with all of these wings reporting directly to the head office, although in practice there is also substantial coordination between wings at the field level, with offices and official residences of the different forest department wings often located in the same compounds</w:t>
      </w:r>
      <w:r w:rsidR="00DC0204">
        <w:t xml:space="preserve"> in district headquarter towns</w:t>
      </w:r>
      <w:r w:rsidR="002302AF">
        <w:t>.</w:t>
      </w:r>
    </w:p>
    <w:p w14:paraId="0F82CAC0" w14:textId="53959376" w:rsidR="002302AF" w:rsidRDefault="002302AF" w:rsidP="000B1B4E">
      <w:r>
        <w:t xml:space="preserve">In spite of the modest degree of specialization in function, there is no particular specialization in staff titles or training. A forest guard – or a chief conservator of forests – might serve </w:t>
      </w:r>
      <w:r w:rsidR="00A47BEA">
        <w:t xml:space="preserve">a few years in the territorial wing, then be transferred to work in a protected area, and then be transferred to another specialized job. </w:t>
      </w:r>
      <w:r w:rsidR="00C84F76">
        <w:t>T</w:t>
      </w:r>
      <w:r w:rsidR="00A47BEA">
        <w:t>he training of officers of the rank of RFO and above is extensive,</w:t>
      </w:r>
      <w:r w:rsidR="00C84F76">
        <w:t xml:space="preserve"> so</w:t>
      </w:r>
      <w:r w:rsidR="00A47BEA">
        <w:t xml:space="preserve"> the presumption is that any forester should be capable of undertaking any job in the department. </w:t>
      </w:r>
    </w:p>
    <w:p w14:paraId="3561B1F2" w14:textId="2FF38C0C" w:rsidR="00C71ACE" w:rsidRDefault="00C71ACE" w:rsidP="000B1B4E">
      <w:r>
        <w:t>3.2 Formal External Direction: Imposed institution and intergovernmental relations</w:t>
      </w:r>
    </w:p>
    <w:p w14:paraId="73864D62" w14:textId="1D156D33" w:rsidR="007C391F" w:rsidRDefault="00253E8D" w:rsidP="00C71ACE">
      <w:r>
        <w:t>S</w:t>
      </w:r>
      <w:r w:rsidR="00C71ACE">
        <w:t xml:space="preserve">tudies of policy implementation in the west have found there are many barriers to effective policy implementation </w:t>
      </w:r>
      <w:r w:rsidR="00C71ACE">
        <w:fldChar w:fldCharType="begin">
          <w:fldData xml:space="preserve">PEVuZE5vdGU+PENpdGU+PEF1dGhvcj5QcmVzc21hbjwvQXV0aG9yPjxZZWFyPjE5NzM8L1llYXI+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</w:fldData>
        </w:fldChar>
      </w:r>
      <w:r w:rsidR="004D07ED">
        <w:instrText xml:space="preserve"> ADDIN EN.CITE </w:instrText>
      </w:r>
      <w:r w:rsidR="004D07ED">
        <w:fldChar w:fldCharType="begin">
          <w:fldData xml:space="preserve">PEVuZE5vdGU+PENpdGU+PEF1dGhvcj5QcmVzc21hbjwvQXV0aG9yPjxZZWFyPjE5NzM8L1llYXI+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</w:fldData>
        </w:fldChar>
      </w:r>
      <w:r w:rsidR="004D07ED">
        <w:instrText xml:space="preserve"> ADDIN EN.CITE.DATA </w:instrText>
      </w:r>
      <w:r w:rsidR="004D07ED">
        <w:fldChar w:fldCharType="end"/>
      </w:r>
      <w:r w:rsidR="00C71ACE">
        <w:fldChar w:fldCharType="separate"/>
      </w:r>
      <w:r w:rsidR="004D07ED">
        <w:rPr>
          <w:noProof/>
        </w:rPr>
        <w:t xml:space="preserve">(for reviews of this literature see </w:t>
      </w:r>
      <w:hyperlink w:anchor="_ENREF_80" w:tooltip="Pressman, 1973 #336" w:history="1">
        <w:r w:rsidR="00A708C7">
          <w:rPr>
            <w:noProof/>
          </w:rPr>
          <w:t>Pressman and Wildavsky 1973</w:t>
        </w:r>
      </w:hyperlink>
      <w:r w:rsidR="004D07ED">
        <w:rPr>
          <w:noProof/>
        </w:rPr>
        <w:t xml:space="preserve">; </w:t>
      </w:r>
      <w:hyperlink w:anchor="_ENREF_87" w:tooltip="Sabatier, 1986 #1259" w:history="1">
        <w:r w:rsidR="00A708C7">
          <w:rPr>
            <w:noProof/>
          </w:rPr>
          <w:t>Sabatier 1986</w:t>
        </w:r>
      </w:hyperlink>
      <w:r w:rsidR="004D07ED">
        <w:rPr>
          <w:noProof/>
        </w:rPr>
        <w:t xml:space="preserve">; </w:t>
      </w:r>
      <w:hyperlink w:anchor="_ENREF_65" w:tooltip="O'Toole, 2000 #2115" w:history="1">
        <w:r w:rsidR="00A708C7">
          <w:rPr>
            <w:noProof/>
          </w:rPr>
          <w:t>O'Toole 2000</w:t>
        </w:r>
      </w:hyperlink>
      <w:r w:rsidR="004D07ED">
        <w:rPr>
          <w:noProof/>
        </w:rPr>
        <w:t xml:space="preserve">; </w:t>
      </w:r>
      <w:hyperlink w:anchor="_ENREF_33" w:tooltip="Hill, 2009 #2211" w:history="1">
        <w:r w:rsidR="00A708C7">
          <w:rPr>
            <w:noProof/>
          </w:rPr>
          <w:t>Hill and Hupe 2009</w:t>
        </w:r>
      </w:hyperlink>
      <w:r w:rsidR="004D07ED">
        <w:rPr>
          <w:noProof/>
        </w:rPr>
        <w:t xml:space="preserve">; </w:t>
      </w:r>
      <w:hyperlink w:anchor="_ENREF_34" w:tooltip="Hupe, 2014 #4822" w:history="1">
        <w:r w:rsidR="00A708C7">
          <w:rPr>
            <w:noProof/>
          </w:rPr>
          <w:t>Hupe 2014</w:t>
        </w:r>
      </w:hyperlink>
      <w:r w:rsidR="004D07ED">
        <w:rPr>
          <w:noProof/>
        </w:rPr>
        <w:t>)</w:t>
      </w:r>
      <w:r w:rsidR="00C71ACE">
        <w:fldChar w:fldCharType="end"/>
      </w:r>
      <w:r w:rsidR="00C71ACE">
        <w:t xml:space="preserve">. Foremost among these are poorly designed policies: the nature of political compromise in legislatures often leads to contradictory or inherently impractical policy designs </w:t>
      </w:r>
      <w:r w:rsidR="007025F4">
        <w:fldChar w:fldCharType="begin">
          <w:fldData xml:space="preserve">PEVuZE5vdGU+PENpdGU+PEF1dGhvcj5Nb2U8L0F1dGhvcj48WWVhcj4xOTkwPC9ZZWFyPjxSZWNO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=
</w:fldData>
        </w:fldChar>
      </w:r>
      <w:r w:rsidR="004D07ED">
        <w:instrText xml:space="preserve"> ADDIN EN.CITE </w:instrText>
      </w:r>
      <w:r w:rsidR="004D07ED">
        <w:fldChar w:fldCharType="begin">
          <w:fldData xml:space="preserve">PEVuZE5vdGU+PENpdGU+PEF1dGhvcj5Nb2U8L0F1dGhvcj48WWVhcj4xOTkwPC9ZZWFyPjxSZWNO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=
</w:fldData>
        </w:fldChar>
      </w:r>
      <w:r w:rsidR="004D07ED">
        <w:instrText xml:space="preserve"> ADDIN EN.CITE.DATA </w:instrText>
      </w:r>
      <w:r w:rsidR="004D07ED">
        <w:fldChar w:fldCharType="end"/>
      </w:r>
      <w:r w:rsidR="007025F4">
        <w:fldChar w:fldCharType="separate"/>
      </w:r>
      <w:r w:rsidR="004D07ED">
        <w:rPr>
          <w:noProof/>
        </w:rPr>
        <w:t>(</w:t>
      </w:r>
      <w:hyperlink w:anchor="_ENREF_64" w:tooltip="Moe, 1990 #323" w:history="1">
        <w:r w:rsidR="00A708C7">
          <w:rPr>
            <w:noProof/>
          </w:rPr>
          <w:t>Moe 1990</w:t>
        </w:r>
      </w:hyperlink>
      <w:r w:rsidR="004D07ED">
        <w:rPr>
          <w:noProof/>
        </w:rPr>
        <w:t>)</w:t>
      </w:r>
      <w:r w:rsidR="007025F4">
        <w:fldChar w:fldCharType="end"/>
      </w:r>
      <w:r w:rsidR="00C71ACE">
        <w:t>. These are</w:t>
      </w:r>
      <w:r w:rsidR="00D4478F">
        <w:t xml:space="preserve"> examples of</w:t>
      </w:r>
      <w:r w:rsidR="00C71ACE">
        <w:t xml:space="preserve"> what </w:t>
      </w:r>
      <w:hyperlink w:anchor="_ENREF_1" w:tooltip="Arnold, 2013 #4370" w:history="1">
        <w:r w:rsidR="00A708C7">
          <w:fldChar w:fldCharType="begin"/>
        </w:r>
        <w:r w:rsidR="00A708C7">
          <w:instrText xml:space="preserve"> ADDIN EN.CITE &lt;EndNote&gt;&lt;Cite AuthorYear="1"&gt;&lt;Author&gt;Arnold&lt;/Author&gt;&lt;Year&gt;2013&lt;/Year&gt;&lt;RecNum&gt;4370&lt;/RecNum&gt;&lt;DisplayText&gt;Arnold and Fleischman (2013)&lt;/DisplayText&gt;&lt;record&gt;&lt;rec-number&gt;4370&lt;/rec-number&gt;&lt;foreign-keys&gt;&lt;key app="EN" db-id="ea9afa2r6dfsdoetdwp5x009eafws95aatvr" timestamp="1386887362"&gt;4370&lt;/key&gt;&lt;key app="ENWeb" db-id=""&gt;0&lt;/key&gt;&lt;/foreign-keys&gt;&lt;ref-type name="Journal Article"&gt;17&lt;/ref-type&gt;&lt;contributors&gt;&lt;authors&gt;&lt;author&gt;Arnold, Gwen&lt;/author&gt;&lt;author&gt;Fleischman, Forrest D.&lt;/author&gt;&lt;/authors&gt;&lt;/contributors&gt;&lt;titles&gt;&lt;title&gt;The Influence of Organizations and Institutions on Wetland Policy Stability: The Rapanos Case&lt;/title&gt;&lt;secondary-title&gt;Policy Studies Journal&lt;/secondary-title&gt;&lt;/titles&gt;&lt;periodical&gt;&lt;full-title&gt;Policy Studies Journal&lt;/full-title&gt;&lt;/periodical&gt;&lt;pages&gt;343-364&lt;/pages&gt;&lt;volume&gt;41&lt;/volume&gt;&lt;number&gt;2&lt;/number&gt;&lt;keywords&gt;&lt;keyword&gt;wetlands&lt;/keyword&gt;&lt;keyword&gt;regulatory policy&lt;/keyword&gt;&lt;keyword&gt;institutional analysis&lt;/keyword&gt;&lt;keyword&gt;organizations&lt;/keyword&gt;&lt;keyword&gt;institutions&lt;/keyword&gt;&lt;keyword&gt;policy implementation&lt;/keyword&gt;&lt;keyword&gt;bureaucracy&lt;/keyword&gt;&lt;keyword&gt;U.S. Environmental Protection Agency&lt;/keyword&gt;&lt;keyword&gt;U.S. Army Corps of Engineers&lt;/keyword&gt;&lt;/keywords&gt;&lt;dates&gt;&lt;year&gt;2013&lt;/year&gt;&lt;/dates&gt;&lt;isbn&gt;1541-0072&lt;/isbn&gt;&lt;urls&gt;&lt;related-urls&gt;&lt;url&gt;http://dx.doi.org/10.1111/psj.12020&lt;/url&gt;&lt;/related-urls&gt;&lt;/urls&gt;&lt;electronic-resource-num&gt;10.1111/psj.12020&lt;/electronic-resource-num&gt;&lt;/record&gt;&lt;/Cite&gt;&lt;/EndNote&gt;</w:instrText>
        </w:r>
        <w:r w:rsidR="00A708C7">
          <w:fldChar w:fldCharType="separate"/>
        </w:r>
        <w:r w:rsidR="00A708C7">
          <w:rPr>
            <w:noProof/>
          </w:rPr>
          <w:t>Arnold and Fleischman (2013)</w:t>
        </w:r>
        <w:r w:rsidR="00A708C7">
          <w:fldChar w:fldCharType="end"/>
        </w:r>
      </w:hyperlink>
      <w:r w:rsidR="00C71ACE">
        <w:t xml:space="preserve"> call “imposed” institutions. There is now a vast literature pointing to flaws in the overall </w:t>
      </w:r>
      <w:r w:rsidR="00882A0C">
        <w:t>policy</w:t>
      </w:r>
      <w:r w:rsidR="00C71ACE">
        <w:t xml:space="preserve"> setup of forest management in India. </w:t>
      </w:r>
      <w:r w:rsidR="00882A0C">
        <w:t xml:space="preserve">India’s forest estate was created through a process of colonial dispossession </w:t>
      </w:r>
      <w:r w:rsidR="007025F4">
        <w:fldChar w:fldCharType="begin">
          <w:fldData xml:space="preserve">PEVuZE5vdGU+PENpdGU+PEF1dGhvcj5HdWhhPC9BdXRob3I+PFllYXI+MTk4MzwvWWVhcj48UmVj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=
</w:fldData>
        </w:fldChar>
      </w:r>
      <w:r w:rsidR="004D07ED">
        <w:instrText xml:space="preserve"> ADDIN EN.CITE </w:instrText>
      </w:r>
      <w:r w:rsidR="004D07ED">
        <w:fldChar w:fldCharType="begin">
          <w:fldData xml:space="preserve">PEVuZE5vdGU+PENpdGU+PEF1dGhvcj5HdWhhPC9BdXRob3I+PFllYXI+MTk4MzwvWWVhcj48UmVj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=
</w:fldData>
        </w:fldChar>
      </w:r>
      <w:r w:rsidR="004D07ED">
        <w:instrText xml:space="preserve"> ADDIN EN.CITE.DATA </w:instrText>
      </w:r>
      <w:r w:rsidR="004D07ED">
        <w:fldChar w:fldCharType="end"/>
      </w:r>
      <w:r w:rsidR="007025F4">
        <w:fldChar w:fldCharType="separate"/>
      </w:r>
      <w:r w:rsidR="004D07ED">
        <w:rPr>
          <w:noProof/>
        </w:rPr>
        <w:t>(</w:t>
      </w:r>
      <w:hyperlink w:anchor="_ENREF_26" w:tooltip="Guha, 1983 #895" w:history="1">
        <w:r w:rsidR="00A708C7">
          <w:rPr>
            <w:noProof/>
          </w:rPr>
          <w:t>Guha 1983</w:t>
        </w:r>
      </w:hyperlink>
      <w:r w:rsidR="004D07ED">
        <w:rPr>
          <w:noProof/>
        </w:rPr>
        <w:t xml:space="preserve">; </w:t>
      </w:r>
      <w:hyperlink w:anchor="_ENREF_18" w:tooltip="Gadgil, 1992 #1017" w:history="1">
        <w:r w:rsidR="00A708C7">
          <w:rPr>
            <w:noProof/>
          </w:rPr>
          <w:t>Gadgil and Guha 1992</w:t>
        </w:r>
      </w:hyperlink>
      <w:r w:rsidR="004D07ED">
        <w:rPr>
          <w:noProof/>
        </w:rPr>
        <w:t xml:space="preserve">; </w:t>
      </w:r>
      <w:hyperlink w:anchor="_ENREF_95" w:tooltip="Sivaramakrishnan, 2009 #3160" w:history="1">
        <w:r w:rsidR="00A708C7">
          <w:rPr>
            <w:noProof/>
          </w:rPr>
          <w:t>Sivaramakrishnan 2009</w:t>
        </w:r>
      </w:hyperlink>
      <w:r w:rsidR="004D07ED">
        <w:rPr>
          <w:noProof/>
        </w:rPr>
        <w:t>)</w:t>
      </w:r>
      <w:r w:rsidR="007025F4">
        <w:fldChar w:fldCharType="end"/>
      </w:r>
      <w:r w:rsidR="007C391F">
        <w:t>. Formal policy changes in the 1980s that paid lip service to conservation and development interests were contradictory and failed to re-write underlying laws, such as the colonially minded Forest Act</w:t>
      </w:r>
      <w:r w:rsidR="00D4478F">
        <w:t xml:space="preserve"> of 1927</w:t>
      </w:r>
      <w:r w:rsidR="007C391F">
        <w:t xml:space="preserve">, such that the actual policy framework often continues to favor the interests of industrial and commercial elites </w:t>
      </w:r>
      <w:r w:rsidR="007025F4">
        <w:fldChar w:fldCharType="begin">
          <w:fldData xml:space="preserve">PEVuZE5vdGU+PENpdGU+PEF1dGhvcj5QYXRoYWs8L0F1dGhvcj48WWVhcj4xOTk0PC9ZZWFyPjxS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</w:fldData>
        </w:fldChar>
      </w:r>
      <w:r w:rsidR="004D07ED">
        <w:instrText xml:space="preserve"> ADDIN EN.CITE </w:instrText>
      </w:r>
      <w:r w:rsidR="004D07ED">
        <w:fldChar w:fldCharType="begin">
          <w:fldData xml:space="preserve">PEVuZE5vdGU+PENpdGU+PEF1dGhvcj5QYXRoYWs8L0F1dGhvcj48WWVhcj4xOTk0PC9ZZWFyPjxS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</w:fldData>
        </w:fldChar>
      </w:r>
      <w:r w:rsidR="004D07ED">
        <w:instrText xml:space="preserve"> ADDIN EN.CITE.DATA </w:instrText>
      </w:r>
      <w:r w:rsidR="004D07ED">
        <w:fldChar w:fldCharType="end"/>
      </w:r>
      <w:r w:rsidR="007025F4">
        <w:fldChar w:fldCharType="separate"/>
      </w:r>
      <w:r w:rsidR="004D07ED">
        <w:rPr>
          <w:noProof/>
        </w:rPr>
        <w:t>(</w:t>
      </w:r>
      <w:hyperlink w:anchor="_ENREF_73" w:tooltip="Pathak, 1994 #1705" w:history="1">
        <w:r w:rsidR="00A708C7">
          <w:rPr>
            <w:noProof/>
          </w:rPr>
          <w:t>Pathak 1994</w:t>
        </w:r>
      </w:hyperlink>
      <w:r w:rsidR="004D07ED">
        <w:rPr>
          <w:noProof/>
        </w:rPr>
        <w:t xml:space="preserve">; </w:t>
      </w:r>
      <w:hyperlink w:anchor="_ENREF_19" w:tooltip="Gadgil, 1995 #1018" w:history="1">
        <w:r w:rsidR="00A708C7">
          <w:rPr>
            <w:noProof/>
          </w:rPr>
          <w:t>Gadgil and Guha 1995</w:t>
        </w:r>
      </w:hyperlink>
      <w:r w:rsidR="004D07ED">
        <w:rPr>
          <w:noProof/>
        </w:rPr>
        <w:t xml:space="preserve">; </w:t>
      </w:r>
      <w:hyperlink w:anchor="_ENREF_97" w:tooltip="Springate-Baginski, 2007 #1748" w:history="1">
        <w:r w:rsidR="00A708C7">
          <w:rPr>
            <w:noProof/>
          </w:rPr>
          <w:t>Springate-Baginski and Blaikie 2007</w:t>
        </w:r>
      </w:hyperlink>
      <w:r w:rsidR="004D07ED">
        <w:rPr>
          <w:noProof/>
        </w:rPr>
        <w:t xml:space="preserve">; </w:t>
      </w:r>
      <w:hyperlink w:anchor="_ENREF_103" w:tooltip="Suykens, 2009 #3031" w:history="1">
        <w:r w:rsidR="00A708C7">
          <w:rPr>
            <w:noProof/>
          </w:rPr>
          <w:t>Suykens 2009</w:t>
        </w:r>
      </w:hyperlink>
      <w:r w:rsidR="004D07ED">
        <w:rPr>
          <w:noProof/>
        </w:rPr>
        <w:t>)</w:t>
      </w:r>
      <w:r w:rsidR="007025F4">
        <w:fldChar w:fldCharType="end"/>
      </w:r>
      <w:r w:rsidR="007C391F">
        <w:t xml:space="preserve">. </w:t>
      </w:r>
      <w:r w:rsidR="0059288E">
        <w:t>In light of such formal policy direction, it should not be surprising that officials often fail to achieve</w:t>
      </w:r>
      <w:r w:rsidR="00D149E7">
        <w:t xml:space="preserve"> the goals of the national forest policy</w:t>
      </w:r>
      <w:r w:rsidR="0059288E">
        <w:t xml:space="preserve"> </w:t>
      </w:r>
      <w:r w:rsidR="007025F4">
        <w:fldChar w:fldCharType="begin"/>
      </w:r>
      <w:r w:rsidR="004D07ED">
        <w:instrText xml:space="preserve"> ADDIN EN.CITE &lt;EndNote&gt;&lt;Cite&gt;&lt;Author&gt;Ministry of Environment and Forests&lt;/Author&gt;&lt;Year&gt;1988&lt;/Year&gt;&lt;RecNum&gt;880&lt;/RecNum&gt;&lt;DisplayText&gt;(Ministry of Environment and Forests 1988)&lt;/DisplayText&gt;&lt;record&gt;&lt;rec-number&gt;880&lt;/rec-number&gt;&lt;foreign-keys&gt;&lt;key app="EN" db-id="ea9afa2r6dfsdoetdwp5x009eafws95aatvr" timestamp="1386692314"&gt;880&lt;/key&gt;&lt;key app="ENWeb" db-id=""&gt;0&lt;/key&gt;&lt;/foreign-keys&gt;&lt;ref-type name="Generic"&gt;13&lt;/ref-type&gt;&lt;contributors&gt;&lt;authors&gt;&lt;author&gt;Ministry of Environment and Forests, &lt;/author&gt;&lt;/authors&gt;&lt;/contributors&gt;&lt;titles&gt;&lt;title&gt;National Forest Policy Resoultion, 1988&lt;/title&gt;&lt;/titles&gt;&lt;dates&gt;&lt;year&gt;1988&lt;/year&gt;&lt;/dates&gt;&lt;pub-location&gt;New Delhi&lt;/pub-location&gt;&lt;publisher&gt;Ministry of Environment and Forests, Government of India&lt;/publisher&gt;&lt;urls&gt;&lt;/urls&gt;&lt;/record&gt;&lt;/Cite&gt;&lt;/EndNote&gt;</w:instrText>
      </w:r>
      <w:r w:rsidR="007025F4">
        <w:fldChar w:fldCharType="separate"/>
      </w:r>
      <w:r w:rsidR="004D07ED">
        <w:rPr>
          <w:noProof/>
        </w:rPr>
        <w:t>(</w:t>
      </w:r>
      <w:hyperlink w:anchor="_ENREF_62" w:tooltip="Ministry of Environment and Forests, 1988 #880" w:history="1">
        <w:r w:rsidR="00A708C7">
          <w:rPr>
            <w:noProof/>
          </w:rPr>
          <w:t>Ministry of Environment and Forests 1988</w:t>
        </w:r>
      </w:hyperlink>
      <w:r w:rsidR="004D07ED">
        <w:rPr>
          <w:noProof/>
        </w:rPr>
        <w:t>)</w:t>
      </w:r>
      <w:r w:rsidR="007025F4">
        <w:fldChar w:fldCharType="end"/>
      </w:r>
      <w:r w:rsidR="00D149E7">
        <w:t xml:space="preserve"> </w:t>
      </w:r>
      <w:r w:rsidR="0059288E">
        <w:t xml:space="preserve">of fostering </w:t>
      </w:r>
      <w:r w:rsidR="00D149E7">
        <w:t>rural development while conserving natural resources and biodiversity.</w:t>
      </w:r>
    </w:p>
    <w:p w14:paraId="53495DFF" w14:textId="18CC2AB0" w:rsidR="00066461" w:rsidRDefault="00D149E7" w:rsidP="00C71ACE">
      <w:r w:rsidRPr="001F36AE">
        <w:t>Although the formal direction embodied in forestry law has been a major subject of study for decades, much less attention has been focused on how other aspects of the formal structure imposed on the department</w:t>
      </w:r>
      <w:r w:rsidR="00D4478F" w:rsidRPr="001F36AE">
        <w:t>s</w:t>
      </w:r>
      <w:r w:rsidRPr="001F36AE">
        <w:t xml:space="preserve"> affect policy implementation.</w:t>
      </w:r>
      <w:r w:rsidR="002D2243" w:rsidRPr="001F36AE">
        <w:t xml:space="preserve"> Financial decisions made by the central and state governments exert a significant influence on the decision-making of state and local forest officers, allowing the central government considerable leeway to reshape policy implementation without changing laws</w:t>
      </w:r>
      <w:r w:rsidR="00066461" w:rsidRPr="001F36AE">
        <w:t xml:space="preserve"> </w:t>
      </w:r>
      <w:r w:rsidR="007025F4" w:rsidRPr="001F36AE">
        <w:fldChar w:fldCharType="begin">
          <w:fldData xml:space="preserve">PEVuZE5vdGU+PENpdGU+PEF1dGhvcj5DaGF0dXJ2ZWRpPC9BdXRob3I+PFllYXI+MjAxMjwvWWVh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</w:fldData>
        </w:fldChar>
      </w:r>
      <w:r w:rsidR="004D07ED" w:rsidRPr="001F36AE">
        <w:instrText xml:space="preserve"> ADDIN EN.CITE </w:instrText>
      </w:r>
      <w:r w:rsidR="004D07ED" w:rsidRPr="001F36AE">
        <w:fldChar w:fldCharType="begin">
          <w:fldData xml:space="preserve">PEVuZE5vdGU+PENpdGU+PEF1dGhvcj5DaGF0dXJ2ZWRpPC9BdXRob3I+PFllYXI+MjAxMjwvWWVh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</w:fldData>
        </w:fldChar>
      </w:r>
      <w:r w:rsidR="004D07ED" w:rsidRPr="001F36AE">
        <w:instrText xml:space="preserve"> ADDIN EN.CITE.DATA </w:instrText>
      </w:r>
      <w:r w:rsidR="004D07ED" w:rsidRPr="001F36AE">
        <w:fldChar w:fldCharType="end"/>
      </w:r>
      <w:r w:rsidR="007025F4" w:rsidRPr="001F36AE">
        <w:fldChar w:fldCharType="separate"/>
      </w:r>
      <w:r w:rsidR="004D07ED" w:rsidRPr="001F36AE">
        <w:rPr>
          <w:noProof/>
        </w:rPr>
        <w:t>(</w:t>
      </w:r>
      <w:hyperlink w:anchor="_ENREF_10" w:tooltip="Chaturvedi, 2012 #4855" w:history="1">
        <w:r w:rsidR="00A708C7" w:rsidRPr="001F36AE">
          <w:rPr>
            <w:noProof/>
          </w:rPr>
          <w:t>Chaturvedi 2012</w:t>
        </w:r>
      </w:hyperlink>
      <w:r w:rsidR="004D07ED" w:rsidRPr="001F36AE">
        <w:rPr>
          <w:noProof/>
        </w:rPr>
        <w:t>)</w:t>
      </w:r>
      <w:r w:rsidR="007025F4" w:rsidRPr="001F36AE">
        <w:fldChar w:fldCharType="end"/>
      </w:r>
      <w:r w:rsidR="002D2243" w:rsidRPr="001F36AE">
        <w:t>.</w:t>
      </w:r>
      <w:r w:rsidRPr="001F36AE">
        <w:t xml:space="preserve"> </w:t>
      </w:r>
      <w:r w:rsidR="002D2243" w:rsidRPr="001F36AE">
        <w:t xml:space="preserve">Formal relationships at the district level between the district collector, the highest ranking government official in the district, and the </w:t>
      </w:r>
      <w:r w:rsidR="00D03D10" w:rsidRPr="001F36AE">
        <w:t xml:space="preserve">local </w:t>
      </w:r>
      <w:r w:rsidR="002D2243" w:rsidRPr="001F36AE">
        <w:t xml:space="preserve">forest department may play an important role in re-shaping policy implementation </w:t>
      </w:r>
      <w:r w:rsidR="00D4478F" w:rsidRPr="001F36AE">
        <w:t>at local levels</w:t>
      </w:r>
      <w:r w:rsidR="00AE2851" w:rsidRPr="001F36AE">
        <w:t xml:space="preserve"> </w:t>
      </w:r>
      <w:r w:rsidR="00103563">
        <w:fldChar w:fldCharType="begin"/>
      </w:r>
      <w:r w:rsidR="00103563">
        <w:instrText xml:space="preserve"> ADDIN EN.CITE &lt;EndNote&gt;&lt;Cite&gt;&lt;Author&gt;Potter&lt;/Author&gt;&lt;Year&gt;1964&lt;/Year&gt;&lt;RecNum&gt;5664&lt;/RecNum&gt;&lt;DisplayText&gt;(Potter 1964)&lt;/DisplayText&gt;&lt;record&gt;&lt;rec-number&gt;5664&lt;/rec-number&gt;&lt;foreign-keys&gt;&lt;key app="EN" db-id="ea9afa2r6dfsdoetdwp5x009eafws95aatvr" timestamp="1432927676"&gt;5664&lt;/key&gt;&lt;/foreign-keys&gt;&lt;ref-type name="Book"&gt;6&lt;/ref-type&gt;&lt;contributors&gt;&lt;authors&gt;&lt;author&gt;Potter, David C.&lt;/author&gt;&lt;/authors&gt;&lt;/contributors&gt;&lt;titles&gt;&lt;title&gt;Government in rural India : an introduction to contemporary district administration&lt;/title&gt;&lt;/titles&gt;&lt;dates&gt;&lt;year&gt;1964&lt;/year&gt;&lt;/dates&gt;&lt;pub-location&gt;London&lt;/pub-location&gt;&lt;publisher&gt;School of Economics and Political Science&lt;/publisher&gt;&lt;urls&gt;&lt;/urls&gt;&lt;remote-database-name&gt;/z-wcorg/&lt;/remote-database-name&gt;&lt;remote-database-provider&gt;http://worldcat.org&lt;/remote-database-provider&gt;&lt;language&gt;English&lt;/language&gt;&lt;/record&gt;&lt;/Cite&gt;&lt;/EndNote&gt;</w:instrText>
      </w:r>
      <w:r w:rsidR="00103563">
        <w:fldChar w:fldCharType="separate"/>
      </w:r>
      <w:r w:rsidR="00103563">
        <w:rPr>
          <w:noProof/>
        </w:rPr>
        <w:t>(</w:t>
      </w:r>
      <w:hyperlink w:anchor="_ENREF_77" w:tooltip="Potter, 1964 #5664" w:history="1">
        <w:r w:rsidR="00A708C7">
          <w:rPr>
            <w:noProof/>
          </w:rPr>
          <w:t>Potter 1964</w:t>
        </w:r>
      </w:hyperlink>
      <w:r w:rsidR="00103563">
        <w:rPr>
          <w:noProof/>
        </w:rPr>
        <w:t>)</w:t>
      </w:r>
      <w:r w:rsidR="00103563">
        <w:fldChar w:fldCharType="end"/>
      </w:r>
      <w:r w:rsidR="00D4478F" w:rsidRPr="001F36AE">
        <w:t>,</w:t>
      </w:r>
      <w:r w:rsidR="007D068B" w:rsidRPr="001F36AE">
        <w:t xml:space="preserve"> </w:t>
      </w:r>
      <w:r w:rsidR="00D4478F" w:rsidRPr="001F36AE">
        <w:t>y</w:t>
      </w:r>
      <w:r w:rsidR="007D068B" w:rsidRPr="001F36AE">
        <w:t xml:space="preserve">et there is no published documentation of the nature of the relationships between forest officials and other district level officials. </w:t>
      </w:r>
      <w:r w:rsidR="00065CDF" w:rsidRPr="001F36AE">
        <w:t xml:space="preserve">Similarly, </w:t>
      </w:r>
      <w:r w:rsidR="00AE2851" w:rsidRPr="001F36AE">
        <w:t xml:space="preserve">as in all bureaucracies, </w:t>
      </w:r>
      <w:r w:rsidR="00065CDF" w:rsidRPr="001F36AE">
        <w:t xml:space="preserve">the internal structure of government agencies is imposed through rules governing the operation of civil service and the day-to-day functioning of government offices. Abundant </w:t>
      </w:r>
      <w:r w:rsidR="00065CDF" w:rsidRPr="001F36AE">
        <w:lastRenderedPageBreak/>
        <w:t xml:space="preserve">evidence from other contexts indicates that these rules make a difference in how programs are carried out </w:t>
      </w:r>
      <w:r w:rsidR="004D07ED" w:rsidRPr="001F36AE">
        <w:fldChar w:fldCharType="begin"/>
      </w:r>
      <w:r w:rsidR="004D07ED" w:rsidRPr="001F36AE">
        <w:instrText xml:space="preserve"> ADDIN EN.CITE &lt;EndNote&gt;&lt;Cite&gt;&lt;Author&gt;Bekke&lt;/Author&gt;&lt;Year&gt;1996&lt;/Year&gt;&lt;RecNum&gt;2552&lt;/RecNum&gt;&lt;DisplayText&gt;(Bekke et al. 1996)&lt;/DisplayText&gt;&lt;record&gt;&lt;rec-number&gt;2552&lt;/rec-number&gt;&lt;foreign-keys&gt;&lt;key app="EN" db-id="ea9afa2r6dfsdoetdwp5x009eafws95aatvr" timestamp="1386885567"&gt;2552&lt;/key&gt;&lt;/foreign-keys&gt;&lt;ref-type name="Book"&gt;6&lt;/ref-type&gt;&lt;contributors&gt;&lt;authors&gt;&lt;author&gt;Bekke, A. J. G. M.&lt;/author&gt;&lt;author&gt;Perry, James L.&lt;/author&gt;&lt;author&gt;Toonen, Theo A. J.&lt;/author&gt;&lt;/authors&gt;&lt;/contributors&gt;&lt;titles&gt;&lt;title&gt;Civil service systems in comparative perspective&lt;/title&gt;&lt;/titles&gt;&lt;dates&gt;&lt;year&gt;1996&lt;/year&gt;&lt;/dates&gt;&lt;pub-location&gt;Bloomington&lt;/pub-location&gt;&lt;publisher&gt;Indiana University Press&lt;/publisher&gt;&lt;isbn&gt;0253329698 9780253329691 0253210321 9780253210326&lt;/isbn&gt;&lt;urls&gt;&lt;/urls&gt;&lt;remote-database-name&gt;/z-wcorg/&lt;/remote-database-name&gt;&lt;remote-database-provider&gt;http://worldcat.org&lt;/remote-database-provider&gt;&lt;language&gt;English&lt;/language&gt;&lt;/record&gt;&lt;/Cite&gt;&lt;/EndNote&gt;</w:instrText>
      </w:r>
      <w:r w:rsidR="004D07ED" w:rsidRPr="001F36AE">
        <w:fldChar w:fldCharType="separate"/>
      </w:r>
      <w:r w:rsidR="004D07ED" w:rsidRPr="001F36AE">
        <w:rPr>
          <w:noProof/>
        </w:rPr>
        <w:t>(</w:t>
      </w:r>
      <w:hyperlink w:anchor="_ENREF_6" w:tooltip="Bekke, 1996 #2552" w:history="1">
        <w:r w:rsidR="00A708C7" w:rsidRPr="001F36AE">
          <w:rPr>
            <w:noProof/>
          </w:rPr>
          <w:t>Bekke et al. 1996</w:t>
        </w:r>
      </w:hyperlink>
      <w:r w:rsidR="004D07ED" w:rsidRPr="001F36AE">
        <w:rPr>
          <w:noProof/>
        </w:rPr>
        <w:t>)</w:t>
      </w:r>
      <w:r w:rsidR="004D07ED" w:rsidRPr="001F36AE">
        <w:fldChar w:fldCharType="end"/>
      </w:r>
      <w:r w:rsidR="0058525D" w:rsidRPr="001F36AE">
        <w:t xml:space="preserve">. </w:t>
      </w:r>
      <w:r w:rsidR="000E5BF3" w:rsidRPr="001F36AE">
        <w:t>This represents a major gap in our understanding of forest policy</w:t>
      </w:r>
      <w:r w:rsidR="00D4478F" w:rsidRPr="001F36AE">
        <w:t xml:space="preserve"> – and public administration – in India.</w:t>
      </w:r>
    </w:p>
    <w:p w14:paraId="5A406966" w14:textId="32336485" w:rsidR="007D068B" w:rsidRDefault="007B005A" w:rsidP="00C71ACE">
      <w:r>
        <w:t>3.3 Internally directed formal ins</w:t>
      </w:r>
      <w:r w:rsidR="00F23F05">
        <w:t>titutions: Adopted Institutions, intra-governmental relationships, NGOs, and local people</w:t>
      </w:r>
      <w:r>
        <w:t>.</w:t>
      </w:r>
    </w:p>
    <w:p w14:paraId="61AA890D" w14:textId="5B82FC9B" w:rsidR="00313566" w:rsidRDefault="00F23F05" w:rsidP="00C71ACE">
      <w:r>
        <w:t>Although they attract the lion’s share of attention, formal institutions imposed on forest department</w:t>
      </w:r>
      <w:r w:rsidR="00D03D10">
        <w:t>s</w:t>
      </w:r>
      <w:r>
        <w:t xml:space="preserve"> represent a relatively small share of the formal institutions governing forester behavior in the field. In order to implement laws, policies, and programs that are imposed on forest departments, head offices develop extensive plans and procedures which are communicated to lower level offices, which in turn develop their own plans and procedur</w:t>
      </w:r>
      <w:r w:rsidR="005F68C9">
        <w:t xml:space="preserve">es to carry out those rulings. As is the case in government agencies throughout the world </w:t>
      </w:r>
      <w:r w:rsidR="007025F4">
        <w:fldChar w:fldCharType="begin"/>
      </w:r>
      <w:r w:rsidR="004D07ED">
        <w:instrText xml:space="preserve"> ADDIN EN.CITE &lt;EndNote&gt;&lt;Cite&gt;&lt;Author&gt;Kerwin&lt;/Author&gt;&lt;Year&gt;2003&lt;/Year&gt;&lt;RecNum&gt;1035&lt;/RecNum&gt;&lt;DisplayText&gt;(Kerwin 2003)&lt;/DisplayText&gt;&lt;record&gt;&lt;rec-number&gt;1035&lt;/rec-number&gt;&lt;foreign-keys&gt;&lt;key app="EN" db-id="ea9afa2r6dfsdoetdwp5x009eafws95aatvr" timestamp="1386709253"&gt;1035&lt;/key&gt;&lt;/foreign-keys&gt;&lt;ref-type name="Book"&gt;6&lt;/ref-type&gt;&lt;contributors&gt;&lt;authors&gt;&lt;author&gt;Kerwin, Cornelius M.&lt;/author&gt;&lt;/authors&gt;&lt;/contributors&gt;&lt;titles&gt;&lt;title&gt;Rulemaking: how government agencies write law and make policy&lt;/title&gt;&lt;/titles&gt;&lt;dates&gt;&lt;year&gt;2003&lt;/year&gt;&lt;/dates&gt;&lt;pub-location&gt;Washington, DC&lt;/pub-location&gt;&lt;publisher&gt;CQ Press&lt;/publisher&gt;&lt;urls&gt;&lt;/urls&gt;&lt;research-notes&gt;The beginning chapters of this book explain how rulemaking works.  This would be useful for an intro class on American bureaucracies.  &amp;#xD;Chapter 5, on participation, is excellent, and Chapter 6, on control by other branches, is good as well.  The conclusions are also good.&amp;#xD;The book is marred by the use of chapter endnotes&lt;/research-notes&gt;&lt;/record&gt;&lt;/Cite&gt;&lt;/EndNote&gt;</w:instrText>
      </w:r>
      <w:r w:rsidR="007025F4">
        <w:fldChar w:fldCharType="separate"/>
      </w:r>
      <w:r w:rsidR="004D07ED">
        <w:rPr>
          <w:noProof/>
        </w:rPr>
        <w:t>(</w:t>
      </w:r>
      <w:hyperlink w:anchor="_ENREF_43" w:tooltip="Kerwin, 2003 #1035" w:history="1">
        <w:r w:rsidR="00A708C7">
          <w:rPr>
            <w:noProof/>
          </w:rPr>
          <w:t>Kerwin 2003</w:t>
        </w:r>
      </w:hyperlink>
      <w:r w:rsidR="004D07ED">
        <w:rPr>
          <w:noProof/>
        </w:rPr>
        <w:t>)</w:t>
      </w:r>
      <w:r w:rsidR="007025F4">
        <w:fldChar w:fldCharType="end"/>
      </w:r>
      <w:r>
        <w:t xml:space="preserve">, it is </w:t>
      </w:r>
      <w:r w:rsidR="00D4478F">
        <w:t xml:space="preserve">probably </w:t>
      </w:r>
      <w:r>
        <w:t xml:space="preserve">these government regulations, circulars, and planning documents which play the most important role in organizing forester behavior, and not the high profile laws and policy documents produced in the state and national capitals. </w:t>
      </w:r>
      <w:r w:rsidR="00D4478F">
        <w:t xml:space="preserve">Unfortunately, few studies have examined how these adopted institutions function. </w:t>
      </w:r>
    </w:p>
    <w:p w14:paraId="2B059468" w14:textId="22FDEE72" w:rsidR="00F23F05" w:rsidRDefault="00313566" w:rsidP="00C71ACE">
      <w:r>
        <w:t>For an example of the importance of adopted institutions, c</w:t>
      </w:r>
      <w:r w:rsidR="00F23F05">
        <w:t xml:space="preserve">onsider Fleischman’s </w:t>
      </w:r>
      <w:r w:rsidR="007025F4">
        <w:fldChar w:fldCharType="begin"/>
      </w:r>
      <w:r w:rsidR="004D07ED">
        <w:instrText xml:space="preserve"> ADDIN EN.CITE &lt;EndNote&gt;&lt;Cite ExcludeAuth="1"&gt;&lt;Author&gt;Fleischman&lt;/Author&gt;&lt;Year&gt;2014&lt;/Year&gt;&lt;RecNum&gt;4933&lt;/RecNum&gt;&lt;DisplayText&gt;(2014)&lt;/DisplayText&gt;&lt;record&gt;&lt;rec-number&gt;4933&lt;/rec-number&gt;&lt;foreign-keys&gt;&lt;key app="EN" db-id="ea9afa2r6dfsdoetdwp5x009eafws95aatvr" timestamp="1401374806"&gt;4933&lt;/key&gt;&lt;/foreign-keys&gt;&lt;ref-type name="Journal Article"&gt;17&lt;/ref-type&gt;&lt;contributors&gt;&lt;authors&gt;&lt;author&gt;Fleischman, Forrest D.&lt;/author&gt;&lt;/authors&gt;&lt;/contributors&gt;&lt;titles&gt;&lt;title&gt;Why do Foresters Plant Trees? Testing Theories of Bureaucratic Decision-Making in Central India&lt;/title&gt;&lt;secondary-title&gt;World Development&lt;/secondary-title&gt;&lt;/titles&gt;&lt;periodical&gt;&lt;full-title&gt;World Development&lt;/full-title&gt;&lt;/periodical&gt;&lt;pages&gt;62-74&lt;/pages&gt;&lt;volume&gt;62&lt;/volume&gt;&lt;keywords&gt;&lt;keyword&gt;ethnography&lt;/keyword&gt;&lt;keyword&gt;forests&lt;/keyword&gt;&lt;keyword&gt;plantations&lt;/keyword&gt;&lt;keyword&gt;Asia&lt;/keyword&gt;&lt;keyword&gt;India&lt;/keyword&gt;&lt;keyword&gt;public sector reform&lt;/keyword&gt;&lt;/keywords&gt;&lt;dates&gt;&lt;year&gt;2014&lt;/year&gt;&lt;pub-dates&gt;&lt;date&gt;10//&lt;/date&gt;&lt;/pub-dates&gt;&lt;/dates&gt;&lt;isbn&gt;0305-750X&lt;/isbn&gt;&lt;urls&gt;&lt;related-urls&gt;&lt;url&gt;http://www.sciencedirect.com/science/article/pii/S0305750X14001296&lt;/url&gt;&lt;/related-urls&gt;&lt;/urls&gt;&lt;electronic-resource-num&gt;http://dx.doi.org/10.1016/j.worlddev.2014.05.008&lt;/electronic-resource-num&gt;&lt;/record&gt;&lt;/Cite&gt;&lt;/EndNote&gt;</w:instrText>
      </w:r>
      <w:r w:rsidR="007025F4">
        <w:fldChar w:fldCharType="separate"/>
      </w:r>
      <w:r w:rsidR="004D07ED">
        <w:rPr>
          <w:noProof/>
        </w:rPr>
        <w:t>(</w:t>
      </w:r>
      <w:hyperlink w:anchor="_ENREF_16" w:tooltip="Fleischman, 2014 #4933" w:history="1">
        <w:r w:rsidR="00A708C7">
          <w:rPr>
            <w:noProof/>
          </w:rPr>
          <w:t>2014</w:t>
        </w:r>
      </w:hyperlink>
      <w:r w:rsidR="004D07ED">
        <w:rPr>
          <w:noProof/>
        </w:rPr>
        <w:t>)</w:t>
      </w:r>
      <w:r w:rsidR="007025F4">
        <w:fldChar w:fldCharType="end"/>
      </w:r>
      <w:r w:rsidR="00F23F05">
        <w:t xml:space="preserve"> argument about the drivers of tree planting in Maharashtra and Andhra Pradesh. Tree planting is one of numerous activities which forest officers</w:t>
      </w:r>
      <w:r w:rsidR="00635670">
        <w:t xml:space="preserve"> are responsible for, yet one of the few that is actually implemented effectively. Fleischman argues that a major reason for this is that the day-to-day protocols forest officers have adopted for monitoring their subordinates enable them to monitor tree planting activities far better than they can monitor law enforcement or JFM related activities. </w:t>
      </w:r>
      <w:r>
        <w:t>He also argues that forester education shapes forester attitudes in ways that favor tree planting over other activities. Like monitoring protocols, forest department</w:t>
      </w:r>
      <w:r w:rsidR="00D03D10">
        <w:t>s have</w:t>
      </w:r>
      <w:r>
        <w:t xml:space="preserve"> historically designed </w:t>
      </w:r>
      <w:r w:rsidR="00D03D10">
        <w:t>their</w:t>
      </w:r>
      <w:r>
        <w:t xml:space="preserve"> own training curriculum, </w:t>
      </w:r>
      <w:r w:rsidR="00496539">
        <w:t>perpetuating</w:t>
      </w:r>
      <w:r>
        <w:t xml:space="preserve"> a colonial</w:t>
      </w:r>
      <w:r w:rsidR="00496539">
        <w:t>,</w:t>
      </w:r>
      <w:r>
        <w:t xml:space="preserve"> production-oriented mindset </w:t>
      </w:r>
      <w:r w:rsidR="007025F4">
        <w:fldChar w:fldCharType="begin"/>
      </w:r>
      <w:r w:rsidR="004D07ED">
        <w:instrText xml:space="preserve"> ADDIN EN.CITE &lt;EndNote&gt;&lt;Cite&gt;&lt;Author&gt;Hannam&lt;/Author&gt;&lt;Year&gt;2000&lt;/Year&gt;&lt;RecNum&gt;962&lt;/RecNum&gt;&lt;DisplayText&gt;(Hannam 2000)&lt;/DisplayText&gt;&lt;record&gt;&lt;rec-number&gt;962&lt;/rec-number&gt;&lt;foreign-keys&gt;&lt;key app="EN" db-id="ea9afa2r6dfsdoetdwp5x009eafws95aatvr" timestamp="1386692415"&gt;962&lt;/key&gt;&lt;key app="ENWeb" db-id=""&gt;0&lt;/key&gt;&lt;/foreign-keys&gt;&lt;ref-type name="Journal Article"&gt;17&lt;/ref-type&gt;&lt;contributors&gt;&lt;authors&gt;&lt;author&gt;Hannam, K.&lt;/author&gt;&lt;/authors&gt;&lt;/contributors&gt;&lt;titles&gt;&lt;title&gt;Educating an Environmental Elite: The Training of the Indian Forest Service&lt;/title&gt;&lt;secondary-title&gt;International Research in Geographical and Environmental Education&lt;/secondary-title&gt;&lt;/titles&gt;&lt;periodical&gt;&lt;full-title&gt;International Research in Geographical and Environmental Education&lt;/full-title&gt;&lt;/periodical&gt;&lt;pages&gt;285-295&lt;/pages&gt;&lt;volume&gt;9&lt;/volume&gt;&lt;number&gt;4&lt;/number&gt;&lt;dates&gt;&lt;year&gt;2000&lt;/year&gt;&lt;/dates&gt;&lt;urls&gt;&lt;/urls&gt;&lt;/record&gt;&lt;/Cite&gt;&lt;/EndNote&gt;</w:instrText>
      </w:r>
      <w:r w:rsidR="007025F4">
        <w:fldChar w:fldCharType="separate"/>
      </w:r>
      <w:r w:rsidR="004D07ED">
        <w:rPr>
          <w:noProof/>
        </w:rPr>
        <w:t>(</w:t>
      </w:r>
      <w:hyperlink w:anchor="_ENREF_31" w:tooltip="Hannam, 2000 #962" w:history="1">
        <w:r w:rsidR="00A708C7">
          <w:rPr>
            <w:noProof/>
          </w:rPr>
          <w:t>Hannam 2000</w:t>
        </w:r>
      </w:hyperlink>
      <w:r w:rsidR="004D07ED">
        <w:rPr>
          <w:noProof/>
        </w:rPr>
        <w:t>)</w:t>
      </w:r>
      <w:r w:rsidR="007025F4">
        <w:fldChar w:fldCharType="end"/>
      </w:r>
      <w:r>
        <w:t xml:space="preserve">. </w:t>
      </w:r>
    </w:p>
    <w:p w14:paraId="5EEEFF28" w14:textId="4ED6F3A4" w:rsidR="00C71ACE" w:rsidRDefault="00313566" w:rsidP="00905E00">
      <w:r>
        <w:t>Forest departments also adopt institutions that determine how they interact with actors</w:t>
      </w:r>
      <w:r w:rsidR="001C0DFA">
        <w:t xml:space="preserve"> including NGOs and forest-fringe villagers, and these adopted institutions have attracted more attention than those within the department itself</w:t>
      </w:r>
      <w:r>
        <w:t>.</w:t>
      </w:r>
      <w:r w:rsidR="001C0DFA">
        <w:t xml:space="preserve"> </w:t>
      </w:r>
      <w:hyperlink w:anchor="_ENREF_14" w:tooltip="Daftary, 2014 #5068" w:history="1">
        <w:r w:rsidR="00A708C7">
          <w:fldChar w:fldCharType="begin"/>
        </w:r>
        <w:r w:rsidR="00A708C7">
          <w:instrText xml:space="preserve"> ADDIN EN.CITE &lt;EndNote&gt;&lt;Cite AuthorYear="1"&gt;&lt;Author&gt;Daftary&lt;/Author&gt;&lt;Year&gt;2014&lt;/Year&gt;&lt;RecNum&gt;5068&lt;/RecNum&gt;&lt;DisplayText&gt;Daftary (2014)&lt;/DisplayText&gt;&lt;record&gt;&lt;rec-number&gt;5068&lt;/rec-number&gt;&lt;foreign-keys&gt;&lt;key app="EN" db-id="ea9afa2r6dfsdoetdwp5x009eafws95aatvr" timestamp="1405530797"&gt;5068&lt;/key&gt;&lt;/foreign-keys&gt;&lt;ref-type name="Journal Article"&gt;17&lt;/ref-type&gt;&lt;contributors&gt;&lt;authors&gt;&lt;author&gt;Daftary, Dolly&lt;/author&gt;&lt;/authors&gt;&lt;/contributors&gt;&lt;titles&gt;&lt;title&gt;Development in an Era of Economic Reform in India&lt;/title&gt;&lt;secondary-title&gt;Development and Change&lt;/secondary-title&gt;&lt;/titles&gt;&lt;periodical&gt;&lt;full-title&gt;Development and Change&lt;/full-title&gt;&lt;/periodical&gt;&lt;pages&gt;710-731&lt;/pages&gt;&lt;volume&gt;45&lt;/volume&gt;&lt;number&gt;4&lt;/number&gt;&lt;dates&gt;&lt;year&gt;2014&lt;/year&gt;&lt;/dates&gt;&lt;isbn&gt;1467-7660&lt;/isbn&gt;&lt;urls&gt;&lt;related-urls&gt;&lt;url&gt;http://dx.doi.org/10.1111/dech.12101&lt;/url&gt;&lt;/related-urls&gt;&lt;/urls&gt;&lt;electronic-resource-num&gt;10.1111/dech.12101&lt;/electronic-resource-num&gt;&lt;/record&gt;&lt;/Cite&gt;&lt;/EndNote&gt;</w:instrText>
        </w:r>
        <w:r w:rsidR="00A708C7">
          <w:fldChar w:fldCharType="separate"/>
        </w:r>
        <w:r w:rsidR="00A708C7">
          <w:rPr>
            <w:noProof/>
          </w:rPr>
          <w:t>Daftary (2014)</w:t>
        </w:r>
        <w:r w:rsidR="00A708C7">
          <w:fldChar w:fldCharType="end"/>
        </w:r>
      </w:hyperlink>
      <w:r w:rsidR="00C71ACE">
        <w:t xml:space="preserve"> </w:t>
      </w:r>
      <w:proofErr w:type="gramStart"/>
      <w:r w:rsidR="00496539">
        <w:t>documents</w:t>
      </w:r>
      <w:proofErr w:type="gramEnd"/>
      <w:r w:rsidR="00496539">
        <w:t xml:space="preserve"> </w:t>
      </w:r>
      <w:r w:rsidR="00C71ACE">
        <w:t xml:space="preserve">how </w:t>
      </w:r>
      <w:r w:rsidR="001C0DFA">
        <w:t xml:space="preserve">India </w:t>
      </w:r>
      <w:r w:rsidR="00C71ACE">
        <w:t xml:space="preserve">government agencies are increasingly reliant on NGOs to carry out tasks that involve relationships with local people. This technique has been widely used in the forest sector in both social forestry and joint forest management programs </w:t>
      </w:r>
      <w:r w:rsidR="00C71ACE">
        <w:fldChar w:fldCharType="begin">
          <w:fldData xml:space="preserve">a3NwcnVjZUBnbWFpbC5jb20pJiN4RDstIEhpZ2hsaWdodCBMb2MuIDQ5NTktNjAgIHwgQWRkZWQg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</w:fldData>
        </w:fldChar>
      </w:r>
      <w:r w:rsidR="004D07ED">
        <w:instrText xml:space="preserve"> ADDIN EN.CITE </w:instrText>
      </w:r>
      <w:r w:rsidR="004D07ED">
        <w:fldChar w:fldCharType="begin">
          <w:fldData xml:space="preserve">PEVuZE5vdGU+PENpdGU+PEF1dGhvcj5TYWlnYWw8L0F1dGhvcj48WWVhcj4yMDExPC9ZZWFyPjxS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==
</w:fldData>
        </w:fldChar>
      </w:r>
      <w:r w:rsidR="004D07ED">
        <w:instrText xml:space="preserve"> ADDIN EN.CITE.DATA </w:instrText>
      </w:r>
      <w:r w:rsidR="004D07ED">
        <w:fldChar w:fldCharType="end"/>
      </w:r>
      <w:r w:rsidR="004D07ED">
        <w:fldChar w:fldCharType="begin">
          <w:fldData xml:space="preserve">YW5zLCByZXN1bHRzIGFzIHdlbGwgYXMgcm9sZXMgb2YgZGlmZmVyZW50IHBhcnRuZXJzIChQb3R0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==
</w:fldData>
        </w:fldChar>
      </w:r>
      <w:r w:rsidR="004D07ED">
        <w:instrText xml:space="preserve"> ADDIN EN.CITE.DATA </w:instrText>
      </w:r>
      <w:r w:rsidR="004D07ED">
        <w:fldChar w:fldCharType="end"/>
      </w:r>
      <w:r w:rsidR="004D07ED">
        <w:fldChar w:fldCharType="begin">
          <w:fldData xml:space="preserve">a3NwcnVjZUBnbWFpbC5jb20pJiN4RDstIEhpZ2hsaWdodCBMb2MuIDQ5NTktNjAgIHwgQWRkZWQg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</w:fldData>
        </w:fldChar>
      </w:r>
      <w:r w:rsidR="004D07ED">
        <w:instrText xml:space="preserve"> ADDIN EN.CITE.DATA </w:instrText>
      </w:r>
      <w:r w:rsidR="004D07ED">
        <w:fldChar w:fldCharType="end"/>
      </w:r>
      <w:r w:rsidR="00C71ACE">
        <w:fldChar w:fldCharType="separate"/>
      </w:r>
      <w:r w:rsidR="004D07ED">
        <w:rPr>
          <w:noProof/>
        </w:rPr>
        <w:t>(</w:t>
      </w:r>
      <w:hyperlink w:anchor="_ENREF_88" w:tooltip="Saigal, 2011 #4790" w:history="1">
        <w:r w:rsidR="00A708C7">
          <w:rPr>
            <w:noProof/>
          </w:rPr>
          <w:t>for a well-documented example, see Saigal 2011</w:t>
        </w:r>
      </w:hyperlink>
      <w:r w:rsidR="004D07ED">
        <w:rPr>
          <w:noProof/>
        </w:rPr>
        <w:t>)</w:t>
      </w:r>
      <w:r w:rsidR="00C71ACE">
        <w:fldChar w:fldCharType="end"/>
      </w:r>
      <w:r w:rsidR="00C71ACE">
        <w:t xml:space="preserve">. </w:t>
      </w:r>
      <w:r w:rsidR="001C0DFA">
        <w:t>Some activists suggest a distinction between professionalized NGO</w:t>
      </w:r>
      <w:r w:rsidR="001C0DFA" w:rsidRPr="001C0DFA">
        <w:t xml:space="preserve">s which carry out programs for government departments and </w:t>
      </w:r>
      <w:r w:rsidR="001C0DFA">
        <w:t xml:space="preserve">conflictive </w:t>
      </w:r>
      <w:r w:rsidR="001C0DFA" w:rsidRPr="001C0DFA">
        <w:t xml:space="preserve">“social movement organizations” which </w:t>
      </w:r>
      <w:r w:rsidR="001C0DFA">
        <w:t>challenge</w:t>
      </w:r>
      <w:r w:rsidR="001C0DFA" w:rsidRPr="001C0DFA">
        <w:t xml:space="preserve"> the power of the state. </w:t>
      </w:r>
      <w:r w:rsidR="007101B4">
        <w:t>In practice</w:t>
      </w:r>
      <w:r w:rsidR="001C0DFA" w:rsidRPr="001C0DFA">
        <w:t xml:space="preserve"> scholars</w:t>
      </w:r>
      <w:r w:rsidR="001C0DFA">
        <w:t xml:space="preserve"> have found a great diversity of relationships between </w:t>
      </w:r>
      <w:r w:rsidR="007101B4">
        <w:t>NGOs and forest departments that does not neatly fit this narrative, and which often blends formal funding relationships with more complex tacit institutions</w:t>
      </w:r>
      <w:r w:rsidR="001C0DFA" w:rsidRPr="001C0DFA">
        <w:t xml:space="preserve"> </w:t>
      </w:r>
      <w:r w:rsidR="006D7C42">
        <w:fldChar w:fldCharType="begin">
          <w:fldData xml:space="preserve">PEVuZE5vdGU+PENpdGU+PEF1dGhvcj5LYXNod2FuPC9BdXRob3I+PFllYXI+MjAxMTwvWWVhcj48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</w:fldData>
        </w:fldChar>
      </w:r>
      <w:r w:rsidR="006D7C42">
        <w:instrText xml:space="preserve"> ADDIN EN.CITE </w:instrText>
      </w:r>
      <w:r w:rsidR="006D7C42">
        <w:fldChar w:fldCharType="begin">
          <w:fldData xml:space="preserve">PEVuZE5vdGU+PENpdGU+PEF1dGhvcj5LYXNod2FuPC9BdXRob3I+PFllYXI+MjAxMTwvWWVhcj48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</w:fldData>
        </w:fldChar>
      </w:r>
      <w:r w:rsidR="006D7C42">
        <w:instrText xml:space="preserve"> ADDIN EN.CITE.DATA </w:instrText>
      </w:r>
      <w:r w:rsidR="006D7C42">
        <w:fldChar w:fldCharType="end"/>
      </w:r>
      <w:r w:rsidR="006D7C42">
        <w:fldChar w:fldCharType="separate"/>
      </w:r>
      <w:r w:rsidR="006D7C42">
        <w:rPr>
          <w:noProof/>
        </w:rPr>
        <w:t>(</w:t>
      </w:r>
      <w:hyperlink w:anchor="_ENREF_40" w:tooltip="Kashwan, 2011 #3282" w:history="1">
        <w:r w:rsidR="00A708C7">
          <w:rPr>
            <w:noProof/>
          </w:rPr>
          <w:t>Kashwan 2011</w:t>
        </w:r>
      </w:hyperlink>
      <w:r w:rsidR="006D7C42">
        <w:rPr>
          <w:noProof/>
        </w:rPr>
        <w:t xml:space="preserve">; </w:t>
      </w:r>
      <w:hyperlink w:anchor="_ENREF_3" w:tooltip="Barnes, 2013 #4336" w:history="1">
        <w:r w:rsidR="00A708C7">
          <w:rPr>
            <w:noProof/>
          </w:rPr>
          <w:t>Barnes and Van Laerhoven 2013</w:t>
        </w:r>
      </w:hyperlink>
      <w:r w:rsidR="006D7C42">
        <w:rPr>
          <w:noProof/>
        </w:rPr>
        <w:t xml:space="preserve">, </w:t>
      </w:r>
      <w:hyperlink w:anchor="_ENREF_4" w:tooltip="Barnes, in press #5090" w:history="1">
        <w:r w:rsidR="00A708C7">
          <w:rPr>
            <w:noProof/>
          </w:rPr>
          <w:t>in press</w:t>
        </w:r>
      </w:hyperlink>
      <w:r w:rsidR="006D7C42">
        <w:rPr>
          <w:noProof/>
        </w:rPr>
        <w:t>)</w:t>
      </w:r>
      <w:r w:rsidR="006D7C42">
        <w:fldChar w:fldCharType="end"/>
      </w:r>
      <w:r w:rsidR="001C0DFA" w:rsidRPr="001C0DFA">
        <w:t xml:space="preserve">. </w:t>
      </w:r>
      <w:r w:rsidR="007101B4">
        <w:t>Distrust between NGOs and government officials remain high</w:t>
      </w:r>
      <w:r w:rsidR="00905E00">
        <w:t xml:space="preserve"> in many situations in spite of their formal cooperation </w:t>
      </w:r>
      <w:r w:rsidR="007025F4">
        <w:fldChar w:fldCharType="begin"/>
      </w:r>
      <w:r w:rsidR="004D07ED">
        <w:instrText xml:space="preserve"> ADDIN EN.CITE &lt;EndNote&gt;&lt;Cite&gt;&lt;Author&gt;Verma&lt;/Author&gt;&lt;Year&gt;2004&lt;/Year&gt;&lt;RecNum&gt;5066&lt;/RecNum&gt;&lt;DisplayText&gt;(Verma 2004; Kumar 2014)&lt;/DisplayText&gt;&lt;record&gt;&lt;rec-number&gt;5066&lt;/rec-number&gt;&lt;foreign-keys&gt;&lt;key app="EN" db-id="ea9afa2r6dfsdoetdwp5x009eafws95aatvr" timestamp="1405111735"&gt;5066&lt;/key&gt;&lt;/foreign-keys&gt;&lt;ref-type name="Thesis"&gt;32&lt;/ref-type&gt;&lt;contributors&gt;&lt;authors&gt;&lt;author&gt;Dharmendra Verma&lt;/author&gt;&lt;/authors&gt;&lt;/contributors&gt;&lt;titles&gt;&lt;title&gt;Bureaucracy, Forests and Participation: A Case Study of the Implementation of Joint Forest Management in Madhya Pradesh, India&lt;/title&gt;&lt;secondary-title&gt;Centre for Development Studies, School of Social Science and International Development&lt;/secondary-title&gt;&lt;/titles&gt;&lt;volume&gt;PhD&lt;/volume&gt;&lt;dates&gt;&lt;year&gt;2004&lt;/year&gt;&lt;/dates&gt;&lt;pub-location&gt;Swansea&lt;/pub-location&gt;&lt;publisher&gt;The University of Wales, Swansea&lt;/publisher&gt;&lt;urls&gt;&lt;/urls&gt;&lt;/record&gt;&lt;/Cite&gt;&lt;Cite&gt;&lt;Author&gt;Kumar&lt;/Author&gt;&lt;Year&gt;2014&lt;/Year&gt;&lt;RecNum&gt;5030&lt;/RecNum&gt;&lt;record&gt;&lt;rec-number&gt;5030&lt;/rec-number&gt;&lt;foreign-keys&gt;&lt;key app="EN" db-id="ea9afa2r6dfsdoetdwp5x009eafws95aatvr" timestamp="1402624975"&gt;5030&lt;/key&gt;&lt;/foreign-keys&gt;&lt;ref-type name="Journal Article"&gt;17&lt;/ref-type&gt;&lt;contributors&gt;&lt;authors&gt;&lt;author&gt;P J Dilip Kumar&lt;/author&gt;&lt;/authors&gt;&lt;/contributors&gt;&lt;titles&gt;&lt;title&gt;Climate Change, Forest Carbon Sequestration and REDD-Plus&lt;/title&gt;&lt;secondary-title&gt;Economic &amp;amp; Political Weekly&lt;/secondary-title&gt;&lt;short-title&gt;Climate Change, Forest Carbon Sequestration and REDD-Plus&lt;/short-title&gt;&lt;/titles&gt;&lt;periodical&gt;&lt;full-title&gt;Economic &amp;amp; Political Weekly&lt;/full-title&gt;&lt;/periodical&gt;&lt;dates&gt;&lt;year&gt;2014&lt;/year&gt;&lt;/dates&gt;&lt;urls&gt;&lt;related-urls&gt;&lt;url&gt;http://www.epw.in/commentary/climate-change-forest-carbon-sequestration-and-redd-plus.html-0&lt;/url&gt;&lt;/related-urls&gt;&lt;/urls&gt;&lt;/record&gt;&lt;/Cite&gt;&lt;/EndNote&gt;</w:instrText>
      </w:r>
      <w:r w:rsidR="007025F4">
        <w:fldChar w:fldCharType="separate"/>
      </w:r>
      <w:r w:rsidR="004D07ED">
        <w:rPr>
          <w:noProof/>
        </w:rPr>
        <w:t>(</w:t>
      </w:r>
      <w:hyperlink w:anchor="_ENREF_106" w:tooltip="Verma, 2004 #5066" w:history="1">
        <w:r w:rsidR="00A708C7">
          <w:rPr>
            <w:noProof/>
          </w:rPr>
          <w:t>Verma 2004</w:t>
        </w:r>
      </w:hyperlink>
      <w:r w:rsidR="004D07ED">
        <w:rPr>
          <w:noProof/>
        </w:rPr>
        <w:t xml:space="preserve">; </w:t>
      </w:r>
      <w:hyperlink w:anchor="_ENREF_46" w:tooltip="Kumar, 2014 #5030" w:history="1">
        <w:r w:rsidR="00A708C7">
          <w:rPr>
            <w:noProof/>
          </w:rPr>
          <w:t>Kumar 2014</w:t>
        </w:r>
      </w:hyperlink>
      <w:r w:rsidR="004D07ED">
        <w:rPr>
          <w:noProof/>
        </w:rPr>
        <w:t>)</w:t>
      </w:r>
      <w:r w:rsidR="007025F4">
        <w:fldChar w:fldCharType="end"/>
      </w:r>
      <w:r w:rsidR="00905E00">
        <w:t>.</w:t>
      </w:r>
    </w:p>
    <w:p w14:paraId="2C64E7ED" w14:textId="5B836326" w:rsidR="00C71ACE" w:rsidRDefault="00C71ACE" w:rsidP="00C71ACE">
      <w:r>
        <w:t xml:space="preserve">The relations of local people with </w:t>
      </w:r>
      <w:r w:rsidR="00D03D10">
        <w:t>forest departments</w:t>
      </w:r>
      <w:r>
        <w:t xml:space="preserve"> are the most studied aspect of </w:t>
      </w:r>
      <w:r w:rsidR="00D03D10">
        <w:t>forest administration</w:t>
      </w:r>
      <w:r>
        <w:t xml:space="preserve">. Forest-dependent people in India are among the nation’s poorest </w:t>
      </w:r>
      <w:r>
        <w:fldChar w:fldCharType="begin">
          <w:fldData xml:space="preserve">PEVuZE5vdGU+PENpdGU+PEF1dGhvcj5HdW5kaW1lZGE8L0F1dGhvcj48WWVhcj4yMDEyPC9ZZWFy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</w:fldData>
        </w:fldChar>
      </w:r>
      <w:r w:rsidR="004D07ED">
        <w:instrText xml:space="preserve"> ADDIN EN.CITE </w:instrText>
      </w:r>
      <w:r w:rsidR="004D07ED">
        <w:fldChar w:fldCharType="begin">
          <w:fldData xml:space="preserve">PEVuZE5vdGU+PENpdGU+PEF1dGhvcj5HdW5kaW1lZGE8L0F1dGhvcj48WWVhcj4yMDEyPC9ZZWFy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</w:fldData>
        </w:fldChar>
      </w:r>
      <w:r w:rsidR="004D07ED">
        <w:instrText xml:space="preserve"> ADDIN EN.CITE.DATA </w:instrText>
      </w:r>
      <w:r w:rsidR="004D07ED">
        <w:fldChar w:fldCharType="end"/>
      </w:r>
      <w:r>
        <w:fldChar w:fldCharType="separate"/>
      </w:r>
      <w:r w:rsidR="004D07ED">
        <w:rPr>
          <w:noProof/>
        </w:rPr>
        <w:t>(</w:t>
      </w:r>
      <w:hyperlink w:anchor="_ENREF_27" w:tooltip="Gundimeda, 2012 #3837" w:history="1">
        <w:r w:rsidR="00A708C7">
          <w:rPr>
            <w:noProof/>
          </w:rPr>
          <w:t>Gundimeda and Shyamsundar 2012</w:t>
        </w:r>
      </w:hyperlink>
      <w:r w:rsidR="004D07ED">
        <w:rPr>
          <w:noProof/>
        </w:rPr>
        <w:t>)</w:t>
      </w:r>
      <w:r>
        <w:fldChar w:fldCharType="end"/>
      </w:r>
      <w:r>
        <w:t xml:space="preserve">, and </w:t>
      </w:r>
      <w:r w:rsidR="00D03D10">
        <w:t>the forest departments run</w:t>
      </w:r>
      <w:r>
        <w:t xml:space="preserve"> many programs that affect them. Since the 1970s, </w:t>
      </w:r>
      <w:r w:rsidR="00CB02DB">
        <w:t>national governments have imposed on state forest departments a series of laws and programs</w:t>
      </w:r>
      <w:r w:rsidR="00A86B18">
        <w:t xml:space="preserve"> aimed at ameliorating conflict </w:t>
      </w:r>
      <w:r w:rsidR="00CB02DB">
        <w:t xml:space="preserve">, including social forestry in the 1970s and 1980s </w:t>
      </w:r>
      <w:r w:rsidR="007025F4">
        <w:fldChar w:fldCharType="begin"/>
      </w:r>
      <w:r w:rsidR="004D07ED">
        <w:instrText xml:space="preserve"> ADDIN EN.CITE &lt;EndNote&gt;&lt;Cite&gt;&lt;Author&gt;Saxena&lt;/Author&gt;&lt;Year&gt;1994&lt;/Year&gt;&lt;RecNum&gt;1725&lt;/RecNum&gt;&lt;DisplayText&gt;(Saxena 1994; Saxena and Ballabh 1995)&lt;/DisplayText&gt;&lt;record&gt;&lt;rec-number&gt;1725&lt;/rec-number&gt;&lt;foreign-keys&gt;&lt;key app="EN" db-id="ea9afa2r6dfsdoetdwp5x009eafws95aatvr" timestamp="1386709808"&gt;1725&lt;/key&gt;&lt;/foreign-keys&gt;&lt;ref-type name="Book"&gt;6&lt;/ref-type&gt;&lt;contributors&gt;&lt;authors&gt;&lt;author&gt;Saxena, N.C.&lt;/author&gt;&lt;/authors&gt;&lt;/contributors&gt;&lt;titles&gt;&lt;title&gt;India&amp;apos;s Eucalyptus Craze: The God that Failed&lt;/title&gt;&lt;/titles&gt;&lt;dates&gt;&lt;year&gt;1994&lt;/year&gt;&lt;/dates&gt;&lt;pub-location&gt;New Delhi&lt;/pub-location&gt;&lt;publisher&gt;Sage&lt;/publisher&gt;&lt;urls&gt;&lt;/urls&gt;&lt;/record&gt;&lt;/Cite&gt;&lt;Cite&gt;&lt;Author&gt;Saxena&lt;/Author&gt;&lt;Year&gt;1995&lt;/Year&gt;&lt;RecNum&gt;1989&lt;/RecNum&gt;&lt;record&gt;&lt;rec-number&gt;1989&lt;/rec-number&gt;&lt;foreign-keys&gt;&lt;key app="EN" db-id="ea9afa2r6dfsdoetdwp5x009eafws95aatvr" timestamp="1386709977"&gt;1989&lt;/key&gt;&lt;/foreign-keys&gt;&lt;ref-type name="Edited Book"&gt;28&lt;/ref-type&gt;&lt;contributors&gt;&lt;authors&gt;&lt;author&gt;Saxena, N.C.&lt;/author&gt;&lt;author&gt;Ballabh, Vishwa&lt;/author&gt;&lt;/authors&gt;&lt;/contributors&gt;&lt;titles&gt;&lt;title&gt;Farm Forestry in South Asia&lt;/title&gt;&lt;/titles&gt;&lt;dates&gt;&lt;year&gt;1995&lt;/year&gt;&lt;/dates&gt;&lt;pub-location&gt;New Delhi&lt;/pub-location&gt;&lt;publisher&gt;Sage&lt;/publisher&gt;&lt;urls&gt;&lt;/urls&gt;&lt;/record&gt;&lt;/Cite&gt;&lt;/EndNote&gt;</w:instrText>
      </w:r>
      <w:r w:rsidR="007025F4">
        <w:fldChar w:fldCharType="separate"/>
      </w:r>
      <w:r w:rsidR="004D07ED">
        <w:rPr>
          <w:noProof/>
        </w:rPr>
        <w:t>(</w:t>
      </w:r>
      <w:hyperlink w:anchor="_ENREF_89" w:tooltip="Saxena, 1994 #1725" w:history="1">
        <w:r w:rsidR="00A708C7">
          <w:rPr>
            <w:noProof/>
          </w:rPr>
          <w:t>Saxena 1994</w:t>
        </w:r>
      </w:hyperlink>
      <w:r w:rsidR="004D07ED">
        <w:rPr>
          <w:noProof/>
        </w:rPr>
        <w:t xml:space="preserve">; </w:t>
      </w:r>
      <w:hyperlink w:anchor="_ENREF_90" w:tooltip="Saxena, 1995 #1989" w:history="1">
        <w:r w:rsidR="00A708C7">
          <w:rPr>
            <w:noProof/>
          </w:rPr>
          <w:t>Saxena and Ballabh 1995</w:t>
        </w:r>
      </w:hyperlink>
      <w:r w:rsidR="004D07ED">
        <w:rPr>
          <w:noProof/>
        </w:rPr>
        <w:t>)</w:t>
      </w:r>
      <w:r w:rsidR="007025F4">
        <w:fldChar w:fldCharType="end"/>
      </w:r>
      <w:r w:rsidR="00CB02DB">
        <w:t xml:space="preserve">, JFM in the 1990s and 2000s </w:t>
      </w:r>
      <w:r w:rsidR="007025F4">
        <w:fldChar w:fldCharType="begin">
          <w:fldData xml:space="preserve">PEVuZE5vdGU+PENpdGU+PEF1dGhvcj5TdW5kYXI8L0F1dGhvcj48WWVhcj4yMDAxPC9ZZWFyPjxS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</w:fldData>
        </w:fldChar>
      </w:r>
      <w:r w:rsidR="002E7F74">
        <w:instrText xml:space="preserve"> ADDIN EN.CITE </w:instrText>
      </w:r>
      <w:r w:rsidR="002E7F74">
        <w:fldChar w:fldCharType="begin">
          <w:fldData xml:space="preserve">PEVuZE5vdGU+PENpdGU+PEF1dGhvcj5TdW5kYXI8L0F1dGhvcj48WWVhcj4yMDAxPC9ZZWFyPjxS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</w:fldData>
        </w:fldChar>
      </w:r>
      <w:r w:rsidR="002E7F74">
        <w:instrText xml:space="preserve"> ADDIN EN.CITE.DATA </w:instrText>
      </w:r>
      <w:r w:rsidR="002E7F74">
        <w:fldChar w:fldCharType="end"/>
      </w:r>
      <w:r w:rsidR="007025F4">
        <w:fldChar w:fldCharType="separate"/>
      </w:r>
      <w:r w:rsidR="002E7F74">
        <w:rPr>
          <w:noProof/>
        </w:rPr>
        <w:t>(</w:t>
      </w:r>
      <w:hyperlink w:anchor="_ENREF_99" w:tooltip="Sundar, 2001 #872" w:history="1">
        <w:r w:rsidR="00A708C7">
          <w:rPr>
            <w:noProof/>
          </w:rPr>
          <w:t>Sundar et al. 2001</w:t>
        </w:r>
      </w:hyperlink>
      <w:r w:rsidR="002E7F74">
        <w:rPr>
          <w:noProof/>
        </w:rPr>
        <w:t xml:space="preserve">; </w:t>
      </w:r>
      <w:hyperlink w:anchor="_ENREF_97" w:tooltip="Springate-Baginski, 2007 #1748" w:history="1">
        <w:r w:rsidR="00A708C7">
          <w:rPr>
            <w:noProof/>
          </w:rPr>
          <w:t>Springate-Baginski and Blaikie 2007</w:t>
        </w:r>
      </w:hyperlink>
      <w:r w:rsidR="002E7F74">
        <w:rPr>
          <w:noProof/>
        </w:rPr>
        <w:t xml:space="preserve">; </w:t>
      </w:r>
      <w:hyperlink w:anchor="_ENREF_48" w:tooltip="Lele, 2014 #5181" w:history="1">
        <w:r w:rsidR="00A708C7">
          <w:rPr>
            <w:noProof/>
          </w:rPr>
          <w:t>Lele and Menon 2014</w:t>
        </w:r>
      </w:hyperlink>
      <w:r w:rsidR="002E7F74">
        <w:rPr>
          <w:noProof/>
        </w:rPr>
        <w:t>)</w:t>
      </w:r>
      <w:r w:rsidR="007025F4">
        <w:fldChar w:fldCharType="end"/>
      </w:r>
      <w:r w:rsidR="00CB02DB">
        <w:t xml:space="preserve">, and more recently the Forest Rights Act of 2006 </w:t>
      </w:r>
      <w:r w:rsidR="007025F4">
        <w:fldChar w:fldCharType="begin">
          <w:fldData xml:space="preserve">PEVuZE5vdGU+PENpdGU+PEF1dGhvcj5LdW1hcjwvQXV0aG9yPjxZZWFyPjIwMTI8L1llYXI+PFJl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</w:fldData>
        </w:fldChar>
      </w:r>
      <w:r w:rsidR="004D07ED">
        <w:instrText xml:space="preserve"> ADDIN EN.CITE </w:instrText>
      </w:r>
      <w:r w:rsidR="004D07ED">
        <w:fldChar w:fldCharType="begin">
          <w:fldData xml:space="preserve">PEVuZE5vdGU+PENpdGU+PEF1dGhvcj5LdW1hcjwvQXV0aG9yPjxZZWFyPjIwMTI8L1llYXI+PFJl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</w:fldData>
        </w:fldChar>
      </w:r>
      <w:r w:rsidR="004D07ED">
        <w:instrText xml:space="preserve"> ADDIN EN.CITE.DATA </w:instrText>
      </w:r>
      <w:r w:rsidR="004D07ED">
        <w:fldChar w:fldCharType="end"/>
      </w:r>
      <w:r w:rsidR="007025F4">
        <w:fldChar w:fldCharType="separate"/>
      </w:r>
      <w:r w:rsidR="004D07ED">
        <w:rPr>
          <w:noProof/>
        </w:rPr>
        <w:t>(</w:t>
      </w:r>
      <w:hyperlink w:anchor="_ENREF_45" w:tooltip="Kumar, 2012 #3814" w:history="1">
        <w:r w:rsidR="00A708C7">
          <w:rPr>
            <w:noProof/>
          </w:rPr>
          <w:t>Kumar and Kerr 2012</w:t>
        </w:r>
      </w:hyperlink>
      <w:r w:rsidR="004D07ED">
        <w:rPr>
          <w:noProof/>
        </w:rPr>
        <w:t>)</w:t>
      </w:r>
      <w:r w:rsidR="007025F4">
        <w:fldChar w:fldCharType="end"/>
      </w:r>
      <w:r w:rsidR="00CB02DB">
        <w:t xml:space="preserve">. These in turn have led forest departments to adopt state-level formal procedures, as well as tacit </w:t>
      </w:r>
      <w:r w:rsidR="00A86B18">
        <w:t xml:space="preserve">institutions, discussed below, which </w:t>
      </w:r>
      <w:r w:rsidR="00496539">
        <w:t>re</w:t>
      </w:r>
      <w:r w:rsidR="00A86B18">
        <w:t>structure</w:t>
      </w:r>
      <w:r w:rsidR="00496539">
        <w:t>d</w:t>
      </w:r>
      <w:r w:rsidR="00A86B18">
        <w:t xml:space="preserve"> </w:t>
      </w:r>
      <w:r w:rsidR="008E4F28">
        <w:t xml:space="preserve">the relations between local people and forest departments. </w:t>
      </w:r>
    </w:p>
    <w:p w14:paraId="7A7E04DB" w14:textId="59197BE7" w:rsidR="009356C1" w:rsidRDefault="00DA4A0F" w:rsidP="009356C1">
      <w:r>
        <w:t>There are two strains in the literature examining the institutions adopted</w:t>
      </w:r>
      <w:r w:rsidR="009356C1">
        <w:t xml:space="preserve"> to implement these new policies. In both cases, these strains focus almost exclusively on JFM. The first strain examines what foresters think of JFM and related policies, and how this affects their implementation behavior. This literature is problematic because in most cases, no measures of behavior are collected, so it is difficult to know whether attitudes towards JFM have any meaningful relationship with </w:t>
      </w:r>
      <w:r w:rsidR="000A233A">
        <w:t xml:space="preserve">outcomes </w:t>
      </w:r>
      <w:r w:rsidR="007025F4">
        <w:fldChar w:fldCharType="begin"/>
      </w:r>
      <w:r w:rsidR="004D07ED">
        <w:instrText xml:space="preserve"> ADDIN EN.CITE &lt;EndNote&gt;&lt;Cite&gt;&lt;Author&gt;Meier&lt;/Author&gt;&lt;Year&gt;2013&lt;/Year&gt;&lt;RecNum&gt;5607&lt;/RecNum&gt;&lt;DisplayText&gt;(Meier and O’Toole 2013)&lt;/DisplayText&gt;&lt;record&gt;&lt;rec-number&gt;5607&lt;/rec-number&gt;&lt;foreign-keys&gt;&lt;key app="EN" db-id="ea9afa2r6dfsdoetdwp5x009eafws95aatvr" timestamp="1430258311"&gt;5607&lt;/key&gt;&lt;/foreign-keys&gt;&lt;ref-type name="Journal Article"&gt;17&lt;/ref-type&gt;&lt;contributors&gt;&lt;authors&gt;&lt;author&gt;Meier, Kenneth J.&lt;/author&gt;&lt;author&gt;O’Toole, Laurence J.&lt;/author&gt;&lt;/authors&gt;&lt;/contributors&gt;&lt;titles&gt;&lt;title&gt;Subjective Organizational Performance and Measurement Error: Common Source Bias and Spurious Relationships&lt;/title&gt;&lt;secondary-title&gt;Journal of Public Administration Research and Theory&lt;/secondary-title&gt;&lt;/titles&gt;&lt;periodical&gt;&lt;full-title&gt;Journal of Public Administration Research and Theory&lt;/full-title&gt;&lt;/periodical&gt;&lt;pages&gt;429-456&lt;/pages&gt;&lt;volume&gt;23&lt;/volume&gt;&lt;number&gt;2&lt;/number&gt;&lt;dates&gt;&lt;year&gt;2013&lt;/year&gt;&lt;pub-dates&gt;&lt;date&gt;April 1, 2013&lt;/date&gt;&lt;/pub-dates&gt;&lt;/dates&gt;&lt;urls&gt;&lt;related-urls&gt;&lt;url&gt;http://jpart.oxfordjournals.org/content/23/2/429.abstract&lt;/url&gt;&lt;/related-urls&gt;&lt;/urls&gt;&lt;electronic-resource-num&gt;10.1093/jopart/mus057&lt;/electronic-resource-num&gt;&lt;/record&gt;&lt;/Cite&gt;&lt;/EndNote&gt;</w:instrText>
      </w:r>
      <w:r w:rsidR="007025F4">
        <w:fldChar w:fldCharType="separate"/>
      </w:r>
      <w:r w:rsidR="004D07ED">
        <w:rPr>
          <w:noProof/>
        </w:rPr>
        <w:t>(</w:t>
      </w:r>
      <w:hyperlink w:anchor="_ENREF_60" w:tooltip="Meier, 2013 #5607" w:history="1">
        <w:r w:rsidR="00A708C7">
          <w:rPr>
            <w:noProof/>
          </w:rPr>
          <w:t>Meier and O’Toole 2013</w:t>
        </w:r>
      </w:hyperlink>
      <w:r w:rsidR="004D07ED">
        <w:rPr>
          <w:noProof/>
        </w:rPr>
        <w:t>)</w:t>
      </w:r>
      <w:r w:rsidR="007025F4">
        <w:fldChar w:fldCharType="end"/>
      </w:r>
      <w:r w:rsidR="009356C1">
        <w:t xml:space="preserve">. Furthermore, the focus on JFM means that only a small percentage of foresters’ work is studied - </w:t>
      </w:r>
      <w:hyperlink w:anchor="_ENREF_106" w:tooltip="Verma, 2004 #5066" w:history="1">
        <w:r w:rsidR="00A708C7">
          <w:fldChar w:fldCharType="begin"/>
        </w:r>
        <w:r w:rsidR="00A708C7">
          <w:instrText xml:space="preserve"> ADDIN EN.CITE &lt;EndNote&gt;&lt;Cite AuthorYear="1"&gt;&lt;Author&gt;Verma&lt;/Author&gt;&lt;Year&gt;2004&lt;/Year&gt;&lt;RecNum&gt;5066&lt;/RecNum&gt;&lt;DisplayText&gt;Verma (2004)&lt;/DisplayText&gt;&lt;record&gt;&lt;rec-number&gt;5066&lt;/rec-number&gt;&lt;foreign-keys&gt;&lt;key app="EN" db-id="ea9afa2r6dfsdoetdwp5x009eafws95aatvr" timestamp="1405111735"&gt;5066&lt;/key&gt;&lt;/foreign-keys&gt;&lt;ref-type name="Thesis"&gt;32&lt;/ref-type&gt;&lt;contributors&gt;&lt;authors&gt;&lt;author&gt;Dharmendra Verma&lt;/author&gt;&lt;/authors&gt;&lt;/contributors&gt;&lt;titles&gt;&lt;title&gt;Bureaucracy, Forests and Participation: A Case Study of the Implementation of Joint Forest Management in Madhya Pradesh, India&lt;/title&gt;&lt;secondary-title&gt;Centre for Development Studies, School of Social Science and International Development&lt;/secondary-title&gt;&lt;/titles&gt;&lt;volume&gt;PhD&lt;/volume&gt;&lt;dates&gt;&lt;year&gt;2004&lt;/year&gt;&lt;/dates&gt;&lt;pub-location&gt;Swansea&lt;/pub-location&gt;&lt;publisher&gt;The University of Wales, Swansea&lt;/publisher&gt;&lt;urls&gt;&lt;/urls&gt;&lt;/record&gt;&lt;/Cite&gt;&lt;/EndNote&gt;</w:instrText>
        </w:r>
        <w:r w:rsidR="00A708C7">
          <w:fldChar w:fldCharType="separate"/>
        </w:r>
        <w:r w:rsidR="00A708C7">
          <w:rPr>
            <w:noProof/>
          </w:rPr>
          <w:t>Verma (2004)</w:t>
        </w:r>
        <w:r w:rsidR="00A708C7">
          <w:fldChar w:fldCharType="end"/>
        </w:r>
      </w:hyperlink>
      <w:r w:rsidR="009356C1">
        <w:t xml:space="preserve"> reports that at its height in Madhya Pradesh, JFM represented no more than 10% of field officials’ work.</w:t>
      </w:r>
    </w:p>
    <w:p w14:paraId="64FF315D" w14:textId="4BEE57BE" w:rsidR="00634949" w:rsidRDefault="006C1C28" w:rsidP="009356C1">
      <w:r>
        <w:t>Several surveys conducted during the early implementation of JFM found that many foresters were initially resistant to the idea of JFM, and that</w:t>
      </w:r>
      <w:r w:rsidR="009356C1">
        <w:t xml:space="preserve"> elements of organizational structure and culture inhibit</w:t>
      </w:r>
      <w:r w:rsidR="00D4478F">
        <w:t>ed</w:t>
      </w:r>
      <w:r w:rsidR="009356C1">
        <w:t xml:space="preserve"> the implementation of JFM (</w:t>
      </w:r>
      <w:proofErr w:type="spellStart"/>
      <w:r w:rsidR="009356C1">
        <w:t>Verma</w:t>
      </w:r>
      <w:proofErr w:type="spellEnd"/>
      <w:r w:rsidR="009356C1">
        <w:t xml:space="preserve"> 2004; Matta 2003; Matta et al. 2005b; Matta et al. 2005a; Matta and Kerr 2007; S. Kumar and Kant 2005, 2006; S. Kumar et al. 2007)</w:t>
      </w:r>
      <w:r w:rsidR="00634949">
        <w:t xml:space="preserve">. This was consistent with earlier predictions that the new program went against the historical norms of the department </w:t>
      </w:r>
      <w:r w:rsidR="007025F4">
        <w:fldChar w:fldCharType="begin">
          <w:fldData xml:space="preserve">PEVuZE5vdGU+PENpdGU+PEF1dGhvcj5WaXJhPC9BdXRob3I+PFllYXI+MTk5NzwvWWVhcj48UmVj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</w:fldData>
        </w:fldChar>
      </w:r>
      <w:r w:rsidR="004D07ED">
        <w:instrText xml:space="preserve"> ADDIN EN.CITE </w:instrText>
      </w:r>
      <w:r w:rsidR="004D07ED">
        <w:fldChar w:fldCharType="begin">
          <w:fldData xml:space="preserve">PEVuZE5vdGU+PENpdGU+PEF1dGhvcj5WaXJhPC9BdXRob3I+PFllYXI+MTk5NzwvWWVhcj48UmVj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</w:fldData>
        </w:fldChar>
      </w:r>
      <w:r w:rsidR="004D07ED">
        <w:instrText xml:space="preserve"> ADDIN EN.CITE.DATA </w:instrText>
      </w:r>
      <w:r w:rsidR="004D07ED">
        <w:fldChar w:fldCharType="end"/>
      </w:r>
      <w:r w:rsidR="007025F4">
        <w:fldChar w:fldCharType="separate"/>
      </w:r>
      <w:r w:rsidR="004D07ED">
        <w:rPr>
          <w:noProof/>
        </w:rPr>
        <w:t>(</w:t>
      </w:r>
      <w:hyperlink w:anchor="_ENREF_107" w:tooltip="Vira, 1997 #1601" w:history="1">
        <w:r w:rsidR="00A708C7">
          <w:rPr>
            <w:noProof/>
          </w:rPr>
          <w:t>Vira 1997</w:t>
        </w:r>
      </w:hyperlink>
      <w:r w:rsidR="004D07ED">
        <w:rPr>
          <w:noProof/>
        </w:rPr>
        <w:t xml:space="preserve">; </w:t>
      </w:r>
      <w:hyperlink w:anchor="_ENREF_92" w:tooltip="Schug, 2000 #5103" w:history="1">
        <w:r w:rsidR="00A708C7">
          <w:rPr>
            <w:noProof/>
          </w:rPr>
          <w:t>Schug 2000</w:t>
        </w:r>
      </w:hyperlink>
      <w:r w:rsidR="004D07ED">
        <w:rPr>
          <w:noProof/>
        </w:rPr>
        <w:t xml:space="preserve">; </w:t>
      </w:r>
      <w:hyperlink w:anchor="_ENREF_30" w:tooltip="Hannam, 1999 #963" w:history="1">
        <w:r w:rsidR="00A708C7">
          <w:rPr>
            <w:noProof/>
          </w:rPr>
          <w:t>Hannam 1999</w:t>
        </w:r>
      </w:hyperlink>
      <w:r w:rsidR="004D07ED">
        <w:rPr>
          <w:noProof/>
        </w:rPr>
        <w:t>)</w:t>
      </w:r>
      <w:r w:rsidR="007025F4">
        <w:fldChar w:fldCharType="end"/>
      </w:r>
      <w:r w:rsidR="009356C1">
        <w:t>. In particular, surveyed foresters reported that the hierarchical structure of the department inhibited the upward flow of information, which was perceived as essential to running participatory programs. In addition, many foresters were focused on timber production, and viewed work with communities as a distraction.</w:t>
      </w:r>
      <w:r>
        <w:t xml:space="preserve"> </w:t>
      </w:r>
    </w:p>
    <w:p w14:paraId="5A478A8C" w14:textId="0CF31565" w:rsidR="009356C1" w:rsidRDefault="006C1C28" w:rsidP="009356C1">
      <w:r>
        <w:t xml:space="preserve">At the same time, these studies highlighted substantial </w:t>
      </w:r>
      <w:r w:rsidR="009356C1">
        <w:t xml:space="preserve">heterogeneity </w:t>
      </w:r>
      <w:r w:rsidR="00496539">
        <w:t>within</w:t>
      </w:r>
      <w:r w:rsidR="009356C1">
        <w:t xml:space="preserve"> forest </w:t>
      </w:r>
      <w:r w:rsidR="00496539">
        <w:t>departments, contradicting stereotypes of foresters as uniformly captured by industrial interests and hostile to the poor</w:t>
      </w:r>
      <w:r w:rsidR="00396E53">
        <w:t xml:space="preserve"> </w:t>
      </w:r>
      <w:r w:rsidR="007025F4">
        <w:fldChar w:fldCharType="begin"/>
      </w:r>
      <w:r w:rsidR="004D07ED">
        <w:instrText xml:space="preserve"> ADDIN EN.CITE &lt;EndNote&gt;&lt;Cite&gt;&lt;Author&gt;Gadgil&lt;/Author&gt;&lt;Year&gt;1995&lt;/Year&gt;&lt;RecNum&gt;1018&lt;/RecNum&gt;&lt;DisplayText&gt;(Gadgil and Guha 1995)&lt;/DisplayText&gt;&lt;record&gt;&lt;rec-number&gt;1018&lt;/rec-number&gt;&lt;foreign-keys&gt;&lt;key app="EN" db-id="ea9afa2r6dfsdoetdwp5x009eafws95aatvr" timestamp="1386709242"&gt;1018&lt;/key&gt;&lt;/foreign-keys&gt;&lt;ref-type name="Book"&gt;6&lt;/ref-type&gt;&lt;contributors&gt;&lt;authors&gt;&lt;author&gt;Gadgil, Madhav&lt;/author&gt;&lt;author&gt;Guha, Ramachandra&lt;/author&gt;&lt;/authors&gt;&lt;/contributors&gt;&lt;titles&gt;&lt;title&gt;Ecology and Equity&lt;/title&gt;&lt;/titles&gt;&lt;dates&gt;&lt;year&gt;1995&lt;/year&gt;&lt;/dates&gt;&lt;pub-location&gt;New York&lt;/pub-location&gt;&lt;publisher&gt;United Nations Research Institute for Social Development&lt;/publisher&gt;&lt;urls&gt;&lt;/urls&gt;&lt;research-notes&gt;&amp;quot;The structure of the administration of public (including forest) lands remains essentially colonial in nature.  While reform of agricultural land was pressed forward following independence, the management of public lands has remained frozen.&amp;quot;&lt;/research-notes&gt;&lt;/record&gt;&lt;/Cite&gt;&lt;/EndNote&gt;</w:instrText>
      </w:r>
      <w:r w:rsidR="007025F4">
        <w:fldChar w:fldCharType="separate"/>
      </w:r>
      <w:r w:rsidR="004D07ED">
        <w:rPr>
          <w:noProof/>
        </w:rPr>
        <w:t>(</w:t>
      </w:r>
      <w:hyperlink w:anchor="_ENREF_19" w:tooltip="Gadgil, 1995 #1018" w:history="1">
        <w:r w:rsidR="00A708C7">
          <w:rPr>
            <w:noProof/>
          </w:rPr>
          <w:t>Gadgil and Guha 1995</w:t>
        </w:r>
      </w:hyperlink>
      <w:r w:rsidR="004D07ED">
        <w:rPr>
          <w:noProof/>
        </w:rPr>
        <w:t>)</w:t>
      </w:r>
      <w:r w:rsidR="007025F4">
        <w:fldChar w:fldCharType="end"/>
      </w:r>
      <w:r w:rsidR="009356C1">
        <w:t xml:space="preserve">. According to </w:t>
      </w:r>
      <w:proofErr w:type="spellStart"/>
      <w:r w:rsidR="009356C1">
        <w:t>Verma</w:t>
      </w:r>
      <w:proofErr w:type="spellEnd"/>
      <w:r w:rsidR="009356C1">
        <w:t xml:space="preserve"> (2004), in Madhya Pradesh range officers and their subordinates typically objected to JFM because they felt saddled with additional work without receiving rewards or training. In contrast, senior officers were strongly supportive. These senior officers were among the first trained in the newly constituted Indian Forest Service in the late 1960s. In contrast to the arguments of </w:t>
      </w:r>
      <w:proofErr w:type="spellStart"/>
      <w:r w:rsidR="009356C1">
        <w:t>Hannam</w:t>
      </w:r>
      <w:proofErr w:type="spellEnd"/>
      <w:r w:rsidR="009356C1">
        <w:t xml:space="preserve"> (2000b) and </w:t>
      </w:r>
      <w:proofErr w:type="spellStart"/>
      <w:r w:rsidR="009356C1">
        <w:t>Schug</w:t>
      </w:r>
      <w:proofErr w:type="spellEnd"/>
      <w:r w:rsidR="009356C1">
        <w:t xml:space="preserve"> (2000), which assume that the Indian Forest Service inherited colonial biases against involvement by local people, </w:t>
      </w:r>
      <w:proofErr w:type="spellStart"/>
      <w:r w:rsidR="009356C1">
        <w:t>Verma</w:t>
      </w:r>
      <w:proofErr w:type="spellEnd"/>
      <w:r w:rsidR="009356C1">
        <w:t xml:space="preserve"> found that these officers were strongly motivated to distinguish themselves through </w:t>
      </w:r>
      <w:r w:rsidR="009F4A7C">
        <w:t xml:space="preserve">adopting </w:t>
      </w:r>
      <w:r w:rsidR="009356C1">
        <w:t>innovati</w:t>
      </w:r>
      <w:r w:rsidR="009F4A7C">
        <w:t>ve practices</w:t>
      </w:r>
      <w:r w:rsidR="009356C1">
        <w:t>. They saw JFM as a way towards lower cost and more effective prevention of large-scale timber smuggling. The focus on forest protection led the department to largely neglect other aspects of JFM that were perceived by outsiders as important: actual participation, insuring that forests met villager needs, and dealing with issues of caste and gender inequity.</w:t>
      </w:r>
    </w:p>
    <w:p w14:paraId="059AF49B" w14:textId="77EC90DB" w:rsidR="009356C1" w:rsidRDefault="009356C1" w:rsidP="009356C1">
      <w:proofErr w:type="spellStart"/>
      <w:r>
        <w:t>Verma’s</w:t>
      </w:r>
      <w:proofErr w:type="spellEnd"/>
      <w:r>
        <w:t xml:space="preserve"> findings are in contrast to Joshi (1999, 2000), who examined the early</w:t>
      </w:r>
      <w:r w:rsidR="00E45892">
        <w:t xml:space="preserve"> adoption of JFM’s precursors in West Bengal. While a DFO was a key innovator,</w:t>
      </w:r>
      <w:r>
        <w:t xml:space="preserve"> much of the experiment</w:t>
      </w:r>
      <w:r w:rsidR="00E45892">
        <w:t>ation</w:t>
      </w:r>
      <w:r>
        <w:t xml:space="preserve"> </w:t>
      </w:r>
      <w:r w:rsidR="00E45892">
        <w:t>was</w:t>
      </w:r>
      <w:r>
        <w:t xml:space="preserve"> driven by lower level forest officers – including forest guards – who saw increased cooperation with villagers as a method for alleviating conflicts that led to lower-level officers being harassed or killed. </w:t>
      </w:r>
      <w:proofErr w:type="spellStart"/>
      <w:r>
        <w:t>Verma</w:t>
      </w:r>
      <w:proofErr w:type="spellEnd"/>
      <w:r>
        <w:t xml:space="preserve"> argues that this was less important in Madhya Pradesh because field-level officers did not face the same level of threat in their daily work. This implies that forest conditions may partially explain the type of politics present: Madhya Pradesh may have lacked intense conflict because it had more good quality forest present than West Bengal. </w:t>
      </w:r>
      <w:r>
        <w:lastRenderedPageBreak/>
        <w:t>Matta (2007) reports that foresters in Tamil Nadu struggled to implement JFM at all, in part because villagers were not interested in collaborating in the management of the highly degraded</w:t>
      </w:r>
      <w:r w:rsidR="009F4A7C">
        <w:t xml:space="preserve">, </w:t>
      </w:r>
      <w:r w:rsidR="003D35D1">
        <w:t>economically</w:t>
      </w:r>
      <w:r w:rsidR="009F4A7C">
        <w:t xml:space="preserve"> worthless,</w:t>
      </w:r>
      <w:r>
        <w:t xml:space="preserve"> forests identified for joint management. </w:t>
      </w:r>
    </w:p>
    <w:p w14:paraId="7D8D9212" w14:textId="32C24153" w:rsidR="008E4F28" w:rsidRDefault="00DA4A0F" w:rsidP="00C71ACE">
      <w:r>
        <w:t xml:space="preserve">3.4 </w:t>
      </w:r>
      <w:r w:rsidR="00116DF9">
        <w:t>Internally directed, informal institutions: Tacit i</w:t>
      </w:r>
      <w:r>
        <w:t>nstitutions</w:t>
      </w:r>
      <w:r w:rsidR="00116DF9">
        <w:t xml:space="preserve"> and field-level implementation.</w:t>
      </w:r>
    </w:p>
    <w:p w14:paraId="1A503256" w14:textId="5F57AE25" w:rsidR="00116DF9" w:rsidRDefault="00C71ACE" w:rsidP="00C71ACE">
      <w:r>
        <w:t xml:space="preserve">A </w:t>
      </w:r>
      <w:r w:rsidR="00116DF9">
        <w:t xml:space="preserve">second strain of literature on the relationship of foresters to villagers examines the ways that </w:t>
      </w:r>
      <w:r w:rsidR="00D33CF3">
        <w:t>policies</w:t>
      </w:r>
      <w:r w:rsidR="00116DF9">
        <w:t xml:space="preserve"> </w:t>
      </w:r>
      <w:r w:rsidR="00D33CF3">
        <w:t>are</w:t>
      </w:r>
      <w:r w:rsidR="00116DF9">
        <w:t xml:space="preserve"> actually implemented in the field. Much of this literature focuses on what </w:t>
      </w:r>
      <w:hyperlink w:anchor="_ENREF_1" w:tooltip="Arnold, 2013 #4370" w:history="1">
        <w:r w:rsidR="00A708C7">
          <w:fldChar w:fldCharType="begin"/>
        </w:r>
        <w:r w:rsidR="00A708C7">
          <w:instrText xml:space="preserve"> ADDIN EN.CITE &lt;EndNote&gt;&lt;Cite AuthorYear="1"&gt;&lt;Author&gt;Arnold&lt;/Author&gt;&lt;Year&gt;2013&lt;/Year&gt;&lt;RecNum&gt;4370&lt;/RecNum&gt;&lt;DisplayText&gt;Arnold and Fleischman (2013)&lt;/DisplayText&gt;&lt;record&gt;&lt;rec-number&gt;4370&lt;/rec-number&gt;&lt;foreign-keys&gt;&lt;key app="EN" db-id="ea9afa2r6dfsdoetdwp5x009eafws95aatvr" timestamp="1386887362"&gt;4370&lt;/key&gt;&lt;key app="ENWeb" db-id=""&gt;0&lt;/key&gt;&lt;/foreign-keys&gt;&lt;ref-type name="Journal Article"&gt;17&lt;/ref-type&gt;&lt;contributors&gt;&lt;authors&gt;&lt;author&gt;Arnold, Gwen&lt;/author&gt;&lt;author&gt;Fleischman, Forrest D.&lt;/author&gt;&lt;/authors&gt;&lt;/contributors&gt;&lt;titles&gt;&lt;title&gt;The Influence of Organizations and Institutions on Wetland Policy Stability: The Rapanos Case&lt;/title&gt;&lt;secondary-title&gt;Policy Studies Journal&lt;/secondary-title&gt;&lt;/titles&gt;&lt;periodical&gt;&lt;full-title&gt;Policy Studies Journal&lt;/full-title&gt;&lt;/periodical&gt;&lt;pages&gt;343-364&lt;/pages&gt;&lt;volume&gt;41&lt;/volume&gt;&lt;number&gt;2&lt;/number&gt;&lt;keywords&gt;&lt;keyword&gt;wetlands&lt;/keyword&gt;&lt;keyword&gt;regulatory policy&lt;/keyword&gt;&lt;keyword&gt;institutional analysis&lt;/keyword&gt;&lt;keyword&gt;organizations&lt;/keyword&gt;&lt;keyword&gt;institutions&lt;/keyword&gt;&lt;keyword&gt;policy implementation&lt;/keyword&gt;&lt;keyword&gt;bureaucracy&lt;/keyword&gt;&lt;keyword&gt;U.S. Environmental Protection Agency&lt;/keyword&gt;&lt;keyword&gt;U.S. Army Corps of Engineers&lt;/keyword&gt;&lt;/keywords&gt;&lt;dates&gt;&lt;year&gt;2013&lt;/year&gt;&lt;/dates&gt;&lt;isbn&gt;1541-0072&lt;/isbn&gt;&lt;urls&gt;&lt;related-urls&gt;&lt;url&gt;http://dx.doi.org/10.1111/psj.12020&lt;/url&gt;&lt;/related-urls&gt;&lt;/urls&gt;&lt;electronic-resource-num&gt;10.1111/psj.12020&lt;/electronic-resource-num&gt;&lt;/record&gt;&lt;/Cite&gt;&lt;/EndNote&gt;</w:instrText>
        </w:r>
        <w:r w:rsidR="00A708C7">
          <w:fldChar w:fldCharType="separate"/>
        </w:r>
        <w:r w:rsidR="00A708C7">
          <w:rPr>
            <w:noProof/>
          </w:rPr>
          <w:t>Arnold and Fleischman (2013)</w:t>
        </w:r>
        <w:r w:rsidR="00A708C7">
          <w:fldChar w:fldCharType="end"/>
        </w:r>
      </w:hyperlink>
      <w:r w:rsidR="00116DF9">
        <w:t xml:space="preserve"> call tacit institutions: rules developed informally inside of a government agency as the agency works to carry out its mission. </w:t>
      </w:r>
      <w:r w:rsidR="00130D53">
        <w:t>Arnold and</w:t>
      </w:r>
      <w:r w:rsidR="00D33CF3">
        <w:t xml:space="preserve"> Fleischman </w:t>
      </w:r>
      <w:r w:rsidR="00130D53">
        <w:t>found</w:t>
      </w:r>
      <w:r w:rsidR="00D33CF3">
        <w:t xml:space="preserve"> that these tacit institutions play a crucial role in determining how policies are carried out in US environmental policy, and the evidence from India indicates a similarly important role for tacit institutions. </w:t>
      </w:r>
    </w:p>
    <w:p w14:paraId="703DE73F" w14:textId="78BA8CA3" w:rsidR="00373511" w:rsidRDefault="00D33CF3" w:rsidP="00373511">
      <w:r>
        <w:t xml:space="preserve">The importance of tacit institutions </w:t>
      </w:r>
      <w:r w:rsidR="00130D53">
        <w:t>is</w:t>
      </w:r>
      <w:r>
        <w:t xml:space="preserve"> illustrated by </w:t>
      </w:r>
      <w:r w:rsidR="00130D53">
        <w:t>how</w:t>
      </w:r>
      <w:r>
        <w:t xml:space="preserve"> JFM and the FRA are carried out in the field. JFM is supposed to </w:t>
      </w:r>
      <w:r w:rsidR="001C1A97">
        <w:t>involve villagers in active decision-making about the manageme</w:t>
      </w:r>
      <w:r w:rsidR="00130D53">
        <w:t xml:space="preserve">nt of forests near their homes, however </w:t>
      </w:r>
      <w:r w:rsidR="00634949">
        <w:t xml:space="preserve">in the vast majority of reported cases, foresters dictate to villagers what projects will be carried out and how they will be carried out. </w:t>
      </w:r>
      <w:r w:rsidR="00583601">
        <w:t>P</w:t>
      </w:r>
      <w:r w:rsidR="00396E53" w:rsidRPr="00396E53">
        <w:t xml:space="preserve">riority is given to meeting centrally planned targets for tree planting or other activities </w:t>
      </w:r>
      <w:r w:rsidR="006D7C42">
        <w:fldChar w:fldCharType="begin">
          <w:fldData xml:space="preserve">PEVuZE5vdGU+PENpdGU+PEF1dGhvcj5TdW5kYXI8L0F1dGhvcj48WWVhcj4yMDAxPC9ZZWFyPjxS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</w:fldData>
        </w:fldChar>
      </w:r>
      <w:r w:rsidR="00A708C7">
        <w:instrText xml:space="preserve"> ADDIN EN.CITE </w:instrText>
      </w:r>
      <w:r w:rsidR="00A708C7">
        <w:fldChar w:fldCharType="begin">
          <w:fldData xml:space="preserve">PEVuZE5vdGU+PENpdGU+PEF1dGhvcj5TdW5kYXI8L0F1dGhvcj48WWVhcj4yMDAxPC9ZZWFyPjxS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</w:fldData>
        </w:fldChar>
      </w:r>
      <w:r w:rsidR="00A708C7">
        <w:instrText xml:space="preserve"> ADDIN EN.CITE.DATA </w:instrText>
      </w:r>
      <w:r w:rsidR="00A708C7">
        <w:fldChar w:fldCharType="end"/>
      </w:r>
      <w:r w:rsidR="006D7C42">
        <w:fldChar w:fldCharType="separate"/>
      </w:r>
      <w:r w:rsidR="006D7C42">
        <w:rPr>
          <w:noProof/>
        </w:rPr>
        <w:t>(</w:t>
      </w:r>
      <w:hyperlink w:anchor="_ENREF_99" w:tooltip="Sundar, 2001 #872" w:history="1">
        <w:r w:rsidR="00A708C7">
          <w:rPr>
            <w:noProof/>
          </w:rPr>
          <w:t>Sundar et al. 2001</w:t>
        </w:r>
      </w:hyperlink>
      <w:r w:rsidR="006D7C42">
        <w:rPr>
          <w:noProof/>
        </w:rPr>
        <w:t xml:space="preserve">; </w:t>
      </w:r>
      <w:hyperlink w:anchor="_ENREF_106" w:tooltip="Verma, 2004 #5066" w:history="1">
        <w:r w:rsidR="00A708C7">
          <w:rPr>
            <w:noProof/>
          </w:rPr>
          <w:t>Verma 2004</w:t>
        </w:r>
      </w:hyperlink>
      <w:r w:rsidR="006D7C42">
        <w:rPr>
          <w:noProof/>
        </w:rPr>
        <w:t xml:space="preserve">; </w:t>
      </w:r>
      <w:hyperlink w:anchor="_ENREF_49" w:tooltip="Lélé, 2005 #877" w:history="1">
        <w:r w:rsidR="00A708C7">
          <w:rPr>
            <w:noProof/>
          </w:rPr>
          <w:t>Lélé 2005</w:t>
        </w:r>
      </w:hyperlink>
      <w:r w:rsidR="006D7C42">
        <w:rPr>
          <w:noProof/>
        </w:rPr>
        <w:t xml:space="preserve">; </w:t>
      </w:r>
      <w:hyperlink w:anchor="_ENREF_83" w:tooltip="Reddy, 2007 #2018" w:history="1">
        <w:r w:rsidR="00A708C7">
          <w:rPr>
            <w:noProof/>
          </w:rPr>
          <w:t>Reddy et al. 2007</w:t>
        </w:r>
      </w:hyperlink>
      <w:r w:rsidR="006D7C42">
        <w:rPr>
          <w:noProof/>
        </w:rPr>
        <w:t xml:space="preserve">; </w:t>
      </w:r>
      <w:hyperlink w:anchor="_ENREF_2" w:tooltip="Bandi, 2009 #2848" w:history="1">
        <w:r w:rsidR="00A708C7">
          <w:rPr>
            <w:noProof/>
          </w:rPr>
          <w:t>Bandi 2009</w:t>
        </w:r>
      </w:hyperlink>
      <w:r w:rsidR="006D7C42">
        <w:rPr>
          <w:noProof/>
        </w:rPr>
        <w:t xml:space="preserve">; </w:t>
      </w:r>
      <w:hyperlink w:anchor="_ENREF_16" w:tooltip="Fleischman, 2014 #4933" w:history="1">
        <w:r w:rsidR="00A708C7">
          <w:rPr>
            <w:noProof/>
          </w:rPr>
          <w:t>Fleischman 2014</w:t>
        </w:r>
      </w:hyperlink>
      <w:r w:rsidR="006D7C42">
        <w:rPr>
          <w:noProof/>
        </w:rPr>
        <w:t>)</w:t>
      </w:r>
      <w:r w:rsidR="006D7C42">
        <w:fldChar w:fldCharType="end"/>
      </w:r>
      <w:r w:rsidR="00583601">
        <w:t>, or to distributing benefits in ways that enhances the patronage that foresters deliver to local political allies</w:t>
      </w:r>
      <w:r w:rsidR="00496539">
        <w:t xml:space="preserve"> </w:t>
      </w:r>
      <w:r w:rsidR="00CD116B">
        <w:fldChar w:fldCharType="begin"/>
      </w:r>
      <w:r w:rsidR="00CD116B">
        <w:instrText xml:space="preserve"> ADDIN EN.CITE &lt;EndNote&gt;&lt;Cite&gt;&lt;Author&gt;Kashwan&lt;/Author&gt;&lt;Year&gt;2015&lt;/Year&gt;&lt;RecNum&gt;5665&lt;/RecNum&gt;&lt;DisplayText&gt;(Kashwan 2015)&lt;/DisplayText&gt;&lt;record&gt;&lt;rec-number&gt;5665&lt;/rec-number&gt;&lt;foreign-keys&gt;&lt;key app="EN" db-id="ea9afa2r6dfsdoetdwp5x009eafws95aatvr" timestamp="1432998549"&gt;5665&lt;/key&gt;&lt;/foreign-keys&gt;&lt;ref-type name="Journal Article"&gt;17&lt;/ref-type&gt;&lt;contributors&gt;&lt;authors&gt;&lt;author&gt;Kashwan, Prakash&lt;/author&gt;&lt;/authors&gt;&lt;/contributors&gt;&lt;titles&gt;&lt;title&gt;Integrating power in institutional analysis: A micro-foundation perspective&lt;/title&gt;&lt;secondary-title&gt;Journal of Theoretical Politics&lt;/secondary-title&gt;&lt;/titles&gt;&lt;periodical&gt;&lt;full-title&gt;Journal of Theoretical Politics&lt;/full-title&gt;&lt;/periodical&gt;&lt;dates&gt;&lt;year&gt;2015&lt;/year&gt;&lt;pub-dates&gt;&lt;date&gt;May 29, 2015&lt;/date&gt;&lt;/pub-dates&gt;&lt;/dates&gt;&lt;urls&gt;&lt;related-urls&gt;&lt;url&gt;http://jtp.sagepub.com/content/early/2015/05/28/0951629815586877.abstract&lt;/url&gt;&lt;/related-urls&gt;&lt;/urls&gt;&lt;electronic-resource-num&gt;10.1177/0951629815586877&lt;/electronic-resource-num&gt;&lt;/record&gt;&lt;/Cite&gt;&lt;/EndNote&gt;</w:instrText>
      </w:r>
      <w:r w:rsidR="00CD116B">
        <w:fldChar w:fldCharType="separate"/>
      </w:r>
      <w:r w:rsidR="00CD116B">
        <w:rPr>
          <w:noProof/>
        </w:rPr>
        <w:t>(</w:t>
      </w:r>
      <w:hyperlink w:anchor="_ENREF_42" w:tooltip="Kashwan, 2015 #5665" w:history="1">
        <w:r w:rsidR="00A708C7">
          <w:rPr>
            <w:noProof/>
          </w:rPr>
          <w:t>Kashwan 2015</w:t>
        </w:r>
      </w:hyperlink>
      <w:r w:rsidR="00CD116B">
        <w:rPr>
          <w:noProof/>
        </w:rPr>
        <w:t>)</w:t>
      </w:r>
      <w:r w:rsidR="00CD116B">
        <w:fldChar w:fldCharType="end"/>
      </w:r>
      <w:r w:rsidR="00C750A5">
        <w:t xml:space="preserve">. Similarly, there are frequent reports that foresters misrepresent the nature of rights available to villagers under the FRA in ways that enhance </w:t>
      </w:r>
      <w:r w:rsidR="00496539">
        <w:t>forest departments’ power</w:t>
      </w:r>
      <w:r w:rsidR="00C750A5">
        <w:t xml:space="preserve"> </w:t>
      </w:r>
      <w:r w:rsidR="00C750A5">
        <w:fldChar w:fldCharType="begin">
          <w:fldData xml:space="preserve">PEVuZE5vdGU+PENpdGU+PEF1dGhvcj5Cb3NlPC9BdXRob3I+PFllYXI+MjAxMDwvWWVhcj48UmVj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</w:fldData>
        </w:fldChar>
      </w:r>
      <w:r w:rsidR="004D07ED">
        <w:instrText xml:space="preserve"> ADDIN EN.CITE </w:instrText>
      </w:r>
      <w:r w:rsidR="004D07ED">
        <w:fldChar w:fldCharType="begin">
          <w:fldData xml:space="preserve">PEVuZE5vdGU+PENpdGU+PEF1dGhvcj5Cb3NlPC9BdXRob3I+PFllYXI+MjAxMDwvWWVhcj48UmVj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</w:fldData>
        </w:fldChar>
      </w:r>
      <w:r w:rsidR="004D07ED">
        <w:instrText xml:space="preserve"> ADDIN EN.CITE.DATA </w:instrText>
      </w:r>
      <w:r w:rsidR="004D07ED">
        <w:fldChar w:fldCharType="end"/>
      </w:r>
      <w:r w:rsidR="00C750A5">
        <w:fldChar w:fldCharType="separate"/>
      </w:r>
      <w:r w:rsidR="004D07ED">
        <w:rPr>
          <w:noProof/>
        </w:rPr>
        <w:t>(</w:t>
      </w:r>
      <w:hyperlink w:anchor="_ENREF_8" w:tooltip="Bose, 2010 #3344" w:history="1">
        <w:r w:rsidR="00A708C7">
          <w:rPr>
            <w:noProof/>
          </w:rPr>
          <w:t>Bose 2010</w:t>
        </w:r>
      </w:hyperlink>
      <w:r w:rsidR="004D07ED">
        <w:rPr>
          <w:noProof/>
        </w:rPr>
        <w:t xml:space="preserve">; </w:t>
      </w:r>
      <w:hyperlink w:anchor="_ENREF_91" w:tooltip="Saxena, 2010 #2922" w:history="1">
        <w:r w:rsidR="00A708C7">
          <w:rPr>
            <w:noProof/>
          </w:rPr>
          <w:t>Saxena et al. 2010</w:t>
        </w:r>
      </w:hyperlink>
      <w:r w:rsidR="004D07ED">
        <w:rPr>
          <w:noProof/>
        </w:rPr>
        <w:t xml:space="preserve">; </w:t>
      </w:r>
      <w:hyperlink w:anchor="_ENREF_41" w:tooltip="Kashwan, 2013 #4098" w:history="1">
        <w:r w:rsidR="00A708C7">
          <w:rPr>
            <w:noProof/>
          </w:rPr>
          <w:t>Kashwan 2013</w:t>
        </w:r>
      </w:hyperlink>
      <w:r w:rsidR="004D07ED">
        <w:rPr>
          <w:noProof/>
        </w:rPr>
        <w:t xml:space="preserve">; </w:t>
      </w:r>
      <w:hyperlink w:anchor="_ENREF_45" w:tooltip="Kumar, 2012 #3814" w:history="1">
        <w:r w:rsidR="00A708C7">
          <w:rPr>
            <w:noProof/>
          </w:rPr>
          <w:t>Kumar and Kerr 2012</w:t>
        </w:r>
      </w:hyperlink>
      <w:r w:rsidR="004D07ED">
        <w:rPr>
          <w:noProof/>
        </w:rPr>
        <w:t>)</w:t>
      </w:r>
      <w:r w:rsidR="00C750A5">
        <w:fldChar w:fldCharType="end"/>
      </w:r>
      <w:r w:rsidR="00C750A5">
        <w:t>. Villagers are frequently</w:t>
      </w:r>
      <w:r w:rsidR="007025F4">
        <w:t xml:space="preserve"> hesitant to challenge foresters both because foresters are powerful across multiple political arenas, and because they effectively build patronage relationships with powerful local leaders</w:t>
      </w:r>
      <w:r w:rsidR="00CD116B">
        <w:t xml:space="preserve"> </w:t>
      </w:r>
      <w:r w:rsidR="00CD116B">
        <w:fldChar w:fldCharType="begin">
          <w:fldData xml:space="preserve">PEVuZE5vdGU+PENpdGU+PEF1dGhvcj5CYXZpc2thcjwvQXV0aG9yPjxZZWFyPjE5OTU8L1llYXI+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</w:fldData>
        </w:fldChar>
      </w:r>
      <w:r w:rsidR="00CD116B">
        <w:instrText xml:space="preserve"> ADDIN EN.CITE </w:instrText>
      </w:r>
      <w:r w:rsidR="00CD116B">
        <w:fldChar w:fldCharType="begin">
          <w:fldData xml:space="preserve">PEVuZE5vdGU+PENpdGU+PEF1dGhvcj5CYXZpc2thcjwvQXV0aG9yPjxZZWFyPjE5OTU8L1llYXI+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</w:fldData>
        </w:fldChar>
      </w:r>
      <w:r w:rsidR="00CD116B">
        <w:instrText xml:space="preserve"> ADDIN EN.CITE.DATA </w:instrText>
      </w:r>
      <w:r w:rsidR="00CD116B">
        <w:fldChar w:fldCharType="end"/>
      </w:r>
      <w:r w:rsidR="00CD116B">
        <w:fldChar w:fldCharType="separate"/>
      </w:r>
      <w:r w:rsidR="00CD116B">
        <w:rPr>
          <w:noProof/>
        </w:rPr>
        <w:t>(</w:t>
      </w:r>
      <w:hyperlink w:anchor="_ENREF_5" w:tooltip="Baviskar, 1995 #2436" w:history="1">
        <w:r w:rsidR="00A708C7">
          <w:rPr>
            <w:noProof/>
          </w:rPr>
          <w:t>Baviskar 1995</w:t>
        </w:r>
      </w:hyperlink>
      <w:r w:rsidR="00CD116B">
        <w:rPr>
          <w:noProof/>
        </w:rPr>
        <w:t xml:space="preserve">; </w:t>
      </w:r>
      <w:hyperlink w:anchor="_ENREF_86" w:tooltip="Robbins, 2009 #2536" w:history="1">
        <w:r w:rsidR="00A708C7">
          <w:rPr>
            <w:noProof/>
          </w:rPr>
          <w:t>Robbins et al. 2009</w:t>
        </w:r>
      </w:hyperlink>
      <w:r w:rsidR="00CD116B">
        <w:rPr>
          <w:noProof/>
        </w:rPr>
        <w:t xml:space="preserve">; </w:t>
      </w:r>
      <w:hyperlink w:anchor="_ENREF_40" w:tooltip="Kashwan, 2011 #3282" w:history="1">
        <w:r w:rsidR="00A708C7">
          <w:rPr>
            <w:noProof/>
          </w:rPr>
          <w:t>Kashwan 2011</w:t>
        </w:r>
      </w:hyperlink>
      <w:r w:rsidR="00CD116B">
        <w:rPr>
          <w:noProof/>
        </w:rPr>
        <w:t xml:space="preserve">, </w:t>
      </w:r>
      <w:hyperlink w:anchor="_ENREF_41" w:tooltip="Kashwan, 2013 #4098" w:history="1">
        <w:r w:rsidR="00A708C7">
          <w:rPr>
            <w:noProof/>
          </w:rPr>
          <w:t>2013</w:t>
        </w:r>
      </w:hyperlink>
      <w:r w:rsidR="00CD116B">
        <w:rPr>
          <w:noProof/>
        </w:rPr>
        <w:t xml:space="preserve">, </w:t>
      </w:r>
      <w:hyperlink w:anchor="_ENREF_42" w:tooltip="Kashwan, 2015 #5665" w:history="1">
        <w:r w:rsidR="00A708C7">
          <w:rPr>
            <w:noProof/>
          </w:rPr>
          <w:t>2015</w:t>
        </w:r>
      </w:hyperlink>
      <w:r w:rsidR="00CD116B">
        <w:rPr>
          <w:noProof/>
        </w:rPr>
        <w:t>)</w:t>
      </w:r>
      <w:r w:rsidR="00CD116B">
        <w:fldChar w:fldCharType="end"/>
      </w:r>
      <w:r w:rsidR="00373511">
        <w:t xml:space="preserve">. </w:t>
      </w:r>
    </w:p>
    <w:p w14:paraId="2EC335C8" w14:textId="686F994A" w:rsidR="00C71ACE" w:rsidRDefault="003B3374" w:rsidP="002C22B6">
      <w:r>
        <w:t>E</w:t>
      </w:r>
      <w:r w:rsidR="002C22B6">
        <w:t xml:space="preserve">thnographic studies of forest policy at the village level also emphasize the importance of tacit institutions. </w:t>
      </w:r>
      <w:proofErr w:type="spellStart"/>
      <w:r w:rsidR="00CD116B">
        <w:t>Vasan</w:t>
      </w:r>
      <w:proofErr w:type="spellEnd"/>
      <w:r w:rsidR="00C71ACE" w:rsidRPr="00987EF5">
        <w:t xml:space="preserve"> </w:t>
      </w:r>
      <w:r w:rsidR="00C71ACE">
        <w:fldChar w:fldCharType="begin"/>
      </w:r>
      <w:r w:rsidR="004D07ED">
        <w:instrText xml:space="preserve"> ADDIN EN.CITE &lt;EndNote&gt;&lt;Cite ExcludeAuth="1"&gt;&lt;Author&gt;Vasan&lt;/Author&gt;&lt;Year&gt;2002&lt;/Year&gt;&lt;RecNum&gt;1656&lt;/RecNum&gt;&lt;DisplayText&gt;(2002)&lt;/DisplayText&gt;&lt;record&gt;&lt;rec-number&gt;1656&lt;/rec-number&gt;&lt;foreign-keys&gt;&lt;key app="EN" db-id="ea9afa2r6dfsdoetdwp5x009eafws95aatvr" timestamp="1386709763"&gt;1656&lt;/key&gt;&lt;key app="ENWeb" db-id=""&gt;0&lt;/key&gt;&lt;/foreign-keys&gt;&lt;ref-type name="Journal Article"&gt;17&lt;/ref-type&gt;&lt;contributors&gt;&lt;authors&gt;&lt;author&gt;Vasan, Sudha&lt;/author&gt;&lt;/authors&gt;&lt;/contributors&gt;&lt;titles&gt;&lt;title&gt;Ethnography of the Forest Guard: Contrasting Discourses, Conflicting Roles and Policy Implementation&lt;/title&gt;&lt;secondary-title&gt;Economic and Political Weekly&lt;/secondary-title&gt;&lt;/titles&gt;&lt;periodical&gt;&lt;full-title&gt;Economic and Political Weekly&lt;/full-title&gt;&lt;/periodical&gt;&lt;pages&gt;4125-4133&lt;/pages&gt;&lt;volume&gt;37&lt;/volume&gt;&lt;number&gt;40&lt;/number&gt;&lt;dates&gt;&lt;year&gt;2002&lt;/year&gt;&lt;/dates&gt;&lt;publisher&gt;Economic and Political Weekly&lt;/publisher&gt;&lt;isbn&gt;00129976&lt;/isbn&gt;&lt;urls&gt;&lt;related-urls&gt;&lt;url&gt;http://www.jstor.org/stable/4412694&lt;/url&gt;&lt;/related-urls&gt;&lt;/urls&gt;&lt;/record&gt;&lt;/Cite&gt;&lt;/EndNote&gt;</w:instrText>
      </w:r>
      <w:r w:rsidR="00C71ACE">
        <w:fldChar w:fldCharType="separate"/>
      </w:r>
      <w:r w:rsidR="004D07ED">
        <w:rPr>
          <w:noProof/>
        </w:rPr>
        <w:t>(</w:t>
      </w:r>
      <w:hyperlink w:anchor="_ENREF_105" w:tooltip="Vasan, 2002 #1656" w:history="1">
        <w:r w:rsidR="00A708C7">
          <w:rPr>
            <w:noProof/>
          </w:rPr>
          <w:t>2002</w:t>
        </w:r>
      </w:hyperlink>
      <w:r w:rsidR="004D07ED">
        <w:rPr>
          <w:noProof/>
        </w:rPr>
        <w:t>)</w:t>
      </w:r>
      <w:r w:rsidR="00C71ACE">
        <w:fldChar w:fldCharType="end"/>
      </w:r>
      <w:r w:rsidR="00C71ACE" w:rsidRPr="00987EF5">
        <w:t xml:space="preserve"> highlights the difficult positions of the department’s lowest level workers</w:t>
      </w:r>
      <w:r>
        <w:t xml:space="preserve"> in Himachal Pradesh</w:t>
      </w:r>
      <w:r w:rsidR="00C71ACE" w:rsidRPr="00987EF5">
        <w:t>, who are caught between the demands of their job – including the enforcement of laws that restrict the use of forest products – and their position as temporary members of village communities in which</w:t>
      </w:r>
      <w:r>
        <w:t xml:space="preserve"> subsistence </w:t>
      </w:r>
      <w:r w:rsidR="00C71ACE" w:rsidRPr="00987EF5">
        <w:t>is dependent on illega</w:t>
      </w:r>
      <w:r w:rsidR="00C71ACE">
        <w:t xml:space="preserve">l harvests of forest products. </w:t>
      </w:r>
      <w:r w:rsidR="002C22B6">
        <w:t xml:space="preserve">Although forest officials </w:t>
      </w:r>
      <w:r>
        <w:t>were</w:t>
      </w:r>
      <w:r w:rsidR="002C22B6">
        <w:t xml:space="preserve"> described above as exercising power over village</w:t>
      </w:r>
      <w:r>
        <w:t xml:space="preserve">rs, </w:t>
      </w:r>
      <w:proofErr w:type="spellStart"/>
      <w:r>
        <w:t>Vasan</w:t>
      </w:r>
      <w:proofErr w:type="spellEnd"/>
      <w:r>
        <w:t xml:space="preserve"> found that</w:t>
      </w:r>
      <w:r w:rsidR="002C22B6">
        <w:t xml:space="preserve"> f</w:t>
      </w:r>
      <w:r w:rsidR="00C71ACE" w:rsidRPr="00987EF5">
        <w:t>orest guards</w:t>
      </w:r>
      <w:r>
        <w:t xml:space="preserve"> </w:t>
      </w:r>
      <w:r w:rsidR="00C71ACE" w:rsidRPr="00987EF5">
        <w:t xml:space="preserve">were frequently beholden to local political leaders who could secure their transfers or subject them to extralegal punishments. In contrast, Robbins’ found </w:t>
      </w:r>
      <w:r>
        <w:t xml:space="preserve">that </w:t>
      </w:r>
      <w:proofErr w:type="spellStart"/>
      <w:r>
        <w:t>Rajasthani</w:t>
      </w:r>
      <w:proofErr w:type="spellEnd"/>
      <w:r>
        <w:t xml:space="preserve"> </w:t>
      </w:r>
      <w:r w:rsidR="00C71ACE" w:rsidRPr="00987EF5">
        <w:t>forest officials were more closely aligned with local power structures</w:t>
      </w:r>
      <w:r w:rsidR="00037A13">
        <w:t>, and were often unaware of the needs of poor rural people due to their urban and/or high caste upbringing</w:t>
      </w:r>
      <w:r w:rsidR="00C71ACE">
        <w:t>. F</w:t>
      </w:r>
      <w:r w:rsidR="00C71ACE" w:rsidRPr="00987EF5">
        <w:t>ield-level officials – including both forest guards and range officers – shared ethnic (</w:t>
      </w:r>
      <w:r>
        <w:t>Rajput) backgrounds with local</w:t>
      </w:r>
      <w:r w:rsidR="00C71ACE" w:rsidRPr="00987EF5">
        <w:t xml:space="preserve"> elites, and the officials and elites cooperated in illicit resource extraction activity to the detriment of poorer villagers </w:t>
      </w:r>
      <w:r w:rsidR="00C71ACE">
        <w:fldChar w:fldCharType="begin">
          <w:fldData xml:space="preserve">ZHktbWFkZSBhbmQgY2FuIG9ubHkgZXN0YWJsaXNoZWQgb3ZlciB0aW1lLiBUaGUgc3lzdGVtIG9m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</w:fldData>
        </w:fldChar>
      </w:r>
      <w:r w:rsidR="00253E8D">
        <w:instrText xml:space="preserve"> ADDIN EN.CITE </w:instrText>
      </w:r>
      <w:r w:rsidR="00253E8D">
        <w:fldChar w:fldCharType="begin">
          <w:fldData xml:space="preserve">PEVuZE5vdGU+PENpdGU+PEF1dGhvcj5Sb2JiaW5zPC9BdXRob3I+PFllYXI+MjAwMDwvWWVhcj48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==
</w:fldData>
        </w:fldChar>
      </w:r>
      <w:r w:rsidR="00253E8D">
        <w:instrText xml:space="preserve"> ADDIN EN.CITE.DATA </w:instrText>
      </w:r>
      <w:r w:rsidR="00253E8D">
        <w:fldChar w:fldCharType="end"/>
      </w:r>
      <w:r w:rsidR="00253E8D">
        <w:fldChar w:fldCharType="begin">
          <w:fldData xml:space="preserve">ZHktbWFkZSBhbmQgY2FuIG9ubHkgZXN0YWJsaXNoZWQgb3ZlciB0aW1lLiBUaGUgc3lzdGVtIG9m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</w:fldData>
        </w:fldChar>
      </w:r>
      <w:r w:rsidR="00253E8D">
        <w:instrText xml:space="preserve"> ADDIN EN.CITE.DATA </w:instrText>
      </w:r>
      <w:r w:rsidR="00253E8D">
        <w:fldChar w:fldCharType="end"/>
      </w:r>
      <w:r w:rsidR="00C71ACE">
        <w:fldChar w:fldCharType="separate"/>
      </w:r>
      <w:r w:rsidR="004D07ED">
        <w:rPr>
          <w:noProof/>
        </w:rPr>
        <w:t>(</w:t>
      </w:r>
      <w:hyperlink w:anchor="_ENREF_84" w:tooltip="Robbins, 2000 #2520" w:history="1">
        <w:r w:rsidR="00A708C7">
          <w:rPr>
            <w:noProof/>
          </w:rPr>
          <w:t>Robbins 2000a</w:t>
        </w:r>
      </w:hyperlink>
      <w:r w:rsidR="004D07ED">
        <w:rPr>
          <w:noProof/>
        </w:rPr>
        <w:t xml:space="preserve">, </w:t>
      </w:r>
      <w:hyperlink w:anchor="_ENREF_85" w:tooltip="Robbins, 2000 #2522" w:history="1">
        <w:r w:rsidR="00A708C7">
          <w:rPr>
            <w:noProof/>
          </w:rPr>
          <w:t>b</w:t>
        </w:r>
      </w:hyperlink>
      <w:r w:rsidR="004D07ED">
        <w:rPr>
          <w:noProof/>
        </w:rPr>
        <w:t xml:space="preserve">; </w:t>
      </w:r>
      <w:hyperlink w:anchor="_ENREF_86" w:tooltip="Robbins, 2009 #2536" w:history="1">
        <w:r w:rsidR="00A708C7">
          <w:rPr>
            <w:noProof/>
          </w:rPr>
          <w:t>Robbins et al. 2009</w:t>
        </w:r>
      </w:hyperlink>
      <w:r w:rsidR="004D07ED">
        <w:rPr>
          <w:noProof/>
        </w:rPr>
        <w:t>)</w:t>
      </w:r>
      <w:r w:rsidR="00C71ACE">
        <w:fldChar w:fldCharType="end"/>
      </w:r>
      <w:r w:rsidR="00C71ACE" w:rsidRPr="00987EF5">
        <w:t>. T</w:t>
      </w:r>
      <w:r w:rsidR="00C71ACE">
        <w:t xml:space="preserve">hese differences in local power structures imply that generalizations about “iron triangles” existing between forest officials and extractive interests </w:t>
      </w:r>
      <w:r w:rsidR="00C71ACE">
        <w:fldChar w:fldCharType="begin"/>
      </w:r>
      <w:r w:rsidR="004D07ED">
        <w:instrText xml:space="preserve"> ADDIN EN.CITE &lt;EndNote&gt;&lt;Cite&gt;&lt;Author&gt;Gadgil&lt;/Author&gt;&lt;Year&gt;1995&lt;/Year&gt;&lt;RecNum&gt;1018&lt;/RecNum&gt;&lt;Prefix&gt;as in &lt;/Prefix&gt;&lt;DisplayText&gt;(as in Gadgil and Guha 1995)&lt;/DisplayText&gt;&lt;record&gt;&lt;rec-number&gt;1018&lt;/rec-number&gt;&lt;foreign-keys&gt;&lt;key app="EN" db-id="ea9afa2r6dfsdoetdwp5x009eafws95aatvr" timestamp="1386709242"&gt;1018&lt;/key&gt;&lt;/foreign-keys&gt;&lt;ref-type name="Book"&gt;6&lt;/ref-type&gt;&lt;contributors&gt;&lt;authors&gt;&lt;author&gt;Gadgil, Madhav&lt;/author&gt;&lt;author&gt;Guha, Ramachandra&lt;/author&gt;&lt;/authors&gt;&lt;/contributors&gt;&lt;titles&gt;&lt;title&gt;Ecology and Equity&lt;/title&gt;&lt;/titles&gt;&lt;dates&gt;&lt;year&gt;1995&lt;/year&gt;&lt;/dates&gt;&lt;pub-location&gt;New York&lt;/pub-location&gt;&lt;publisher&gt;United Nations Research Institute for Social Development&lt;/publisher&gt;&lt;urls&gt;&lt;/urls&gt;&lt;research-notes&gt;&amp;quot;The structure of the administration of public (including forest) lands remains essentially colonial in nature.  While reform of agricultural land was pressed forward following independence, the management of public lands has remained frozen.&amp;quot;&lt;/research-notes&gt;&lt;/record&gt;&lt;/Cite&gt;&lt;/EndNote&gt;</w:instrText>
      </w:r>
      <w:r w:rsidR="00C71ACE">
        <w:fldChar w:fldCharType="separate"/>
      </w:r>
      <w:r w:rsidR="004D07ED">
        <w:rPr>
          <w:noProof/>
        </w:rPr>
        <w:t>(</w:t>
      </w:r>
      <w:hyperlink w:anchor="_ENREF_19" w:tooltip="Gadgil, 1995 #1018" w:history="1">
        <w:r w:rsidR="00A708C7">
          <w:rPr>
            <w:noProof/>
          </w:rPr>
          <w:t>as in Gadgil and Guha 1995</w:t>
        </w:r>
      </w:hyperlink>
      <w:r w:rsidR="004D07ED">
        <w:rPr>
          <w:noProof/>
        </w:rPr>
        <w:t>)</w:t>
      </w:r>
      <w:r w:rsidR="00C71ACE">
        <w:fldChar w:fldCharType="end"/>
      </w:r>
      <w:r w:rsidR="00C71ACE">
        <w:t xml:space="preserve"> need to be qualified at the local level.</w:t>
      </w:r>
    </w:p>
    <w:p w14:paraId="6186A904" w14:textId="4C39B1E0" w:rsidR="000B1B4E" w:rsidRDefault="008C0DA3" w:rsidP="000B1B4E">
      <w:r>
        <w:t>3.5</w:t>
      </w:r>
      <w:r w:rsidR="00CF38F3">
        <w:t xml:space="preserve"> </w:t>
      </w:r>
      <w:r w:rsidR="00657256">
        <w:t xml:space="preserve">Informal External Direction: “Sly” Institutions and </w:t>
      </w:r>
      <w:r w:rsidR="00CF38F3">
        <w:t>Corruption</w:t>
      </w:r>
    </w:p>
    <w:p w14:paraId="7913C238" w14:textId="786E0832" w:rsidR="00B6685E" w:rsidRDefault="003327E2" w:rsidP="000B1B4E">
      <w:r>
        <w:t xml:space="preserve">Popular accounts of bureaucracy in India focus on corruption, which is viewed as systematically disrupting proper functioning of government </w:t>
      </w:r>
      <w:r w:rsidR="008C0275">
        <w:fldChar w:fldCharType="begin">
          <w:fldData xml:space="preserve">PEVuZE5vdGU+PENpdGU+PEF1dGhvcj5HdXB0YTwvQXV0aG9yPjxZZWFyPjE5OTU8L1llYXI+PFJl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</w:fldData>
        </w:fldChar>
      </w:r>
      <w:r w:rsidR="004D07ED">
        <w:instrText xml:space="preserve"> ADDIN EN.CITE </w:instrText>
      </w:r>
      <w:r w:rsidR="004D07ED">
        <w:fldChar w:fldCharType="begin">
          <w:fldData xml:space="preserve">PEVuZE5vdGU+PENpdGU+PEF1dGhvcj5HdXB0YTwvQXV0aG9yPjxZZWFyPjE5OTU8L1llYXI+PFJl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</w:fldData>
        </w:fldChar>
      </w:r>
      <w:r w:rsidR="004D07ED">
        <w:instrText xml:space="preserve"> ADDIN EN.CITE.DATA </w:instrText>
      </w:r>
      <w:r w:rsidR="004D07ED">
        <w:fldChar w:fldCharType="end"/>
      </w:r>
      <w:r w:rsidR="008C0275">
        <w:fldChar w:fldCharType="separate"/>
      </w:r>
      <w:r w:rsidR="004D07ED">
        <w:rPr>
          <w:noProof/>
        </w:rPr>
        <w:t>(</w:t>
      </w:r>
      <w:hyperlink w:anchor="_ENREF_28" w:tooltip="Gupta, 1995 #2153" w:history="1">
        <w:r w:rsidR="00A708C7">
          <w:rPr>
            <w:noProof/>
          </w:rPr>
          <w:t>Gupta 1995</w:t>
        </w:r>
      </w:hyperlink>
      <w:r w:rsidR="004D07ED">
        <w:rPr>
          <w:noProof/>
        </w:rPr>
        <w:t xml:space="preserve">; </w:t>
      </w:r>
      <w:hyperlink w:anchor="_ENREF_72" w:tooltip="Parry, 2000 #3942" w:history="1">
        <w:r w:rsidR="00A708C7">
          <w:rPr>
            <w:noProof/>
          </w:rPr>
          <w:t>Parry 2000</w:t>
        </w:r>
      </w:hyperlink>
      <w:r w:rsidR="004D07ED">
        <w:rPr>
          <w:noProof/>
        </w:rPr>
        <w:t>)</w:t>
      </w:r>
      <w:r w:rsidR="008C0275">
        <w:fldChar w:fldCharType="end"/>
      </w:r>
      <w:r w:rsidR="00D72D29">
        <w:t>.</w:t>
      </w:r>
      <w:r>
        <w:t xml:space="preserve"> Corruption is almost by </w:t>
      </w:r>
      <w:r>
        <w:lastRenderedPageBreak/>
        <w:t xml:space="preserve">definition informal. Most accounts of corruption in India’s bureaucracy –including the forest sector – also emphasize that corruption is typically driven by actors external to the agency, making it an example of what </w:t>
      </w:r>
      <w:hyperlink w:anchor="_ENREF_1" w:tooltip="Arnold, 2013 #4370" w:history="1">
        <w:r w:rsidR="00A708C7">
          <w:fldChar w:fldCharType="begin"/>
        </w:r>
        <w:r w:rsidR="00A708C7">
          <w:instrText xml:space="preserve"> ADDIN EN.CITE &lt;EndNote&gt;&lt;Cite AuthorYear="1"&gt;&lt;Author&gt;Arnold&lt;/Author&gt;&lt;Year&gt;2013&lt;/Year&gt;&lt;RecNum&gt;4370&lt;/RecNum&gt;&lt;DisplayText&gt;Arnold and Fleischman (2013)&lt;/DisplayText&gt;&lt;record&gt;&lt;rec-number&gt;4370&lt;/rec-number&gt;&lt;foreign-keys&gt;&lt;key app="EN" db-id="ea9afa2r6dfsdoetdwp5x009eafws95aatvr" timestamp="1386887362"&gt;4370&lt;/key&gt;&lt;key app="ENWeb" db-id=""&gt;0&lt;/key&gt;&lt;/foreign-keys&gt;&lt;ref-type name="Journal Article"&gt;17&lt;/ref-type&gt;&lt;contributors&gt;&lt;authors&gt;&lt;author&gt;Arnold, Gwen&lt;/author&gt;&lt;author&gt;Fleischman, Forrest D.&lt;/author&gt;&lt;/authors&gt;&lt;/contributors&gt;&lt;titles&gt;&lt;title&gt;The Influence of Organizations and Institutions on Wetland Policy Stability: The Rapanos Case&lt;/title&gt;&lt;secondary-title&gt;Policy Studies Journal&lt;/secondary-title&gt;&lt;/titles&gt;&lt;periodical&gt;&lt;full-title&gt;Policy Studies Journal&lt;/full-title&gt;&lt;/periodical&gt;&lt;pages&gt;343-364&lt;/pages&gt;&lt;volume&gt;41&lt;/volume&gt;&lt;number&gt;2&lt;/number&gt;&lt;keywords&gt;&lt;keyword&gt;wetlands&lt;/keyword&gt;&lt;keyword&gt;regulatory policy&lt;/keyword&gt;&lt;keyword&gt;institutional analysis&lt;/keyword&gt;&lt;keyword&gt;organizations&lt;/keyword&gt;&lt;keyword&gt;institutions&lt;/keyword&gt;&lt;keyword&gt;policy implementation&lt;/keyword&gt;&lt;keyword&gt;bureaucracy&lt;/keyword&gt;&lt;keyword&gt;U.S. Environmental Protection Agency&lt;/keyword&gt;&lt;keyword&gt;U.S. Army Corps of Engineers&lt;/keyword&gt;&lt;/keywords&gt;&lt;dates&gt;&lt;year&gt;2013&lt;/year&gt;&lt;/dates&gt;&lt;isbn&gt;1541-0072&lt;/isbn&gt;&lt;urls&gt;&lt;related-urls&gt;&lt;url&gt;http://dx.doi.org/10.1111/psj.12020&lt;/url&gt;&lt;/related-urls&gt;&lt;/urls&gt;&lt;electronic-resource-num&gt;10.1111/psj.12020&lt;/electronic-resource-num&gt;&lt;/record&gt;&lt;/Cite&gt;&lt;/EndNote&gt;</w:instrText>
        </w:r>
        <w:r w:rsidR="00A708C7">
          <w:fldChar w:fldCharType="separate"/>
        </w:r>
        <w:r w:rsidR="00A708C7">
          <w:rPr>
            <w:noProof/>
          </w:rPr>
          <w:t>Arnold and Fleischman (2013)</w:t>
        </w:r>
        <w:r w:rsidR="00A708C7">
          <w:fldChar w:fldCharType="end"/>
        </w:r>
      </w:hyperlink>
      <w:r>
        <w:t xml:space="preserve"> call a “sly” institution. </w:t>
      </w:r>
      <w:r w:rsidR="00B6685E">
        <w:t xml:space="preserve">Arnold and Fleischman did not observe any sly institutions in the case of wetlands regulation in the US, but note that this kind of institution may play an important role in developing countries, and recent accounts of corruption in natural resource agencies in other developing countries also emphasize the importance of external direction </w:t>
      </w:r>
      <w:r w:rsidR="007025F4">
        <w:fldChar w:fldCharType="begin">
          <w:fldData xml:space="preserve">PEVuZE5vdGU+PENpdGU+PEF1dGhvcj5TdW5kc3Ryw7ZtPC9BdXRob3I+PFllYXI+MjAxMzwvWWVh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</w:fldData>
        </w:fldChar>
      </w:r>
      <w:r w:rsidR="00103563">
        <w:instrText xml:space="preserve"> ADDIN EN.CITE </w:instrText>
      </w:r>
      <w:r w:rsidR="00103563">
        <w:fldChar w:fldCharType="begin">
          <w:fldData xml:space="preserve">PEVuZE5vdGU+PENpdGU+PEF1dGhvcj5TdW5kc3Ryw7ZtPC9BdXRob3I+PFllYXI+MjAxMzwvWWVh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</w:fldData>
        </w:fldChar>
      </w:r>
      <w:r w:rsidR="00103563">
        <w:instrText xml:space="preserve"> ADDIN EN.CITE.DATA </w:instrText>
      </w:r>
      <w:r w:rsidR="00103563">
        <w:fldChar w:fldCharType="end"/>
      </w:r>
      <w:r w:rsidR="007025F4">
        <w:fldChar w:fldCharType="separate"/>
      </w:r>
      <w:r w:rsidR="00103563">
        <w:rPr>
          <w:noProof/>
        </w:rPr>
        <w:t>(</w:t>
      </w:r>
      <w:hyperlink w:anchor="_ENREF_100" w:tooltip="Sundström, 2013 #4536" w:history="1">
        <w:r w:rsidR="00A708C7">
          <w:rPr>
            <w:noProof/>
          </w:rPr>
          <w:t>Sundström 2013</w:t>
        </w:r>
      </w:hyperlink>
      <w:r w:rsidR="00103563">
        <w:rPr>
          <w:noProof/>
        </w:rPr>
        <w:t xml:space="preserve">, </w:t>
      </w:r>
      <w:hyperlink w:anchor="_ENREF_101" w:tooltip="Sundström, 2015 #5567" w:history="1">
        <w:r w:rsidR="00A708C7">
          <w:rPr>
            <w:noProof/>
          </w:rPr>
          <w:t>2015a</w:t>
        </w:r>
      </w:hyperlink>
      <w:r w:rsidR="00103563">
        <w:rPr>
          <w:noProof/>
        </w:rPr>
        <w:t xml:space="preserve">, </w:t>
      </w:r>
      <w:hyperlink w:anchor="_ENREF_102" w:tooltip="Sundström, 2015 #5568" w:history="1">
        <w:r w:rsidR="00A708C7">
          <w:rPr>
            <w:noProof/>
          </w:rPr>
          <w:t>b</w:t>
        </w:r>
      </w:hyperlink>
      <w:r w:rsidR="00103563">
        <w:rPr>
          <w:noProof/>
        </w:rPr>
        <w:t>)</w:t>
      </w:r>
      <w:r w:rsidR="007025F4">
        <w:fldChar w:fldCharType="end"/>
      </w:r>
      <w:r w:rsidR="00B6685E">
        <w:t>.</w:t>
      </w:r>
      <w:r w:rsidR="00D72D29">
        <w:t xml:space="preserve"> </w:t>
      </w:r>
    </w:p>
    <w:p w14:paraId="59EC6CB6" w14:textId="35E3E816" w:rsidR="00475221" w:rsidRPr="001F36AE" w:rsidRDefault="00F33322" w:rsidP="00D970E6">
      <w:r w:rsidRPr="00F33322">
        <w:t>Two forms of corruption appear to be particularly important in Indian forest management: retail corruption and embezzlement</w:t>
      </w:r>
      <w:r w:rsidR="00EB3749">
        <w:t xml:space="preserve"> </w:t>
      </w:r>
      <w:r w:rsidR="008C0275">
        <w:fldChar w:fldCharType="begin"/>
      </w:r>
      <w:r w:rsidR="00253E8D">
        <w:instrText xml:space="preserve"> ADDIN EN.CITE &lt;EndNote&gt;&lt;Cite&gt;&lt;Author&gt;Sukhtankar&lt;/Author&gt;&lt;Year&gt;2014&lt;/Year&gt;&lt;RecNum&gt;5344&lt;/RecNum&gt;&lt;Prefix&gt;see &lt;/Prefix&gt;&lt;Suffix&gt; for a description of the varieties of corruption&lt;/Suffix&gt;&lt;DisplayText&gt;(see Sukhtankar and Vaishnav 2014 for a description of the varieties of corruption)&lt;/DisplayText&gt;&lt;record&gt;&lt;rec-number&gt;5344&lt;/rec-number&gt;&lt;foreign-keys&gt;&lt;key app="EN" db-id="ea9afa2r6dfsdoetdwp5x009eafws95aatvr" timestamp="1417465422"&gt;5344&lt;/key&gt;&lt;key app="ENWeb" db-id=""&gt;0&lt;/key&gt;&lt;/foreign-keys&gt;&lt;ref-type name="Conference Paper"&gt;47&lt;/ref-type&gt;&lt;contributors&gt;&lt;authors&gt;&lt;author&gt;Sandip Sukhtankar&lt;/author&gt;&lt;author&gt;Milan Vaishnav&lt;/author&gt;&lt;/authors&gt;&lt;/contributors&gt;&lt;titles&gt;&lt;title&gt;Corruption in India: Bridging Academic Evidence and Policy Options&lt;/title&gt;&lt;secondary-title&gt;India Policy Forum&lt;/secondary-title&gt;&lt;/titles&gt;&lt;dates&gt;&lt;year&gt;2014&lt;/year&gt;&lt;/dates&gt;&lt;pub-location&gt;New Delhi&lt;/pub-location&gt;&lt;publisher&gt;National Council of Applied Economic Research&lt;/publisher&gt;&lt;urls&gt;&lt;related-urls&gt;&lt;url&gt;http://www.ncaer.org/uploads/photo-gallery/files/1405592597IPF%202014%20Sukhtankar-Vaishnav%20Conference.pdf&lt;/url&gt;&lt;/related-urls&gt;&lt;/urls&gt;&lt;/record&gt;&lt;/Cite&gt;&lt;/EndNote&gt;</w:instrText>
      </w:r>
      <w:r w:rsidR="008C0275">
        <w:fldChar w:fldCharType="separate"/>
      </w:r>
      <w:r w:rsidR="00253E8D">
        <w:rPr>
          <w:noProof/>
        </w:rPr>
        <w:t>(</w:t>
      </w:r>
      <w:hyperlink w:anchor="_ENREF_98" w:tooltip="Sukhtankar, 2014 #5344" w:history="1">
        <w:r w:rsidR="00A708C7">
          <w:rPr>
            <w:noProof/>
          </w:rPr>
          <w:t>see Sukhtankar and Vaishnav 2014 for a description of the varieties of corruption</w:t>
        </w:r>
      </w:hyperlink>
      <w:r w:rsidR="00253E8D">
        <w:rPr>
          <w:noProof/>
        </w:rPr>
        <w:t>)</w:t>
      </w:r>
      <w:r w:rsidR="008C0275">
        <w:fldChar w:fldCharType="end"/>
      </w:r>
      <w:r w:rsidRPr="00F33322">
        <w:t xml:space="preserve">. </w:t>
      </w:r>
      <w:r w:rsidR="00BA733E">
        <w:t>Retail corruption refers to br</w:t>
      </w:r>
      <w:r w:rsidR="003B3374">
        <w:t>ibery in exchange for services or to escape punishment</w:t>
      </w:r>
      <w:r w:rsidR="00BA733E">
        <w:t xml:space="preserve">, and is widely reported across sectors and regions of India </w:t>
      </w:r>
      <w:r w:rsidR="008C0275">
        <w:fldChar w:fldCharType="begin">
          <w:fldData xml:space="preserve">PEVuZE5vdGU+PENpdGU+PEF1dGhvcj5HdXB0YTwvQXV0aG9yPjxZZWFyPjIwMTI8L1llYXI+PFJl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</w:fldData>
        </w:fldChar>
      </w:r>
      <w:r w:rsidR="004D07ED">
        <w:instrText xml:space="preserve"> ADDIN EN.CITE </w:instrText>
      </w:r>
      <w:r w:rsidR="004D07ED">
        <w:fldChar w:fldCharType="begin">
          <w:fldData xml:space="preserve">PEVuZE5vdGU+PENpdGU+PEF1dGhvcj5HdXB0YTwvQXV0aG9yPjxZZWFyPjIwMTI8L1llYXI+PFJl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</w:fldData>
        </w:fldChar>
      </w:r>
      <w:r w:rsidR="004D07ED">
        <w:instrText xml:space="preserve"> ADDIN EN.CITE.DATA </w:instrText>
      </w:r>
      <w:r w:rsidR="004D07ED">
        <w:fldChar w:fldCharType="end"/>
      </w:r>
      <w:r w:rsidR="008C0275">
        <w:fldChar w:fldCharType="separate"/>
      </w:r>
      <w:r w:rsidR="004D07ED">
        <w:rPr>
          <w:noProof/>
        </w:rPr>
        <w:t xml:space="preserve">(e.g. </w:t>
      </w:r>
      <w:hyperlink w:anchor="_ENREF_29" w:tooltip="Gupta, 2012 #4109" w:history="1">
        <w:r w:rsidR="00A708C7">
          <w:rPr>
            <w:noProof/>
          </w:rPr>
          <w:t>Gupta 2012</w:t>
        </w:r>
      </w:hyperlink>
      <w:r w:rsidR="004D07ED">
        <w:rPr>
          <w:noProof/>
        </w:rPr>
        <w:t xml:space="preserve">; </w:t>
      </w:r>
      <w:hyperlink w:anchor="_ENREF_7" w:tooltip="Bertrand, 2007 #3678" w:history="1">
        <w:r w:rsidR="00A708C7">
          <w:rPr>
            <w:noProof/>
          </w:rPr>
          <w:t>Bertrand et al. 2007</w:t>
        </w:r>
      </w:hyperlink>
      <w:r w:rsidR="004D07ED">
        <w:rPr>
          <w:noProof/>
        </w:rPr>
        <w:t xml:space="preserve">; </w:t>
      </w:r>
      <w:hyperlink w:anchor="_ENREF_109" w:tooltip="Wade, 1982 #1396" w:history="1">
        <w:r w:rsidR="00A708C7">
          <w:rPr>
            <w:noProof/>
          </w:rPr>
          <w:t>Wade 1982b</w:t>
        </w:r>
      </w:hyperlink>
      <w:r w:rsidR="004D07ED">
        <w:rPr>
          <w:noProof/>
        </w:rPr>
        <w:t>)</w:t>
      </w:r>
      <w:r w:rsidR="008C0275">
        <w:fldChar w:fldCharType="end"/>
      </w:r>
      <w:r w:rsidR="00CF38F3">
        <w:t>.</w:t>
      </w:r>
      <w:r w:rsidR="002C40EE">
        <w:t xml:space="preserve"> </w:t>
      </w:r>
      <w:hyperlink w:anchor="_ENREF_85" w:tooltip="Robbins, 2000 #2522" w:history="1">
        <w:r w:rsidR="00A708C7">
          <w:fldChar w:fldCharType="begin">
            <w:fldData xml:space="preserve">PEVuZE5vdGU+PENpdGUgQXV0aG9yWWVhcj0iMSI+PEF1dGhvcj5Sb2JiaW5zPC9BdXRob3I+PFll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</w:fldData>
          </w:fldChar>
        </w:r>
        <w:r w:rsidR="00A708C7">
          <w:instrText xml:space="preserve"> ADDIN EN.CITE </w:instrText>
        </w:r>
        <w:r w:rsidR="00A708C7">
          <w:fldChar w:fldCharType="begin">
            <w:fldData xml:space="preserve">PEVuZE5vdGU+PENpdGUgQXV0aG9yWWVhcj0iMSI+PEF1dGhvcj5Sb2JiaW5zPC9BdXRob3I+PFll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</w:fldData>
          </w:fldChar>
        </w:r>
        <w:r w:rsidR="00A708C7">
          <w:instrText xml:space="preserve"> ADDIN EN.CITE.DATA </w:instrText>
        </w:r>
        <w:r w:rsidR="00A708C7">
          <w:fldChar w:fldCharType="end"/>
        </w:r>
        <w:r w:rsidR="00A708C7">
          <w:fldChar w:fldCharType="separate"/>
        </w:r>
        <w:r w:rsidR="00A708C7">
          <w:rPr>
            <w:noProof/>
          </w:rPr>
          <w:t>Robbins (2000b)</w:t>
        </w:r>
        <w:r w:rsidR="00A708C7">
          <w:fldChar w:fldCharType="end"/>
        </w:r>
      </w:hyperlink>
      <w:r w:rsidR="00CF38F3">
        <w:t xml:space="preserve"> </w:t>
      </w:r>
      <w:proofErr w:type="gramStart"/>
      <w:r w:rsidR="002C40EE">
        <w:t>shows</w:t>
      </w:r>
      <w:proofErr w:type="gramEnd"/>
      <w:r w:rsidR="002C40EE">
        <w:t xml:space="preserve"> how bribery has the potential to reshape forest landscapes. </w:t>
      </w:r>
      <w:r w:rsidR="003B3374">
        <w:t>Most</w:t>
      </w:r>
      <w:r w:rsidR="00CF38F3">
        <w:t xml:space="preserve"> forest users in a </w:t>
      </w:r>
      <w:r w:rsidR="003B3374">
        <w:t xml:space="preserve">Rajasthan wildlife sanctuary </w:t>
      </w:r>
      <w:r w:rsidR="00CF38F3">
        <w:t>pay bribes, but the bribes vary with the type of material extracted</w:t>
      </w:r>
      <w:r w:rsidR="00475221">
        <w:t xml:space="preserve"> and</w:t>
      </w:r>
      <w:r w:rsidR="00CF38F3">
        <w:t xml:space="preserve"> the relative social status of the bribe giver and taker. </w:t>
      </w:r>
      <w:r w:rsidR="00475221">
        <w:t>Caste ties and wealth mediate long-term bribery relationships, effectively excluding</w:t>
      </w:r>
      <w:r w:rsidR="00CF38F3">
        <w:t xml:space="preserve"> poor people from accessing the wealth of the forest </w:t>
      </w:r>
      <w:r w:rsidR="008C0275">
        <w:fldChar w:fldCharType="begin"/>
      </w:r>
      <w:r w:rsidR="004D07ED">
        <w:instrText xml:space="preserve"> ADDIN EN.CITE &lt;EndNote&gt;&lt;Cite&gt;&lt;Author&gt;Jeffrey&lt;/Author&gt;&lt;Year&gt;2002&lt;/Year&gt;&lt;RecNum&gt;2596&lt;/RecNum&gt;&lt;Prefix&gt;for a similar argument from the standpoint of agriculture in Uttar Pradesh`, see &lt;/Prefix&gt;&lt;DisplayText&gt;(for a similar argument from the standpoint of agriculture in Uttar Pradesh, see Jeffrey 2002)&lt;/DisplayText&gt;&lt;record&gt;&lt;rec-number&gt;2596&lt;/rec-number&gt;&lt;foreign-keys&gt;&lt;key app="EN" db-id="ea9afa2r6dfsdoetdwp5x009eafws95aatvr" timestamp="1386885688"&gt;2596&lt;/key&gt;&lt;key app="ENWeb" db-id=""&gt;0&lt;/key&gt;&lt;/foreign-keys&gt;&lt;ref-type name="Journal Article"&gt;17&lt;/ref-type&gt;&lt;contributors&gt;&lt;authors&gt;&lt;author&gt;Jeffrey, Craig&lt;/author&gt;&lt;/authors&gt;&lt;/contributors&gt;&lt;titles&gt;&lt;title&gt;Caste, Class, and Clientelism: A Political Economy of Everyday Corruption in Rural North India&lt;/title&gt;&lt;secondary-title&gt;Economic Geography&lt;/secondary-title&gt;&lt;/titles&gt;&lt;periodical&gt;&lt;full-title&gt;Economic Geography&lt;/full-title&gt;&lt;/periodical&gt;&lt;pages&gt;21-41&lt;/pages&gt;&lt;volume&gt;78&lt;/volume&gt;&lt;number&gt;1&lt;/number&gt;&lt;dates&gt;&lt;year&gt;2002&lt;/year&gt;&lt;/dates&gt;&lt;publisher&gt;Clark University&lt;/publisher&gt;&lt;isbn&gt;00130095&lt;/isbn&gt;&lt;urls&gt;&lt;related-urls&gt;&lt;url&gt;http://www.jstor.org/stable/4140822&lt;/url&gt;&lt;/related-urls&gt;&lt;/urls&gt;&lt;/record&gt;&lt;/Cite&gt;&lt;/EndNote&gt;</w:instrText>
      </w:r>
      <w:r w:rsidR="008C0275">
        <w:fldChar w:fldCharType="separate"/>
      </w:r>
      <w:r w:rsidR="004D07ED">
        <w:rPr>
          <w:noProof/>
        </w:rPr>
        <w:t>(</w:t>
      </w:r>
      <w:hyperlink w:anchor="_ENREF_36" w:tooltip="Jeffrey, 2002 #2596" w:history="1">
        <w:r w:rsidR="00A708C7">
          <w:rPr>
            <w:noProof/>
          </w:rPr>
          <w:t>for a similar argument from the standpoint of agriculture in Uttar Pradesh, see Jeffrey 2002</w:t>
        </w:r>
      </w:hyperlink>
      <w:r w:rsidR="004D07ED">
        <w:rPr>
          <w:noProof/>
        </w:rPr>
        <w:t>)</w:t>
      </w:r>
      <w:r w:rsidR="008C0275">
        <w:fldChar w:fldCharType="end"/>
      </w:r>
      <w:r w:rsidR="00CF38F3">
        <w:t xml:space="preserve">. While most materials in the forest could be </w:t>
      </w:r>
      <w:r w:rsidR="00CF38F3" w:rsidRPr="001F36AE">
        <w:t xml:space="preserve">harvested illegally by arranging an appropriate bribe, certain rare tree species, harvesting technologies (e.g. such as the branch coppicing widely practiced in surrounding villages), and the hunting of certain animals (such as </w:t>
      </w:r>
      <w:proofErr w:type="spellStart"/>
      <w:r w:rsidR="00CF38F3" w:rsidRPr="001F36AE">
        <w:t>nilgai</w:t>
      </w:r>
      <w:proofErr w:type="spellEnd"/>
      <w:r w:rsidR="00CF38F3" w:rsidRPr="001F36AE">
        <w:t xml:space="preserve"> and leop</w:t>
      </w:r>
      <w:r w:rsidR="00475221" w:rsidRPr="001F36AE">
        <w:t>ards) were strictly prevented. This</w:t>
      </w:r>
      <w:r w:rsidR="00CF38F3" w:rsidRPr="001F36AE">
        <w:t xml:space="preserve"> resulted in a reconfiguration of the landscape with, for example, a much lower ratio of wild</w:t>
      </w:r>
      <w:r w:rsidR="003B3374" w:rsidRPr="001F36AE">
        <w:t xml:space="preserve"> pig, which is hunted illegally,</w:t>
      </w:r>
      <w:r w:rsidR="00CF38F3" w:rsidRPr="001F36AE">
        <w:t xml:space="preserve"> to</w:t>
      </w:r>
      <w:r w:rsidR="0052554F" w:rsidRPr="001F36AE">
        <w:t xml:space="preserve"> less hunted</w:t>
      </w:r>
      <w:r w:rsidR="00CF38F3" w:rsidRPr="001F36AE">
        <w:t xml:space="preserve"> </w:t>
      </w:r>
      <w:proofErr w:type="spellStart"/>
      <w:r w:rsidR="00CF38F3" w:rsidRPr="001F36AE">
        <w:t>nilgai</w:t>
      </w:r>
      <w:proofErr w:type="spellEnd"/>
      <w:r w:rsidR="0052554F" w:rsidRPr="001F36AE">
        <w:t xml:space="preserve"> antelopes</w:t>
      </w:r>
      <w:r w:rsidR="00CF38F3" w:rsidRPr="001F36AE">
        <w:t xml:space="preserve"> than would be expected if neither were hunted. </w:t>
      </w:r>
    </w:p>
    <w:p w14:paraId="346EC7B8" w14:textId="4FB35784" w:rsidR="007B7B97" w:rsidRDefault="00CF38F3" w:rsidP="000B1B4E">
      <w:r w:rsidRPr="001F36AE">
        <w:t xml:space="preserve">While the bribes reported by Robbins represented small percentages of the value of the products harvested, </w:t>
      </w:r>
      <w:hyperlink w:anchor="_ENREF_12" w:tooltip="Corbridge, 2002 #2438" w:history="1">
        <w:r w:rsidR="00A708C7" w:rsidRPr="001F36AE">
          <w:fldChar w:fldCharType="begin"/>
        </w:r>
        <w:r w:rsidR="00A708C7" w:rsidRPr="001F36AE">
          <w:instrText xml:space="preserve"> ADDIN EN.CITE &lt;EndNote&gt;&lt;Cite AuthorYear="1"&gt;&lt;Author&gt;Corbridge&lt;/Author&gt;&lt;Year&gt;2002&lt;/Year&gt;&lt;RecNum&gt;2438&lt;/RecNum&gt;&lt;DisplayText&gt;Corbridge and Kumar (2002)&lt;/DisplayText&gt;&lt;record&gt;&lt;rec-number&gt;2438&lt;/rec-number&gt;&lt;foreign-keys&gt;&lt;key app="EN" db-id="09d0evpsaszssae5xdaxd5wcpsrs0rwdwdfz"&gt;2438&lt;/key&gt;&lt;key app="ENWeb" db-id=""&gt;0&lt;/key&gt;&lt;/foreign-keys&gt;&lt;ref-type name="Journal Article"&gt;17&lt;/ref-type&gt;&lt;contributors&gt;&lt;authors&gt;&lt;author&gt;Corbridge, S.&lt;/author&gt;&lt;author&gt;Kumar, S.&lt;/author&gt;&lt;/authors&gt;&lt;/contributors&gt;&lt;titles&gt;&lt;title&gt;Community, corruption, landscape: tales from the free trade&lt;/title&gt;&lt;secondary-title&gt;Political Geography&lt;/secondary-title&gt;&lt;/titles&gt;&lt;periodical&gt;&lt;full-title&gt;Political Geography&lt;/full-title&gt;&lt;/periodical&gt;&lt;pages&gt;765-788&lt;/pages&gt;&lt;volume&gt;21&lt;/volume&gt;&lt;number&gt;6&lt;/number&gt;&lt;dates&gt;&lt;year&gt;2002&lt;/year&gt;&lt;/dates&gt;&lt;urls&gt;&lt;/urls&gt;&lt;research-notes&gt;&amp;quot;the very considerable scope for rentseeking&amp;#xD;that inheres in a highly regulated system of timber marketing. Moving&amp;#xD;beyond the ‘state versus community’ frameworks that have so far dominated discussions&amp;#xD;of forest policy in India, we want to consider, in addition, the role that less&amp;#xD;regulated markets and a reformed FD might play in empowering forest-fringe populations&amp;#xD;&amp;#xD;&amp;quot;Both for forest management&amp;#xD;reasons, and to protect innocent tribals from unscrupulous merchants, the idea gained&amp;#xD;hold that forest-dependent populations had to be protected against themselves and&amp;#xD;those who would exploit them.&amp;#xD;&amp;#xD;&amp;quot;By the time the timber was finally&amp;#xD;accepted for sale, and the payments received by way of a government cheque passing&amp;#xD;through the treasury office and a designated bank, the schoolmaster and/or the dalaal&amp;#xD;had sought the favour of more than 50 persons, and had invested more than 300&amp;#xD;hours in bringing the wood to market. Thus was a poor tribal protected by the state.&lt;/research-notes&gt;&lt;/record&gt;&lt;/Cite&gt;&lt;/EndNote&gt;</w:instrText>
        </w:r>
        <w:r w:rsidR="00A708C7" w:rsidRPr="001F36AE">
          <w:fldChar w:fldCharType="separate"/>
        </w:r>
        <w:r w:rsidR="00A708C7" w:rsidRPr="001F36AE">
          <w:rPr>
            <w:noProof/>
          </w:rPr>
          <w:t>Corbridge and Kumar (2002)</w:t>
        </w:r>
        <w:r w:rsidR="00A708C7" w:rsidRPr="001F36AE">
          <w:fldChar w:fldCharType="end"/>
        </w:r>
      </w:hyperlink>
      <w:r w:rsidRPr="001F36AE">
        <w:t xml:space="preserve"> report that a farmer who wished to sell jackfruit timber off of his private land in Jharkhand received only 1/5 of the value of his timber, with approximately ¼ paid to a broker, and the remainder paid</w:t>
      </w:r>
      <w:r w:rsidR="003B3374" w:rsidRPr="001F36AE">
        <w:t xml:space="preserve"> as bribes</w:t>
      </w:r>
      <w:r w:rsidRPr="001F36AE">
        <w:t xml:space="preserve"> to forest and police officials. According to </w:t>
      </w:r>
      <w:proofErr w:type="spellStart"/>
      <w:r w:rsidRPr="001F36AE">
        <w:t>Corbridge</w:t>
      </w:r>
      <w:proofErr w:type="spellEnd"/>
      <w:r w:rsidRPr="001F36AE">
        <w:t xml:space="preserve"> &amp; Kumar, the necessity of paying such enormous bribes has</w:t>
      </w:r>
      <w:r w:rsidR="003B3374" w:rsidRPr="001F36AE">
        <w:t xml:space="preserve"> hindered the</w:t>
      </w:r>
      <w:r w:rsidR="009E12DA">
        <w:t xml:space="preserve"> planting of j</w:t>
      </w:r>
      <w:r w:rsidR="003B3374" w:rsidRPr="001F36AE">
        <w:t>ack</w:t>
      </w:r>
      <w:r w:rsidR="009E12DA">
        <w:t>fruit</w:t>
      </w:r>
      <w:r w:rsidRPr="001F36AE">
        <w:t xml:space="preserve"> since the 1940s, crippling the potential for the development of a vibrant agroforestry sector in the state </w:t>
      </w:r>
      <w:r w:rsidR="008C0275" w:rsidRPr="001F36AE">
        <w:fldChar w:fldCharType="begin"/>
      </w:r>
      <w:r w:rsidR="004D07ED" w:rsidRPr="001F36AE">
        <w:instrText xml:space="preserve"> ADDIN EN.CITE &lt;EndNote&gt;&lt;Cite&gt;&lt;Author&gt;Milne&lt;/Author&gt;&lt;Year&gt;2005&lt;/Year&gt;&lt;RecNum&gt;1699&lt;/RecNum&gt;&lt;Prefix&gt;Similar hindrances plague the development of private-land forestry and the development of forest-based industries throughout India – see &lt;/Prefix&gt;&lt;DisplayText&gt;(Similar hindrances plague the development of private-land forestry and the development of forest-based industries throughout India – see Milne et al. 2005)&lt;/DisplayText&gt;&lt;record&gt;&lt;rec-number&gt;1699&lt;/rec-number&gt;&lt;foreign-keys&gt;&lt;key app="EN" db-id="ea9afa2r6dfsdoetdwp5x009eafws95aatvr" timestamp="1386709789"&gt;1699&lt;/key&gt;&lt;key app="ENWeb" db-id=""&gt;0&lt;/key&gt;&lt;/foreign-keys&gt;&lt;ref-type name="Report"&gt;27&lt;/ref-type&gt;&lt;contributors&gt;&lt;authors&gt;&lt;author&gt;Grant Milne&lt;/author&gt;&lt;author&gt;Barbara Verardo&lt;/author&gt;&lt;author&gt;Reena Gupta&lt;/author&gt;&lt;/authors&gt;&lt;/contributors&gt;&lt;titles&gt;&lt;title&gt;India: Unlocking Opportunities for Forest-Dependent People in India&lt;/title&gt;&lt;/titles&gt;&lt;number&gt;Report No. 34481-IN&lt;/number&gt;&lt;dates&gt;&lt;year&gt;2005&lt;/year&gt;&lt;/dates&gt;&lt;pub-location&gt;New Delhi&lt;/pub-location&gt;&lt;publisher&gt;The World Bank Agriculture and Rural Development Sector Unit, South Asia Region&lt;/publisher&gt;&lt;urls&gt;&lt;/urls&gt;&lt;/record&gt;&lt;/Cite&gt;&lt;/EndNote&gt;</w:instrText>
      </w:r>
      <w:r w:rsidR="008C0275" w:rsidRPr="001F36AE">
        <w:fldChar w:fldCharType="separate"/>
      </w:r>
      <w:r w:rsidR="004D07ED" w:rsidRPr="001F36AE">
        <w:rPr>
          <w:noProof/>
        </w:rPr>
        <w:t>(</w:t>
      </w:r>
      <w:hyperlink w:anchor="_ENREF_61" w:tooltip="Milne, 2005 #1699" w:history="1">
        <w:r w:rsidR="00A708C7" w:rsidRPr="001F36AE">
          <w:rPr>
            <w:noProof/>
          </w:rPr>
          <w:t>Similar hindrances plague the development of private-land forestry and the development of forest-based industries throughout India – see Milne et al. 2005</w:t>
        </w:r>
      </w:hyperlink>
      <w:r w:rsidR="004D07ED" w:rsidRPr="001F36AE">
        <w:rPr>
          <w:noProof/>
        </w:rPr>
        <w:t>)</w:t>
      </w:r>
      <w:r w:rsidR="008C0275" w:rsidRPr="001F36AE">
        <w:fldChar w:fldCharType="end"/>
      </w:r>
      <w:r w:rsidR="00932E9E" w:rsidRPr="001F36AE">
        <w:t xml:space="preserve">. </w:t>
      </w:r>
      <w:r w:rsidR="001F36AE" w:rsidRPr="001F36AE">
        <w:t>There are scattered</w:t>
      </w:r>
      <w:r w:rsidR="00AE2851" w:rsidRPr="001F36AE">
        <w:t xml:space="preserve"> </w:t>
      </w:r>
      <w:r w:rsidR="003B3374" w:rsidRPr="001F36AE">
        <w:t>reports that lower level positions in the department are available only to those willing to pay a large bribe to secure the position</w:t>
      </w:r>
      <w:r w:rsidR="001F36AE">
        <w:t xml:space="preserve"> </w:t>
      </w:r>
      <w:r w:rsidR="00103563">
        <w:fldChar w:fldCharType="begin"/>
      </w:r>
      <w:r w:rsidR="00103563">
        <w:instrText xml:space="preserve"> ADDIN EN.CITE &lt;EndNote&gt;&lt;Cite&gt;&lt;Author&gt;Fleischman&lt;/Author&gt;&lt;Year&gt;2012&lt;/Year&gt;&lt;RecNum&gt;4068&lt;/RecNum&gt;&lt;Prefix&gt;and then pay off the bribe with the bribes they receive in payment for illegal harvests – see &lt;/Prefix&gt;&lt;DisplayText&gt;(and then pay off the bribe with the bribes they receive in payment for illegal harvests – see Fleischman 2012)&lt;/DisplayText&gt;&lt;record&gt;&lt;rec-number&gt;4068&lt;/rec-number&gt;&lt;foreign-keys&gt;&lt;key app="EN" db-id="ea9afa2r6dfsdoetdwp5x009eafws95aatvr" timestamp="1386887229"&gt;4068&lt;/key&gt;&lt;/foreign-keys&gt;&lt;ref-type name="Thesis"&gt;32&lt;/ref-type&gt;&lt;contributors&gt;&lt;authors&gt;&lt;author&gt;Fleischman, Forrest D.&lt;/author&gt;&lt;/authors&gt;&lt;tertiary-authors&gt;&lt;author&gt;Ostrom, Elinor&lt;/author&gt;&lt;/tertiary-authors&gt;&lt;/contributors&gt;&lt;titles&gt;&lt;title&gt;Public servant behavior and forest policy implementation in Central India&lt;/title&gt;&lt;/titles&gt;&lt;pages&gt;328&lt;/pages&gt;&lt;volume&gt;Ph.D.&lt;/volume&gt;&lt;keywords&gt;&lt;keyword&gt;0638:South Asian Studies&lt;/keyword&gt;&lt;keyword&gt;Bureaucracy&lt;/keyword&gt;&lt;keyword&gt;0640:Sustainability&lt;/keyword&gt;&lt;keyword&gt;0478:Forestry&lt;/keyword&gt;&lt;keyword&gt;0630:Public policy&lt;/keyword&gt;&lt;keyword&gt;Forests&lt;/keyword&gt;&lt;keyword&gt;Policy implementation&lt;/keyword&gt;&lt;keyword&gt;Democracy&lt;/keyword&gt;&lt;keyword&gt;0617:Public administration&lt;/keyword&gt;&lt;keyword&gt;Biological sciences&lt;/keyword&gt;&lt;keyword&gt;Social sciences&lt;/keyword&gt;&lt;keyword&gt;India&lt;/keyword&gt;&lt;/keywords&gt;&lt;dates&gt;&lt;year&gt;2012&lt;/year&gt;&lt;/dates&gt;&lt;pub-location&gt;United States -- Indiana&lt;/pub-location&gt;&lt;publisher&gt;Indiana University&lt;/publisher&gt;&lt;isbn&gt;9781267619587&lt;/isbn&gt;&lt;accession-num&gt;1074791588&lt;/accession-num&gt;&lt;work-type&gt;3527562&lt;/work-type&gt;&lt;urls&gt;&lt;related-urls&gt;&lt;url&gt;http://ezproxy.lib.indiana.edu/login?url=http://search.proquest.com/docview/1074791588?accountid=11620&lt;/url&gt;&lt;/related-urls&gt;&lt;/urls&gt;&lt;remote-database-name&gt;Dissertations &amp;amp; Theses @ CIC Institutions; ProQuest Dissertations &amp;amp; Theses A&amp;amp;I&lt;/remote-database-name&gt;&lt;language&gt;English&lt;/language&gt;&lt;/record&gt;&lt;/Cite&gt;&lt;/EndNote&gt;</w:instrText>
      </w:r>
      <w:r w:rsidR="00103563">
        <w:fldChar w:fldCharType="separate"/>
      </w:r>
      <w:r w:rsidR="00103563">
        <w:rPr>
          <w:noProof/>
        </w:rPr>
        <w:t>(</w:t>
      </w:r>
      <w:hyperlink w:anchor="_ENREF_15" w:tooltip="Fleischman, 2012 #4068" w:history="1">
        <w:r w:rsidR="00A708C7">
          <w:rPr>
            <w:noProof/>
          </w:rPr>
          <w:t>and then pay off the bribe with the bribes they receive in payment for illegal harvests – see Fleischman 2012</w:t>
        </w:r>
      </w:hyperlink>
      <w:r w:rsidR="00103563">
        <w:rPr>
          <w:noProof/>
        </w:rPr>
        <w:t>)</w:t>
      </w:r>
      <w:r w:rsidR="00103563">
        <w:fldChar w:fldCharType="end"/>
      </w:r>
      <w:r w:rsidR="003B3374" w:rsidRPr="001F36AE">
        <w:t>.</w:t>
      </w:r>
    </w:p>
    <w:p w14:paraId="27AA0332" w14:textId="639931D1" w:rsidR="003B3374" w:rsidRDefault="003B3374" w:rsidP="000B1ED5">
      <w:r>
        <w:t>A</w:t>
      </w:r>
      <w:r w:rsidR="00CF38F3">
        <w:t xml:space="preserve"> separate form of corruption occurs in the diversion of government funds from intended purposes. Reports of various forms of embezzlement</w:t>
      </w:r>
      <w:r w:rsidR="00B57835">
        <w:t xml:space="preserve"> and kickbacks</w:t>
      </w:r>
      <w:r w:rsidR="00CF38F3">
        <w:t xml:space="preserve"> have become widespread in the Indian press, but I am aware of no peer-reviewed publications reporting on the levels of embezzlement in </w:t>
      </w:r>
      <w:r w:rsidR="0030243D">
        <w:t>any</w:t>
      </w:r>
      <w:r w:rsidR="00CF38F3">
        <w:t xml:space="preserve"> forest department. Wade’s </w:t>
      </w:r>
      <w:r w:rsidR="008C0275">
        <w:fldChar w:fldCharType="begin"/>
      </w:r>
      <w:r w:rsidR="004D07ED">
        <w:instrText xml:space="preserve"> ADDIN EN.CITE &lt;EndNote&gt;&lt;Cite ExcludeAuth="1"&gt;&lt;Author&gt;Wade&lt;/Author&gt;&lt;Year&gt;1982&lt;/Year&gt;&lt;RecNum&gt;1396&lt;/RecNum&gt;&lt;DisplayText&gt;(1982b)&lt;/DisplayText&gt;&lt;record&gt;&lt;rec-number&gt;1396&lt;/rec-number&gt;&lt;foreign-keys&gt;&lt;key app="EN" db-id="ea9afa2r6dfsdoetdwp5x009eafws95aatvr" timestamp="1386709582"&gt;1396&lt;/key&gt;&lt;key app="ENWeb" db-id=""&gt;0&lt;/key&gt;&lt;/foreign-keys&gt;&lt;ref-type name="Journal Article"&gt;17&lt;/ref-type&gt;&lt;contributors&gt;&lt;authors&gt;&lt;author&gt;Wade, Robert&lt;/author&gt;&lt;/authors&gt;&lt;/contributors&gt;&lt;titles&gt;&lt;title&gt;The System of Administrative and Political Corruption: Canal Irrigation in South India&lt;/title&gt;&lt;secondary-title&gt;Journal of Development Studies&lt;/secondary-title&gt;&lt;/titles&gt;&lt;periodical&gt;&lt;full-title&gt;Journal of Development Studies&lt;/full-title&gt;&lt;/periodical&gt;&lt;pages&gt;287&lt;/pages&gt;&lt;volume&gt;18&lt;/volume&gt;&lt;number&gt;3&lt;/number&gt;&lt;keywords&gt;&lt;keyword&gt;IRRIGATION&lt;/keyword&gt;&lt;keyword&gt;POLITICAL corruption&lt;/keyword&gt;&lt;keyword&gt;INDIA, South&lt;/keyword&gt;&lt;keyword&gt;ADMINISTRATION AND POLITICS&lt;/keyword&gt;&lt;/keywords&gt;&lt;dates&gt;&lt;year&gt;1982&lt;/year&gt;&lt;/dates&gt;&lt;publisher&gt;Routledge&lt;/publisher&gt;&lt;isbn&gt;00220388&lt;/isbn&gt;&lt;urls&gt;&lt;related-urls&gt;&lt;url&gt;http://bert.lib.indiana.edu:2048/login?url=http://search.ebscohost.com/login.aspx?direct=true&amp;amp;db=aph&amp;amp;AN=7142390&amp;amp;site=ehost-live&lt;/url&gt;&lt;/related-urls&gt;&lt;/urls&gt;&lt;/record&gt;&lt;/Cite&gt;&lt;/EndNote&gt;</w:instrText>
      </w:r>
      <w:r w:rsidR="008C0275">
        <w:fldChar w:fldCharType="separate"/>
      </w:r>
      <w:r w:rsidR="004D07ED">
        <w:rPr>
          <w:noProof/>
        </w:rPr>
        <w:t>(</w:t>
      </w:r>
      <w:hyperlink w:anchor="_ENREF_109" w:tooltip="Wade, 1982 #1396" w:history="1">
        <w:r w:rsidR="00A708C7">
          <w:rPr>
            <w:noProof/>
          </w:rPr>
          <w:t>1982b</w:t>
        </w:r>
      </w:hyperlink>
      <w:r w:rsidR="004D07ED">
        <w:rPr>
          <w:noProof/>
        </w:rPr>
        <w:t>)</w:t>
      </w:r>
      <w:r w:rsidR="008C0275">
        <w:fldChar w:fldCharType="end"/>
      </w:r>
      <w:r w:rsidR="00CF38F3">
        <w:t xml:space="preserve"> detailed analysis of embezzlement in the Andhra Pradesh irrigation department is, however, suggestive. Wade reported that 8.5% of the “works” budget was immediately kicked back to the middle level managers responsible for overseeing the works, while additional money squeezed out from on-the-ground cost savings (by, for example, removing less silt than called for </w:t>
      </w:r>
      <w:r w:rsidR="00DC2473">
        <w:t>on a contract for maintenance of</w:t>
      </w:r>
      <w:r w:rsidR="00CF38F3">
        <w:t xml:space="preserve"> an irrigation canal), were negotiated between the contractors and the managers. The total diversion of funds ranged from 25 to 50% of the budget</w:t>
      </w:r>
      <w:r>
        <w:t>, and the resulting infrastructure was of poor quality and subject to irregular maintenance</w:t>
      </w:r>
      <w:r w:rsidR="00CF38F3">
        <w:t xml:space="preserve">.  </w:t>
      </w:r>
    </w:p>
    <w:p w14:paraId="1C2DA0DB" w14:textId="574704BC" w:rsidR="00DC2473" w:rsidRDefault="00CF38F3" w:rsidP="000B1ED5">
      <w:r>
        <w:lastRenderedPageBreak/>
        <w:t>Forest department</w:t>
      </w:r>
      <w:r w:rsidR="00B57835">
        <w:t>s have less infrastructure funding than irrigation departments, and i</w:t>
      </w:r>
      <w:r>
        <w:t xml:space="preserve">t is not clear if similar </w:t>
      </w:r>
      <w:r w:rsidR="002E100D">
        <w:t xml:space="preserve">scale </w:t>
      </w:r>
      <w:r>
        <w:t xml:space="preserve">diversions of money occur </w:t>
      </w:r>
      <w:r w:rsidR="00C957BC">
        <w:t>outside of infrastructure spending.</w:t>
      </w:r>
      <w:r>
        <w:t xml:space="preserve"> </w:t>
      </w:r>
      <w:r w:rsidR="00C957BC">
        <w:t>T</w:t>
      </w:r>
      <w:r>
        <w:t xml:space="preserve">here are widespread reports, for example, that money allocated to the National Rural Employment Guarantee Program is </w:t>
      </w:r>
      <w:r w:rsidR="00DC2473">
        <w:t>embezzled, but</w:t>
      </w:r>
      <w:r w:rsidR="00B57835">
        <w:t xml:space="preserve"> little solid</w:t>
      </w:r>
      <w:r>
        <w:t xml:space="preserve"> documentation </w:t>
      </w:r>
      <w:r w:rsidR="008C0275">
        <w:fldChar w:fldCharType="begin"/>
      </w:r>
      <w:r w:rsidR="004D07ED">
        <w:instrText xml:space="preserve"> ADDIN EN.CITE &lt;EndNote&gt;&lt;Cite&gt;&lt;Author&gt;Corbridge&lt;/Author&gt;&lt;Year&gt;2013&lt;/Year&gt;&lt;RecNum&gt;5058&lt;/RecNum&gt;&lt;DisplayText&gt;(Corbridge and Srivastava 2013)&lt;/DisplayText&gt;&lt;record&gt;&lt;rec-number&gt;5058&lt;/rec-number&gt;&lt;foreign-keys&gt;&lt;key app="EN" db-id="ea9afa2r6dfsdoetdwp5x009eafws95aatvr" timestamp="1403711535"&gt;5058&lt;/key&gt;&lt;/foreign-keys&gt;&lt;ref-type name="Journal Article"&gt;17&lt;/ref-type&gt;&lt;contributors&gt;&lt;authors&gt;&lt;author&gt;Corbridge, Stuart&lt;/author&gt;&lt;author&gt;Srivastava, Manoj&lt;/author&gt;&lt;/authors&gt;&lt;/contributors&gt;&lt;titles&gt;&lt;title&gt;Mapping the social order by fund flows: the political geography of employment assurance schemes in India&lt;/title&gt;&lt;secondary-title&gt;Economy and Society&lt;/secondary-title&gt;&lt;/titles&gt;&lt;periodical&gt;&lt;full-title&gt;Economy and Society&lt;/full-title&gt;&lt;/periodical&gt;&lt;pages&gt;455-479&lt;/pages&gt;&lt;volume&gt;42&lt;/volume&gt;&lt;number&gt;3&lt;/number&gt;&lt;dates&gt;&lt;year&gt;2013&lt;/year&gt;&lt;pub-dates&gt;&lt;date&gt;2013/08/01&lt;/date&gt;&lt;/pub-dates&gt;&lt;/dates&gt;&lt;publisher&gt;Routledge&lt;/publisher&gt;&lt;isbn&gt;0308-5147&lt;/isbn&gt;&lt;urls&gt;&lt;related-urls&gt;&lt;url&gt;http://dx.doi.org/10.1080/03085147.2013.772758&lt;/url&gt;&lt;/related-urls&gt;&lt;/urls&gt;&lt;electronic-resource-num&gt;10.1080/03085147.2013.772758&lt;/electronic-resource-num&gt;&lt;access-date&gt;2014/06/25&lt;/access-date&gt;&lt;/record&gt;&lt;/Cite&gt;&lt;/EndNote&gt;</w:instrText>
      </w:r>
      <w:r w:rsidR="008C0275">
        <w:fldChar w:fldCharType="separate"/>
      </w:r>
      <w:r w:rsidR="004D07ED">
        <w:rPr>
          <w:noProof/>
        </w:rPr>
        <w:t>(</w:t>
      </w:r>
      <w:hyperlink w:anchor="_ENREF_13" w:tooltip="Corbridge, 2013 #5058" w:history="1">
        <w:r w:rsidR="00A708C7">
          <w:rPr>
            <w:noProof/>
          </w:rPr>
          <w:t>Corbridge and Srivastava 2013</w:t>
        </w:r>
      </w:hyperlink>
      <w:r w:rsidR="004D07ED">
        <w:rPr>
          <w:noProof/>
        </w:rPr>
        <w:t>)</w:t>
      </w:r>
      <w:r w:rsidR="008C0275">
        <w:fldChar w:fldCharType="end"/>
      </w:r>
      <w:r>
        <w:t xml:space="preserve">. </w:t>
      </w:r>
      <w:r w:rsidR="001B7F6D">
        <w:t xml:space="preserve">There are no </w:t>
      </w:r>
      <w:r w:rsidR="001439FF">
        <w:t>scholarly publications on</w:t>
      </w:r>
      <w:r w:rsidR="001B7F6D">
        <w:t xml:space="preserve"> timber theft</w:t>
      </w:r>
      <w:r w:rsidR="001439FF">
        <w:t xml:space="preserve"> in India</w:t>
      </w:r>
      <w:r w:rsidR="001B7F6D">
        <w:t xml:space="preserve">, but the subject is widely discussed in the press and among observers of the forest sector. </w:t>
      </w:r>
    </w:p>
    <w:p w14:paraId="786E6379" w14:textId="2D9994ED" w:rsidR="007B7B97" w:rsidRDefault="00CF38F3" w:rsidP="000B1B4E">
      <w:r>
        <w:t xml:space="preserve">Where does the money from these corrupt transactions go? </w:t>
      </w:r>
      <w:r w:rsidR="0082326D">
        <w:t>The limited information on how bureaucrats use money from corruption indic</w:t>
      </w:r>
      <w:r w:rsidR="001B7F6D">
        <w:t xml:space="preserve">ates that much of their earnings are not in Swiss bank accounts </w:t>
      </w:r>
      <w:r w:rsidR="001B7F6D">
        <w:fldChar w:fldCharType="begin"/>
      </w:r>
      <w:r w:rsidR="001B7F6D">
        <w:instrText xml:space="preserve"> ADDIN EN.CITE &lt;EndNote&gt;&lt;Cite&gt;&lt;Author&gt;Kanth&lt;/Author&gt;&lt;Year&gt;2014&lt;/Year&gt;&lt;RecNum&gt;5345&lt;/RecNum&gt;&lt;DisplayText&gt;(Kanth 2014)&lt;/DisplayText&gt;&lt;record&gt;&lt;rec-number&gt;5345&lt;/rec-number&gt;&lt;foreign-keys&gt;&lt;key app="EN" db-id="ea9afa2r6dfsdoetdwp5x009eafws95aatvr" timestamp="1417465425"&gt;5345&lt;/key&gt;&lt;/foreign-keys&gt;&lt;ref-type name="Journal Article"&gt;17&lt;/ref-type&gt;&lt;contributors&gt;&lt;authors&gt;&lt;author&gt;D Ravi Kanth&lt;/author&gt;&lt;/authors&gt;&lt;/contributors&gt;&lt;titles&gt;&lt;title&gt;On a Wild Goose Chase for Black Money in Switzerland&lt;/title&gt;&lt;secondary-title&gt;Economic &amp;amp; Political Weekly&lt;/secondary-title&gt;&lt;short-title&gt;On a Wild Goose Chase for Black Money in Switzerland&lt;/short-title&gt;&lt;/titles&gt;&lt;periodical&gt;&lt;full-title&gt;Economic &amp;amp; Political Weekly&lt;/full-title&gt;&lt;/periodical&gt;&lt;pages&gt;16-18&lt;/pages&gt;&lt;volume&gt;XLIX&lt;/volume&gt;&lt;number&gt;47&lt;/number&gt;&lt;dates&gt;&lt;year&gt;2014&lt;/year&gt;&lt;/dates&gt;&lt;urls&gt;&lt;related-urls&gt;&lt;url&gt;http://www.epw.in/commentary/wild-goose-chase-black-money-switzerland.html&lt;/url&gt;&lt;/related-urls&gt;&lt;/urls&gt;&lt;/record&gt;&lt;/Cite&gt;&lt;/EndNote&gt;</w:instrText>
      </w:r>
      <w:r w:rsidR="001B7F6D">
        <w:fldChar w:fldCharType="separate"/>
      </w:r>
      <w:r w:rsidR="001B7F6D">
        <w:rPr>
          <w:noProof/>
        </w:rPr>
        <w:t>(</w:t>
      </w:r>
      <w:hyperlink w:anchor="_ENREF_39" w:tooltip="Kanth, 2014 #5345" w:history="1">
        <w:r w:rsidR="00A708C7">
          <w:rPr>
            <w:noProof/>
          </w:rPr>
          <w:t>Kanth 2014</w:t>
        </w:r>
      </w:hyperlink>
      <w:r w:rsidR="001B7F6D">
        <w:rPr>
          <w:noProof/>
        </w:rPr>
        <w:t>)</w:t>
      </w:r>
      <w:r w:rsidR="001B7F6D">
        <w:fldChar w:fldCharType="end"/>
      </w:r>
      <w:r w:rsidR="001B7F6D">
        <w:t>, but instead are</w:t>
      </w:r>
      <w:r w:rsidR="0082326D">
        <w:t xml:space="preserve"> recycled into searches for individual advantage and political power, notably through the system of politicized transfers</w:t>
      </w:r>
      <w:r w:rsidR="001D17DE">
        <w:t xml:space="preserve"> </w:t>
      </w:r>
      <w:r w:rsidR="008C0275">
        <w:fldChar w:fldCharType="begin">
          <w:fldData xml:space="preserve">PEVuZE5vdGU+PENpdGU+PEF1dGhvcj5XYWRlPC9BdXRob3I+PFllYXI+MTk4MjwvWWVhcj48UmVj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</w:fldData>
        </w:fldChar>
      </w:r>
      <w:r w:rsidR="004D07ED">
        <w:instrText xml:space="preserve"> ADDIN EN.CITE </w:instrText>
      </w:r>
      <w:r w:rsidR="004D07ED">
        <w:fldChar w:fldCharType="begin">
          <w:fldData xml:space="preserve">PEVuZE5vdGU+PENpdGU+PEF1dGhvcj5XYWRlPC9BdXRob3I+PFllYXI+MTk4MjwvWWVhcj48UmVj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</w:fldData>
        </w:fldChar>
      </w:r>
      <w:r w:rsidR="004D07ED">
        <w:instrText xml:space="preserve"> ADDIN EN.CITE.DATA </w:instrText>
      </w:r>
      <w:r w:rsidR="004D07ED">
        <w:fldChar w:fldCharType="end"/>
      </w:r>
      <w:r w:rsidR="008C0275">
        <w:fldChar w:fldCharType="separate"/>
      </w:r>
      <w:r w:rsidR="004D07ED">
        <w:rPr>
          <w:noProof/>
        </w:rPr>
        <w:t xml:space="preserve">(for more detailed accounts and data on this phenomena, see </w:t>
      </w:r>
      <w:hyperlink w:anchor="_ENREF_108" w:tooltip="Wade, 1982 #1013" w:history="1">
        <w:r w:rsidR="00A708C7">
          <w:rPr>
            <w:noProof/>
          </w:rPr>
          <w:t>Wade 1982a</w:t>
        </w:r>
      </w:hyperlink>
      <w:r w:rsidR="004D07ED">
        <w:rPr>
          <w:noProof/>
        </w:rPr>
        <w:t xml:space="preserve">, </w:t>
      </w:r>
      <w:hyperlink w:anchor="_ENREF_109" w:tooltip="Wade, 1982 #1396" w:history="1">
        <w:r w:rsidR="00A708C7">
          <w:rPr>
            <w:noProof/>
          </w:rPr>
          <w:t>b</w:t>
        </w:r>
      </w:hyperlink>
      <w:r w:rsidR="004D07ED">
        <w:rPr>
          <w:noProof/>
        </w:rPr>
        <w:t xml:space="preserve">, </w:t>
      </w:r>
      <w:hyperlink w:anchor="_ENREF_110" w:tooltip="Wade, 1985 #2202" w:history="1">
        <w:r w:rsidR="00A708C7">
          <w:rPr>
            <w:noProof/>
          </w:rPr>
          <w:t>1985</w:t>
        </w:r>
      </w:hyperlink>
      <w:r w:rsidR="004D07ED">
        <w:rPr>
          <w:noProof/>
        </w:rPr>
        <w:t xml:space="preserve">, </w:t>
      </w:r>
      <w:hyperlink w:anchor="_ENREF_111" w:tooltip="Wade, 1988 #2713" w:history="1">
        <w:r w:rsidR="00A708C7">
          <w:rPr>
            <w:noProof/>
          </w:rPr>
          <w:t>1988</w:t>
        </w:r>
      </w:hyperlink>
      <w:r w:rsidR="004D07ED">
        <w:rPr>
          <w:noProof/>
        </w:rPr>
        <w:t xml:space="preserve">; </w:t>
      </w:r>
      <w:hyperlink w:anchor="_ENREF_112" w:tooltip="Zwart, 1994 #2210" w:history="1">
        <w:r w:rsidR="00A708C7">
          <w:rPr>
            <w:noProof/>
          </w:rPr>
          <w:t>Zwart 1994</w:t>
        </w:r>
      </w:hyperlink>
      <w:r w:rsidR="004D07ED">
        <w:rPr>
          <w:noProof/>
        </w:rPr>
        <w:t xml:space="preserve">; </w:t>
      </w:r>
      <w:hyperlink w:anchor="_ENREF_35" w:tooltip="Iyer, 2011 #4182" w:history="1">
        <w:r w:rsidR="00A708C7">
          <w:rPr>
            <w:noProof/>
          </w:rPr>
          <w:t>Iyer and Mani 2011</w:t>
        </w:r>
      </w:hyperlink>
      <w:r w:rsidR="004D07ED">
        <w:rPr>
          <w:noProof/>
        </w:rPr>
        <w:t xml:space="preserve">; </w:t>
      </w:r>
      <w:hyperlink w:anchor="_ENREF_78" w:tooltip="Potter, 1987 #2228" w:history="1">
        <w:r w:rsidR="00A708C7">
          <w:rPr>
            <w:noProof/>
          </w:rPr>
          <w:t>Potter 1987</w:t>
        </w:r>
      </w:hyperlink>
      <w:r w:rsidR="004D07ED">
        <w:rPr>
          <w:noProof/>
        </w:rPr>
        <w:t xml:space="preserve">, </w:t>
      </w:r>
      <w:hyperlink w:anchor="_ENREF_79" w:tooltip="Potter, 1988 #2227" w:history="1">
        <w:r w:rsidR="00A708C7">
          <w:rPr>
            <w:noProof/>
          </w:rPr>
          <w:t>1988</w:t>
        </w:r>
      </w:hyperlink>
      <w:r w:rsidR="004D07ED">
        <w:rPr>
          <w:noProof/>
        </w:rPr>
        <w:t>)</w:t>
      </w:r>
      <w:r w:rsidR="008C0275">
        <w:fldChar w:fldCharType="end"/>
      </w:r>
      <w:r>
        <w:t xml:space="preserve">. </w:t>
      </w:r>
      <w:r w:rsidR="0082326D">
        <w:t>Although civil service tenure</w:t>
      </w:r>
      <w:r w:rsidR="001D17DE">
        <w:t xml:space="preserve"> in India is strongly protected, positions within forest department</w:t>
      </w:r>
      <w:r w:rsidR="00D03D10">
        <w:t>s</w:t>
      </w:r>
      <w:r w:rsidR="001D17DE">
        <w:t xml:space="preserve"> vary greatly in their desirability. Some postings are less desirable because they require more work, are more dangerous, or are located farther from officers’ families. Because most forest officers are transferred every 2-3 years, officers spend considerable time and money securing favorable postings. By the same token, politicians </w:t>
      </w:r>
      <w:r w:rsidR="00C73A11">
        <w:t>use transfers to discipline officers by removing them from jobs where they obstruct political priorities, by sending them to undesirable postings</w:t>
      </w:r>
      <w:r w:rsidR="00473E42">
        <w:t>,</w:t>
      </w:r>
      <w:r w:rsidR="00C73A11">
        <w:t xml:space="preserve"> or simply by demanding money to guarantee a desirabl</w:t>
      </w:r>
      <w:r w:rsidR="001B7F6D">
        <w:t>e job</w:t>
      </w:r>
      <w:r w:rsidR="00C73A11">
        <w:t xml:space="preserve">. </w:t>
      </w:r>
    </w:p>
    <w:p w14:paraId="19476C08" w14:textId="23A8E1C2" w:rsidR="0082326D" w:rsidRDefault="007B7B97" w:rsidP="000B1B4E">
      <w:r>
        <w:t>The transfer system e</w:t>
      </w:r>
      <w:r w:rsidR="005D6AB8">
        <w:t>nable</w:t>
      </w:r>
      <w:r>
        <w:t>s</w:t>
      </w:r>
      <w:r w:rsidR="005D6AB8">
        <w:t xml:space="preserve"> a flow of money upward from bureaucrats to politicians, who use money to finance</w:t>
      </w:r>
      <w:r w:rsidR="00886CC7">
        <w:t xml:space="preserve"> election campaigns.</w:t>
      </w:r>
      <w:r>
        <w:t xml:space="preserve"> The movement of money is</w:t>
      </w:r>
      <w:r w:rsidR="001B7F6D">
        <w:t xml:space="preserve"> reportedly</w:t>
      </w:r>
      <w:r>
        <w:t xml:space="preserve"> accomplished through collaboration with contractors who would hold money on the behalf of bureaucrats, creating a tightly knit system which Robbins </w:t>
      </w:r>
      <w:r w:rsidR="008C0275">
        <w:fldChar w:fldCharType="begin">
          <w:fldData xml:space="preserve">PEVuZE5vdGU+PENpdGUgRXhjbHVkZUF1dGg9IjEiPjxBdXRob3I+Um9iYmluczwvQXV0aG9yPjxZ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=
</w:fldData>
        </w:fldChar>
      </w:r>
      <w:r w:rsidR="00253E8D">
        <w:instrText xml:space="preserve"> ADDIN EN.CITE </w:instrText>
      </w:r>
      <w:r w:rsidR="00253E8D">
        <w:fldChar w:fldCharType="begin">
          <w:fldData xml:space="preserve">PEVuZE5vdGU+PENpdGUgRXhjbHVkZUF1dGg9IjEiPjxBdXRob3I+Um9iYmluczwvQXV0aG9yPjxZ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=
</w:fldData>
        </w:fldChar>
      </w:r>
      <w:r w:rsidR="00253E8D">
        <w:instrText xml:space="preserve"> ADDIN EN.CITE.DATA </w:instrText>
      </w:r>
      <w:r w:rsidR="00253E8D">
        <w:fldChar w:fldCharType="end"/>
      </w:r>
      <w:r w:rsidR="008C0275">
        <w:fldChar w:fldCharType="separate"/>
      </w:r>
      <w:r w:rsidR="004D07ED">
        <w:rPr>
          <w:noProof/>
        </w:rPr>
        <w:t>(</w:t>
      </w:r>
      <w:hyperlink w:anchor="_ENREF_85" w:tooltip="Robbins, 2000 #2522" w:history="1">
        <w:r w:rsidR="00A708C7">
          <w:rPr>
            <w:noProof/>
          </w:rPr>
          <w:t>2000b</w:t>
        </w:r>
      </w:hyperlink>
      <w:r w:rsidR="004D07ED">
        <w:rPr>
          <w:noProof/>
        </w:rPr>
        <w:t>)</w:t>
      </w:r>
      <w:r w:rsidR="008C0275">
        <w:fldChar w:fldCharType="end"/>
      </w:r>
      <w:r>
        <w:t xml:space="preserve"> describes as being dependent on trust and social capital in the form of networks. </w:t>
      </w:r>
      <w:proofErr w:type="spellStart"/>
      <w:r>
        <w:t>Verma</w:t>
      </w:r>
      <w:proofErr w:type="spellEnd"/>
      <w:r>
        <w:t xml:space="preserve"> </w:t>
      </w:r>
      <w:r w:rsidR="008C0275">
        <w:fldChar w:fldCharType="begin"/>
      </w:r>
      <w:r w:rsidR="004D07ED">
        <w:instrText xml:space="preserve"> ADDIN EN.CITE &lt;EndNote&gt;&lt;Cite ExcludeAuth="1"&gt;&lt;Author&gt;Verma&lt;/Author&gt;&lt;Year&gt;2004&lt;/Year&gt;&lt;RecNum&gt;5066&lt;/RecNum&gt;&lt;DisplayText&gt;(2004)&lt;/DisplayText&gt;&lt;record&gt;&lt;rec-number&gt;5066&lt;/rec-number&gt;&lt;foreign-keys&gt;&lt;key app="EN" db-id="ea9afa2r6dfsdoetdwp5x009eafws95aatvr" timestamp="1405111735"&gt;5066&lt;/key&gt;&lt;/foreign-keys&gt;&lt;ref-type name="Thesis"&gt;32&lt;/ref-type&gt;&lt;contributors&gt;&lt;authors&gt;&lt;author&gt;Dharmendra Verma&lt;/author&gt;&lt;/authors&gt;&lt;/contributors&gt;&lt;titles&gt;&lt;title&gt;Bureaucracy, Forests and Participation: A Case Study of the Implementation of Joint Forest Management in Madhya Pradesh, India&lt;/title&gt;&lt;secondary-title&gt;Centre for Development Studies, School of Social Science and International Development&lt;/secondary-title&gt;&lt;/titles&gt;&lt;volume&gt;PhD&lt;/volume&gt;&lt;dates&gt;&lt;year&gt;2004&lt;/year&gt;&lt;/dates&gt;&lt;pub-location&gt;Swansea&lt;/pub-location&gt;&lt;publisher&gt;The University of Wales, Swansea&lt;/publisher&gt;&lt;urls&gt;&lt;/urls&gt;&lt;/record&gt;&lt;/Cite&gt;&lt;/EndNote&gt;</w:instrText>
      </w:r>
      <w:r w:rsidR="008C0275">
        <w:fldChar w:fldCharType="separate"/>
      </w:r>
      <w:r w:rsidR="004D07ED">
        <w:rPr>
          <w:noProof/>
        </w:rPr>
        <w:t>(</w:t>
      </w:r>
      <w:hyperlink w:anchor="_ENREF_106" w:tooltip="Verma, 2004 #5066" w:history="1">
        <w:r w:rsidR="00A708C7">
          <w:rPr>
            <w:noProof/>
          </w:rPr>
          <w:t>2004</w:t>
        </w:r>
      </w:hyperlink>
      <w:r w:rsidR="004D07ED">
        <w:rPr>
          <w:noProof/>
        </w:rPr>
        <w:t>)</w:t>
      </w:r>
      <w:r w:rsidR="008C0275">
        <w:fldChar w:fldCharType="end"/>
      </w:r>
      <w:r>
        <w:t xml:space="preserve">, an IFS officer from Madhya Pradesh, reports that this kind of “politicized” transfer was rare in the Madhya Pradesh forest department prior to the 1980s, but became more common when an influx of donor funds made </w:t>
      </w:r>
      <w:r w:rsidR="00D03D10">
        <w:t>that state’s</w:t>
      </w:r>
      <w:r>
        <w:t xml:space="preserve"> forest department more attractive as a source of patronage.</w:t>
      </w:r>
      <w:r w:rsidR="00886CC7">
        <w:t xml:space="preserve"> </w:t>
      </w:r>
      <w:r w:rsidR="001B7F6D">
        <w:t>Frequent transfers also insure</w:t>
      </w:r>
      <w:r w:rsidR="005D6AB8">
        <w:t xml:space="preserve"> that bureaucrats </w:t>
      </w:r>
      <w:r w:rsidR="001B7F6D">
        <w:t>rarely serve</w:t>
      </w:r>
      <w:r w:rsidR="005D6AB8">
        <w:t xml:space="preserve"> </w:t>
      </w:r>
      <w:r w:rsidR="00886CC7">
        <w:t xml:space="preserve">in a single post long enough to </w:t>
      </w:r>
      <w:r w:rsidR="006574D2">
        <w:t>develop</w:t>
      </w:r>
      <w:r>
        <w:t xml:space="preserve"> </w:t>
      </w:r>
      <w:r w:rsidR="00886CC7">
        <w:t xml:space="preserve">local </w:t>
      </w:r>
      <w:r>
        <w:t xml:space="preserve">ecological </w:t>
      </w:r>
      <w:r w:rsidR="00886CC7">
        <w:t>knowledge</w:t>
      </w:r>
      <w:r>
        <w:t xml:space="preserve"> </w:t>
      </w:r>
      <w:r w:rsidR="008C0275">
        <w:fldChar w:fldCharType="begin"/>
      </w:r>
      <w:r w:rsidR="004D07ED">
        <w:instrText xml:space="preserve"> ADDIN EN.CITE &lt;EndNote&gt;&lt;Cite&gt;&lt;Author&gt;Cook&lt;/Author&gt;&lt;Year&gt;2009&lt;/Year&gt;&lt;RecNum&gt;5081&lt;/RecNum&gt;&lt;DisplayText&gt;(Cook et al. 2009)&lt;/DisplayText&gt;&lt;record&gt;&lt;rec-number&gt;5081&lt;/rec-number&gt;&lt;foreign-keys&gt;&lt;key app="EN" db-id="ea9afa2r6dfsdoetdwp5x009eafws95aatvr" timestamp="1405955624"&gt;5081&lt;/key&gt;&lt;/foreign-keys&gt;&lt;ref-type name="Journal Article"&gt;17&lt;/ref-type&gt;&lt;contributors&gt;&lt;authors&gt;&lt;author&gt;Cook, Carly N.&lt;/author&gt;&lt;author&gt;Hockings, Marc&lt;/author&gt;&lt;author&gt;Carter, R. W.&lt;/author&gt;&lt;/authors&gt;&lt;/contributors&gt;&lt;titles&gt;&lt;title&gt;Conservation in the dark? The information used to support management decisions&lt;/title&gt;&lt;secondary-title&gt;Frontiers in Ecology and the Environment&lt;/secondary-title&gt;&lt;/titles&gt;&lt;periodical&gt;&lt;full-title&gt;Frontiers in Ecology and the Environment&lt;/full-title&gt;&lt;/periodical&gt;&lt;pages&gt;181-186&lt;/pages&gt;&lt;volume&gt;8&lt;/volume&gt;&lt;number&gt;4&lt;/number&gt;&lt;dates&gt;&lt;year&gt;2009&lt;/year&gt;&lt;pub-dates&gt;&lt;date&gt;2010/05/01&lt;/date&gt;&lt;/pub-dates&gt;&lt;/dates&gt;&lt;publisher&gt;Ecological Society of America&lt;/publisher&gt;&lt;isbn&gt;1540-9295&lt;/isbn&gt;&lt;urls&gt;&lt;related-urls&gt;&lt;url&gt;http://dx.doi.org/10.1890/090020&lt;/url&gt;&lt;/related-urls&gt;&lt;/urls&gt;&lt;electronic-resource-num&gt;10.1890/090020&lt;/electronic-resource-num&gt;&lt;access-date&gt;2014/07/21&lt;/access-date&gt;&lt;/record&gt;&lt;/Cite&gt;&lt;/EndNote&gt;</w:instrText>
      </w:r>
      <w:r w:rsidR="008C0275">
        <w:fldChar w:fldCharType="separate"/>
      </w:r>
      <w:r w:rsidR="004D07ED">
        <w:rPr>
          <w:noProof/>
        </w:rPr>
        <w:t>(</w:t>
      </w:r>
      <w:hyperlink w:anchor="_ENREF_11" w:tooltip="Cook, 2009 #5081" w:history="1">
        <w:r w:rsidR="00A708C7">
          <w:rPr>
            <w:noProof/>
          </w:rPr>
          <w:t>Cook et al. 2009</w:t>
        </w:r>
      </w:hyperlink>
      <w:r w:rsidR="004D07ED">
        <w:rPr>
          <w:noProof/>
        </w:rPr>
        <w:t>)</w:t>
      </w:r>
      <w:r w:rsidR="008C0275">
        <w:fldChar w:fldCharType="end"/>
      </w:r>
      <w:r w:rsidR="00886CC7">
        <w:t xml:space="preserve"> or carry out complete programs, and are posted based on parochial, rather than programmatic concerns, with crippling impacts </w:t>
      </w:r>
      <w:r>
        <w:t>on the departments’ implementation capacity.</w:t>
      </w:r>
    </w:p>
    <w:p w14:paraId="3C8D5E16" w14:textId="5B2EBA00" w:rsidR="001C2C51" w:rsidRDefault="00932E9E" w:rsidP="00187DEA">
      <w:r>
        <w:t xml:space="preserve">It is difficult to assess the </w:t>
      </w:r>
      <w:r w:rsidR="000A5773">
        <w:t>overall impact of c</w:t>
      </w:r>
      <w:r w:rsidR="00C64EE4">
        <w:t>orruption on program delivery</w:t>
      </w:r>
      <w:r w:rsidR="00DF69E3">
        <w:t>, or to know what might decrease corruption</w:t>
      </w:r>
      <w:r w:rsidR="00C64EE4">
        <w:t>. Much of our knowledge is in the form of rumors</w:t>
      </w:r>
      <w:r w:rsidR="00DF69E3">
        <w:t xml:space="preserve"> but c</w:t>
      </w:r>
      <w:r w:rsidR="00C64EE4">
        <w:t>orrupt officials and middlemen have strong incentives to exaggerate the extent of corruption in order to enhance the potential bribes they can collect</w:t>
      </w:r>
      <w:r w:rsidR="00DF69E3">
        <w:t xml:space="preserve"> </w:t>
      </w:r>
      <w:r w:rsidR="008C0275">
        <w:fldChar w:fldCharType="begin">
          <w:fldData xml:space="preserve">PEVuZE5vdGU+PENpdGU+PEF1dGhvcj5XYWRlPC9BdXRob3I+PFllYXI+MTk4MjwvWWVhcj48UmVj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</w:fldData>
        </w:fldChar>
      </w:r>
      <w:r w:rsidR="004D07ED">
        <w:instrText xml:space="preserve"> ADDIN EN.CITE </w:instrText>
      </w:r>
      <w:r w:rsidR="004D07ED">
        <w:fldChar w:fldCharType="begin">
          <w:fldData xml:space="preserve">PEVuZE5vdGU+PENpdGU+PEF1dGhvcj5XYWRlPC9BdXRob3I+PFllYXI+MTk4MjwvWWVhcj48UmVj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</w:fldData>
        </w:fldChar>
      </w:r>
      <w:r w:rsidR="004D07ED">
        <w:instrText xml:space="preserve"> ADDIN EN.CITE.DATA </w:instrText>
      </w:r>
      <w:r w:rsidR="004D07ED">
        <w:fldChar w:fldCharType="end"/>
      </w:r>
      <w:r w:rsidR="008C0275">
        <w:fldChar w:fldCharType="separate"/>
      </w:r>
      <w:r w:rsidR="004D07ED">
        <w:rPr>
          <w:noProof/>
        </w:rPr>
        <w:t>(</w:t>
      </w:r>
      <w:hyperlink w:anchor="_ENREF_109" w:tooltip="Wade, 1982 #1396" w:history="1">
        <w:r w:rsidR="00A708C7">
          <w:rPr>
            <w:noProof/>
          </w:rPr>
          <w:t>Wade 1982b</w:t>
        </w:r>
      </w:hyperlink>
      <w:r w:rsidR="004D07ED">
        <w:rPr>
          <w:noProof/>
        </w:rPr>
        <w:t xml:space="preserve">; </w:t>
      </w:r>
      <w:hyperlink w:anchor="_ENREF_66" w:tooltip="Oldenburg, 1987 #4794" w:history="1">
        <w:r w:rsidR="00A708C7">
          <w:rPr>
            <w:noProof/>
          </w:rPr>
          <w:t>Oldenburg 1987</w:t>
        </w:r>
      </w:hyperlink>
      <w:r w:rsidR="004D07ED">
        <w:rPr>
          <w:noProof/>
        </w:rPr>
        <w:t>)</w:t>
      </w:r>
      <w:r w:rsidR="008C0275">
        <w:fldChar w:fldCharType="end"/>
      </w:r>
      <w:r w:rsidR="00C64EE4">
        <w:t xml:space="preserve">. National proposals to create a </w:t>
      </w:r>
      <w:proofErr w:type="spellStart"/>
      <w:r w:rsidR="00C64EE4">
        <w:t>lokpal</w:t>
      </w:r>
      <w:proofErr w:type="spellEnd"/>
      <w:r w:rsidR="00C64EE4">
        <w:t xml:space="preserve"> (ombudsman) seem unlikely to have a direct impact on the small scale corruption which afflicts </w:t>
      </w:r>
      <w:r w:rsidR="00D03D10">
        <w:t>forest administration</w:t>
      </w:r>
      <w:r w:rsidR="00C64EE4">
        <w:t xml:space="preserve">. Several authors have suggested liberalizing trade in forest products as a means both to enhance private land forestry and reduce opportunities forest officials have to serve as monopoly providers of forest goods </w:t>
      </w:r>
      <w:r w:rsidR="008C0275">
        <w:fldChar w:fldCharType="begin">
          <w:fldData xml:space="preserve">PEVuZE5vdGU+PENpdGU+PEF1dGhvcj5Db3JicmlkZ2U8L0F1dGhvcj48WWVhcj4yMDAyPC9ZZWFy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</w:fldData>
        </w:fldChar>
      </w:r>
      <w:r w:rsidR="004D07ED">
        <w:instrText xml:space="preserve"> ADDIN EN.CITE </w:instrText>
      </w:r>
      <w:r w:rsidR="004D07ED">
        <w:fldChar w:fldCharType="begin">
          <w:fldData xml:space="preserve">PEVuZE5vdGU+PENpdGU+PEF1dGhvcj5Db3JicmlkZ2U8L0F1dGhvcj48WWVhcj4yMDAyPC9ZZWFy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</w:fldData>
        </w:fldChar>
      </w:r>
      <w:r w:rsidR="004D07ED">
        <w:instrText xml:space="preserve"> ADDIN EN.CITE.DATA </w:instrText>
      </w:r>
      <w:r w:rsidR="004D07ED">
        <w:fldChar w:fldCharType="end"/>
      </w:r>
      <w:r w:rsidR="008C0275">
        <w:fldChar w:fldCharType="separate"/>
      </w:r>
      <w:r w:rsidR="004D07ED">
        <w:rPr>
          <w:noProof/>
        </w:rPr>
        <w:t>(</w:t>
      </w:r>
      <w:hyperlink w:anchor="_ENREF_12" w:tooltip="Corbridge, 2002 #2438" w:history="1">
        <w:r w:rsidR="00A708C7">
          <w:rPr>
            <w:noProof/>
          </w:rPr>
          <w:t>Corbridge and Kumar 2002</w:t>
        </w:r>
      </w:hyperlink>
      <w:r w:rsidR="004D07ED">
        <w:rPr>
          <w:noProof/>
        </w:rPr>
        <w:t xml:space="preserve">; </w:t>
      </w:r>
      <w:hyperlink w:anchor="_ENREF_61" w:tooltip="Milne, 2005 #1699" w:history="1">
        <w:r w:rsidR="00A708C7">
          <w:rPr>
            <w:noProof/>
          </w:rPr>
          <w:t>Milne et al. 2005</w:t>
        </w:r>
      </w:hyperlink>
      <w:r w:rsidR="004D07ED">
        <w:rPr>
          <w:noProof/>
        </w:rPr>
        <w:t>)</w:t>
      </w:r>
      <w:r w:rsidR="008C0275">
        <w:fldChar w:fldCharType="end"/>
      </w:r>
      <w:r w:rsidR="00C64EE4">
        <w:t xml:space="preserve">. </w:t>
      </w:r>
      <w:r w:rsidR="001B7F6D">
        <w:t>However</w:t>
      </w:r>
      <w:r w:rsidR="00C64EE4">
        <w:t xml:space="preserve"> </w:t>
      </w:r>
      <w:r w:rsidR="00CF38F3">
        <w:t>Wade’s studies demonstrated that bureaucrats were skillful at subverting formal designs aimed at increasing transparency, while Robbins showed how corruption was embedded within broader networks of disadvantage, and thus might more productively be seen as an issue of collective action</w:t>
      </w:r>
      <w:r w:rsidR="006574D2">
        <w:t xml:space="preserve"> rather than individual failing</w:t>
      </w:r>
      <w:r w:rsidR="00CF38F3">
        <w:t xml:space="preserve"> </w:t>
      </w:r>
      <w:r w:rsidR="008C0275">
        <w:fldChar w:fldCharType="begin">
          <w:fldData xml:space="preserve">MjAwODsgUm9vdCAxOTk2OyBSb3Roc3RlaW4gMjAxMWEsIDIwMTFiKS4gSW4gdGhlc2UgY291bnRy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</w:fldData>
        </w:fldChar>
      </w:r>
      <w:r w:rsidR="004D07ED">
        <w:instrText xml:space="preserve"> ADDIN EN.CITE </w:instrText>
      </w:r>
      <w:r w:rsidR="004D07ED">
        <w:fldChar w:fldCharType="begin">
          <w:fldData xml:space="preserve">PEVuZE5vdGU+PENpdGU+PEF1dGhvcj5QZXJzc29uPC9BdXRob3I+PFllYXI+MjAxMzwvWWVhcj48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==
</w:fldData>
        </w:fldChar>
      </w:r>
      <w:r w:rsidR="004D07ED">
        <w:instrText xml:space="preserve"> ADDIN EN.CITE.DATA </w:instrText>
      </w:r>
      <w:r w:rsidR="004D07ED">
        <w:fldChar w:fldCharType="end"/>
      </w:r>
      <w:r w:rsidR="004D07ED">
        <w:fldChar w:fldCharType="begin">
          <w:fldData xml:space="preserve">MjAwODsgUm9vdCAxOTk2OyBSb3Roc3RlaW4gMjAxMWEsIDIwMTFiKS4gSW4gdGhlc2UgY291bnRy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</w:fldData>
        </w:fldChar>
      </w:r>
      <w:r w:rsidR="004D07ED">
        <w:instrText xml:space="preserve"> ADDIN EN.CITE.DATA </w:instrText>
      </w:r>
      <w:r w:rsidR="004D07ED">
        <w:fldChar w:fldCharType="end"/>
      </w:r>
      <w:r w:rsidR="008C0275">
        <w:fldChar w:fldCharType="separate"/>
      </w:r>
      <w:r w:rsidR="004D07ED">
        <w:rPr>
          <w:noProof/>
        </w:rPr>
        <w:t xml:space="preserve">(see also </w:t>
      </w:r>
      <w:hyperlink w:anchor="_ENREF_76" w:tooltip="Persson, 2013 #4426" w:history="1">
        <w:r w:rsidR="00A708C7">
          <w:rPr>
            <w:noProof/>
          </w:rPr>
          <w:t>Persson et al. 2013</w:t>
        </w:r>
      </w:hyperlink>
      <w:r w:rsidR="004D07ED">
        <w:rPr>
          <w:noProof/>
        </w:rPr>
        <w:t xml:space="preserve">; </w:t>
      </w:r>
      <w:hyperlink w:anchor="_ENREF_101" w:tooltip="Sundström, 2015 #5567" w:history="1">
        <w:r w:rsidR="00A708C7">
          <w:rPr>
            <w:noProof/>
          </w:rPr>
          <w:t>Sundström 2015a</w:t>
        </w:r>
      </w:hyperlink>
      <w:r w:rsidR="004D07ED">
        <w:rPr>
          <w:noProof/>
        </w:rPr>
        <w:t>)</w:t>
      </w:r>
      <w:r w:rsidR="008C0275">
        <w:fldChar w:fldCharType="end"/>
      </w:r>
      <w:r w:rsidR="0052554F">
        <w:t xml:space="preserve">. The substantial upward flow of money from bureaucrats into the political system </w:t>
      </w:r>
      <w:r w:rsidR="007025F4">
        <w:fldChar w:fldCharType="begin">
          <w:fldData xml:space="preserve">PEVuZE5vdGU+PENpdGU+PEF1dGhvcj5ad2FydDwvQXV0aG9yPjxZZWFyPjE5OTQ8L1llYXI+PFJl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</w:fldData>
        </w:fldChar>
      </w:r>
      <w:r w:rsidR="004D07ED">
        <w:instrText xml:space="preserve"> ADDIN EN.CITE </w:instrText>
      </w:r>
      <w:r w:rsidR="004D07ED">
        <w:fldChar w:fldCharType="begin">
          <w:fldData xml:space="preserve">PEVuZE5vdGU+PENpdGU+PEF1dGhvcj5ad2FydDwvQXV0aG9yPjxZZWFyPjE5OTQ8L1llYXI+PFJl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</w:fldData>
        </w:fldChar>
      </w:r>
      <w:r w:rsidR="004D07ED">
        <w:instrText xml:space="preserve"> ADDIN EN.CITE.DATA </w:instrText>
      </w:r>
      <w:r w:rsidR="004D07ED">
        <w:fldChar w:fldCharType="end"/>
      </w:r>
      <w:r w:rsidR="007025F4">
        <w:fldChar w:fldCharType="separate"/>
      </w:r>
      <w:r w:rsidR="004D07ED">
        <w:rPr>
          <w:noProof/>
        </w:rPr>
        <w:t>(</w:t>
      </w:r>
      <w:hyperlink w:anchor="_ENREF_112" w:tooltip="Zwart, 1994 #2210" w:history="1">
        <w:r w:rsidR="00A708C7">
          <w:rPr>
            <w:noProof/>
          </w:rPr>
          <w:t>Zwart 1994</w:t>
        </w:r>
      </w:hyperlink>
      <w:r w:rsidR="004D07ED">
        <w:rPr>
          <w:noProof/>
        </w:rPr>
        <w:t xml:space="preserve">; </w:t>
      </w:r>
      <w:hyperlink w:anchor="_ENREF_39" w:tooltip="Kanth, 2014 #5345" w:history="1">
        <w:r w:rsidR="00A708C7">
          <w:rPr>
            <w:noProof/>
          </w:rPr>
          <w:t>Kanth 2014</w:t>
        </w:r>
      </w:hyperlink>
      <w:r w:rsidR="004D07ED">
        <w:rPr>
          <w:noProof/>
        </w:rPr>
        <w:t>)</w:t>
      </w:r>
      <w:r w:rsidR="007025F4">
        <w:fldChar w:fldCharType="end"/>
      </w:r>
      <w:r w:rsidR="0052554F">
        <w:t xml:space="preserve"> implies that </w:t>
      </w:r>
      <w:r w:rsidR="00C71ACE">
        <w:t xml:space="preserve">treating corruption may require addressing failings </w:t>
      </w:r>
      <w:r w:rsidR="001B7F6D">
        <w:t>of the broader political system</w:t>
      </w:r>
      <w:r w:rsidR="00C71ACE">
        <w:t>.</w:t>
      </w:r>
    </w:p>
    <w:p w14:paraId="5DFD10F8" w14:textId="06E62E73" w:rsidR="000B1B4E" w:rsidRDefault="008A618D" w:rsidP="000B1B4E">
      <w:r>
        <w:lastRenderedPageBreak/>
        <w:t>4</w:t>
      </w:r>
      <w:r w:rsidR="0058525D">
        <w:t>.0 Discussion: Knowledge and Knowledge gaps in understanding forest administration</w:t>
      </w:r>
    </w:p>
    <w:p w14:paraId="2BBEF74D" w14:textId="4B50DA1B" w:rsidR="00037A13" w:rsidRDefault="00637CE7" w:rsidP="00037A13">
      <w:r>
        <w:t xml:space="preserve">The main findings of this paper are summarized in figure 3. </w:t>
      </w:r>
      <w:r w:rsidR="00037A13">
        <w:t xml:space="preserve">Research on the role of government officials in the implementation of forest policy in India remains in its infancy, however the research I have reviewed here contradicts widely held assumptions about Indian forest management. Indian forestry is shaped by a diversity of institutional arrangements beyond the formal policies that have been the focus of </w:t>
      </w:r>
      <w:r w:rsidR="00C57AD6">
        <w:t>past</w:t>
      </w:r>
      <w:r w:rsidR="00037A13">
        <w:t xml:space="preserve"> analysis, and Indian foresters have diverse motivations and influences on their work. </w:t>
      </w:r>
      <w:proofErr w:type="spellStart"/>
      <w:r w:rsidR="00037A13" w:rsidRPr="00037A13">
        <w:t>Verma</w:t>
      </w:r>
      <w:proofErr w:type="spellEnd"/>
      <w:r w:rsidR="00037A13" w:rsidRPr="00037A13">
        <w:t xml:space="preserve"> (2004) argues that foresters are motivated by professional opportunities, personal advancement, and a feeling of personal efficacy, while Fleischman (2014) emphasizes the role of targets and organizational compliance, along with ideology learned in training. These variables have been largely ignored by forest department critics, who have instead focused on reforming the formal laws </w:t>
      </w:r>
      <w:r w:rsidR="002C6DC6">
        <w:t xml:space="preserve">imposed on </w:t>
      </w:r>
      <w:r w:rsidR="00D03D10">
        <w:t>forest departments</w:t>
      </w:r>
      <w:r w:rsidR="00C57AD6">
        <w:t xml:space="preserve"> </w:t>
      </w:r>
      <w:r w:rsidR="00037A13" w:rsidRPr="00037A13">
        <w:t xml:space="preserve">and then blamed </w:t>
      </w:r>
      <w:r w:rsidR="00D03D10">
        <w:t>the departments</w:t>
      </w:r>
      <w:r w:rsidR="00037A13" w:rsidRPr="00037A13">
        <w:t xml:space="preserve"> fo</w:t>
      </w:r>
      <w:r w:rsidR="00444E42">
        <w:t>r failing to enforce these laws.</w:t>
      </w:r>
      <w:r w:rsidR="002C6DC6">
        <w:t xml:space="preserve"> These critics would do well to learn from the studies described in this review, which emphasize the importance of a diversity of institutional arrangements in determining the outcomes of forest policy implementation.</w:t>
      </w:r>
    </w:p>
    <w:p w14:paraId="56543DD2" w14:textId="1E280A75" w:rsidR="00637CE7" w:rsidRPr="00637CE7" w:rsidRDefault="00637CE7" w:rsidP="00037A13">
      <w:r>
        <w:rPr>
          <w:b/>
        </w:rPr>
        <w:t xml:space="preserve">Fig. 3. </w:t>
      </w:r>
      <w:r>
        <w:t>Summary of the major findings of this review.</w:t>
      </w:r>
    </w:p>
    <w:p w14:paraId="00110972" w14:textId="2AF67666" w:rsidR="002C6DC6" w:rsidRDefault="00665967" w:rsidP="002C6DC6">
      <w:r>
        <w:t>T</w:t>
      </w:r>
      <w:r w:rsidR="00065CDF">
        <w:t xml:space="preserve">he studies reviewed here illustrate that both imposed and adopted formal institutions </w:t>
      </w:r>
      <w:r w:rsidR="00F32198">
        <w:t>influence</w:t>
      </w:r>
      <w:r w:rsidR="00065CDF">
        <w:t xml:space="preserve"> forester behavior.</w:t>
      </w:r>
      <w:r w:rsidR="008F506A">
        <w:t xml:space="preserve"> </w:t>
      </w:r>
      <w:proofErr w:type="spellStart"/>
      <w:r w:rsidR="008C0DA3">
        <w:t>Verma</w:t>
      </w:r>
      <w:proofErr w:type="spellEnd"/>
      <w:r w:rsidR="008C0DA3">
        <w:t xml:space="preserve"> (2004) and Joshi (1999;2000) show that forest officials can be innovative and effective implementers of policy if institutional incentives are favorable – and that these innovations are often through internally adopted formal institutions. </w:t>
      </w:r>
      <w:r w:rsidR="002C6DC6">
        <w:t xml:space="preserve">At the same time, given the high visibility of formal imposed institutions, it is surprising that some of the largest knowledge gaps identified in this paper relate to this kind of institution: We know little about how civil service policies and district level governance influence policy implementation in India. Several states have instituted innovative reforms designed to repair the problems caused by frequent transfers in the bureaucracy and provide greater incentives for high performance </w:t>
      </w:r>
      <w:r w:rsidR="004D07ED">
        <w:fldChar w:fldCharType="begin">
          <w:fldData xml:space="preserve">PEVuZE5vdGU+PENpdGU+PEF1dGhvcj5Hb3Zlcm5tZW50IG9mIEFuZGhyYSBQcmFkZXNoPC9BdXRo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</w:fldData>
        </w:fldChar>
      </w:r>
      <w:r w:rsidR="004D07ED">
        <w:instrText xml:space="preserve"> ADDIN EN.CITE </w:instrText>
      </w:r>
      <w:r w:rsidR="004D07ED">
        <w:fldChar w:fldCharType="begin">
          <w:fldData xml:space="preserve">PEVuZE5vdGU+PENpdGU+PEF1dGhvcj5Hb3Zlcm5tZW50IG9mIEFuZGhyYSBQcmFkZXNoPC9BdXRo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</w:fldData>
        </w:fldChar>
      </w:r>
      <w:r w:rsidR="004D07ED">
        <w:instrText xml:space="preserve"> ADDIN EN.CITE.DATA </w:instrText>
      </w:r>
      <w:r w:rsidR="004D07ED">
        <w:fldChar w:fldCharType="end"/>
      </w:r>
      <w:r w:rsidR="004D07ED">
        <w:fldChar w:fldCharType="separate"/>
      </w:r>
      <w:r w:rsidR="004D07ED">
        <w:rPr>
          <w:noProof/>
        </w:rPr>
        <w:t xml:space="preserve">(e.g. </w:t>
      </w:r>
      <w:hyperlink w:anchor="_ENREF_21" w:tooltip="Government of Andhra Pradesh, 2001 #3492" w:history="1">
        <w:r w:rsidR="00A708C7">
          <w:rPr>
            <w:noProof/>
          </w:rPr>
          <w:t>Government of Andhra Pradesh 2001</w:t>
        </w:r>
      </w:hyperlink>
      <w:r w:rsidR="004D07ED">
        <w:rPr>
          <w:noProof/>
        </w:rPr>
        <w:t xml:space="preserve">; </w:t>
      </w:r>
      <w:hyperlink w:anchor="_ENREF_81" w:tooltip="Raj, 2011 #3494" w:history="1">
        <w:r w:rsidR="00A708C7">
          <w:rPr>
            <w:noProof/>
          </w:rPr>
          <w:t>Raj 2011</w:t>
        </w:r>
      </w:hyperlink>
      <w:r w:rsidR="004D07ED">
        <w:rPr>
          <w:noProof/>
        </w:rPr>
        <w:t xml:space="preserve">; </w:t>
      </w:r>
      <w:hyperlink w:anchor="_ENREF_55" w:tooltip="Maharashtra General Administration Department, 2006 #2659" w:history="1">
        <w:r w:rsidR="00A708C7">
          <w:rPr>
            <w:noProof/>
          </w:rPr>
          <w:t>Maharashtra General Administration Department 2006</w:t>
        </w:r>
      </w:hyperlink>
      <w:r w:rsidR="004D07ED">
        <w:rPr>
          <w:noProof/>
        </w:rPr>
        <w:t>)</w:t>
      </w:r>
      <w:r w:rsidR="004D07ED">
        <w:fldChar w:fldCharType="end"/>
      </w:r>
      <w:r w:rsidR="002C6DC6">
        <w:t xml:space="preserve">, yet we have no evaluation of their effectiveness. </w:t>
      </w:r>
    </w:p>
    <w:p w14:paraId="40D4EE5F" w14:textId="633ECB03" w:rsidR="007A75CD" w:rsidRDefault="008C0DA3" w:rsidP="00037A13">
      <w:r>
        <w:t xml:space="preserve">Informal institutions necessarily fill the gap between formal institutions, as they do in all organizations, but the literature </w:t>
      </w:r>
      <w:r w:rsidR="00160C27">
        <w:t>I</w:t>
      </w:r>
      <w:r>
        <w:t xml:space="preserve"> cite here associates informal institutions almost exclusively with corruption and mismanagement. This is in contrast to </w:t>
      </w:r>
      <w:hyperlink w:anchor="_ENREF_67" w:tooltip="Ostrom, 1990 #43" w:history="1">
        <w:r w:rsidR="00A708C7">
          <w:fldChar w:fldCharType="begin"/>
        </w:r>
        <w:r w:rsidR="00A708C7">
          <w:instrText xml:space="preserve"> ADDIN EN.CITE &lt;EndNote&gt;&lt;Cite AuthorYear="1"&gt;&lt;Author&gt;Ostrom&lt;/Author&gt;&lt;Year&gt;1990&lt;/Year&gt;&lt;RecNum&gt;43&lt;/RecNum&gt;&lt;DisplayText&gt;Ostrom (1990)&lt;/DisplayText&gt;&lt;record&gt;&lt;rec-number&gt;43&lt;/rec-number&gt;&lt;foreign-keys&gt;&lt;key app="EN" db-id="ea9afa2r6dfsdoetdwp5x009eafws95aatvr" timestamp="1386638834"&gt;43&lt;/key&gt;&lt;key app="ENWeb" db-id=""&gt;0&lt;/key&gt;&lt;/foreign-keys&gt;&lt;ref-type name="Book"&gt;6&lt;/ref-type&gt;&lt;contributors&gt;&lt;authors&gt;&lt;author&gt;Ostrom, Elinor&lt;/author&gt;&lt;/authors&gt;&lt;secondary-authors&gt;&lt;author&gt;James E. Alt&lt;/author&gt;&lt;author&gt;Douglass C. North&lt;/author&gt;&lt;/secondary-authors&gt;&lt;/contributors&gt;&lt;titles&gt;&lt;title&gt;Governing the Commons: The Evolution of Institutions for Collective Action&lt;/title&gt;&lt;secondary-title&gt;The Political Economy of Institutions and Decisions&lt;/secondary-title&gt;&lt;short-title&gt;Governing the Commons&lt;/short-title&gt;&lt;/titles&gt;&lt;pages&gt;280&lt;/pages&gt;&lt;dates&gt;&lt;year&gt;1990&lt;/year&gt;&lt;/dates&gt;&lt;pub-location&gt;Cambridge, UK&lt;/pub-location&gt;&lt;publisher&gt;Cambridge University Press&lt;/publisher&gt;&lt;isbn&gt;0521405998&lt;/isbn&gt;&lt;urls&gt;&lt;/urls&gt;&lt;/record&gt;&lt;/Cite&gt;&lt;/EndNote&gt;</w:instrText>
        </w:r>
        <w:r w:rsidR="00A708C7">
          <w:fldChar w:fldCharType="separate"/>
        </w:r>
        <w:r w:rsidR="00A708C7">
          <w:rPr>
            <w:noProof/>
          </w:rPr>
          <w:t>Ostrom (1990)</w:t>
        </w:r>
        <w:r w:rsidR="00A708C7">
          <w:fldChar w:fldCharType="end"/>
        </w:r>
      </w:hyperlink>
      <w:r w:rsidR="00E81EF4">
        <w:t xml:space="preserve">, who associates informal institutions created within communities with sustainable resource use, and </w:t>
      </w:r>
      <w:hyperlink w:anchor="_ENREF_1" w:tooltip="Arnold, 2013 #4370" w:history="1">
        <w:r w:rsidR="00A708C7">
          <w:fldChar w:fldCharType="begin"/>
        </w:r>
        <w:r w:rsidR="00A708C7">
          <w:instrText xml:space="preserve"> ADDIN EN.CITE &lt;EndNote&gt;&lt;Cite AuthorYear="1"&gt;&lt;Author&gt;Arnold&lt;/Author&gt;&lt;Year&gt;2013&lt;/Year&gt;&lt;RecNum&gt;4370&lt;/RecNum&gt;&lt;DisplayText&gt;Arnold and Fleischman (2013)&lt;/DisplayText&gt;&lt;record&gt;&lt;rec-number&gt;4370&lt;/rec-number&gt;&lt;foreign-keys&gt;&lt;key app="EN" db-id="ea9afa2r6dfsdoetdwp5x009eafws95aatvr" timestamp="1386887362"&gt;4370&lt;/key&gt;&lt;key app="ENWeb" db-id=""&gt;0&lt;/key&gt;&lt;/foreign-keys&gt;&lt;ref-type name="Journal Article"&gt;17&lt;/ref-type&gt;&lt;contributors&gt;&lt;authors&gt;&lt;author&gt;Arnold, Gwen&lt;/author&gt;&lt;author&gt;Fleischman, Forrest D.&lt;/author&gt;&lt;/authors&gt;&lt;/contributors&gt;&lt;titles&gt;&lt;title&gt;The Influence of Organizations and Institutions on Wetland Policy Stability: The Rapanos Case&lt;/title&gt;&lt;secondary-title&gt;Policy Studies Journal&lt;/secondary-title&gt;&lt;/titles&gt;&lt;periodical&gt;&lt;full-title&gt;Policy Studies Journal&lt;/full-title&gt;&lt;/periodical&gt;&lt;pages&gt;343-364&lt;/pages&gt;&lt;volume&gt;41&lt;/volume&gt;&lt;number&gt;2&lt;/number&gt;&lt;keywords&gt;&lt;keyword&gt;wetlands&lt;/keyword&gt;&lt;keyword&gt;regulatory policy&lt;/keyword&gt;&lt;keyword&gt;institutional analysis&lt;/keyword&gt;&lt;keyword&gt;organizations&lt;/keyword&gt;&lt;keyword&gt;institutions&lt;/keyword&gt;&lt;keyword&gt;policy implementation&lt;/keyword&gt;&lt;keyword&gt;bureaucracy&lt;/keyword&gt;&lt;keyword&gt;U.S. Environmental Protection Agency&lt;/keyword&gt;&lt;keyword&gt;U.S. Army Corps of Engineers&lt;/keyword&gt;&lt;/keywords&gt;&lt;dates&gt;&lt;year&gt;2013&lt;/year&gt;&lt;/dates&gt;&lt;isbn&gt;1541-0072&lt;/isbn&gt;&lt;urls&gt;&lt;related-urls&gt;&lt;url&gt;http://dx.doi.org/10.1111/psj.12020&lt;/url&gt;&lt;/related-urls&gt;&lt;/urls&gt;&lt;electronic-resource-num&gt;10.1111/psj.12020&lt;/electronic-resource-num&gt;&lt;/record&gt;&lt;/Cite&gt;&lt;/EndNote&gt;</w:instrText>
        </w:r>
        <w:r w:rsidR="00A708C7">
          <w:fldChar w:fldCharType="separate"/>
        </w:r>
        <w:r w:rsidR="00A708C7">
          <w:rPr>
            <w:noProof/>
          </w:rPr>
          <w:t>Arnold and Fleischman (2013)</w:t>
        </w:r>
        <w:r w:rsidR="00A708C7">
          <w:fldChar w:fldCharType="end"/>
        </w:r>
      </w:hyperlink>
      <w:r>
        <w:t>, who</w:t>
      </w:r>
      <w:r w:rsidR="00E81EF4">
        <w:t xml:space="preserve"> associate</w:t>
      </w:r>
      <w:r>
        <w:t xml:space="preserve"> </w:t>
      </w:r>
      <w:r w:rsidR="00B51B51">
        <w:t xml:space="preserve">internally driven, informal </w:t>
      </w:r>
      <w:r>
        <w:t xml:space="preserve">tacit institutions </w:t>
      </w:r>
      <w:r w:rsidR="00E81EF4">
        <w:t>with</w:t>
      </w:r>
      <w:r>
        <w:t xml:space="preserve"> organizational and policy stability</w:t>
      </w:r>
      <w:r w:rsidR="00B51B51">
        <w:t>, but find no examples of “sly” externally driven informal institutions</w:t>
      </w:r>
      <w:r>
        <w:t xml:space="preserve">. </w:t>
      </w:r>
      <w:r w:rsidR="00B51B51">
        <w:t>Additional study is needed to understand whether the tacit institutions developed in India</w:t>
      </w:r>
      <w:r w:rsidR="00E81EF4">
        <w:t>’s forest bureaucracy</w:t>
      </w:r>
      <w:r w:rsidR="00B51B51">
        <w:t xml:space="preserve"> are fundamentally weaker than those developed in </w:t>
      </w:r>
      <w:r w:rsidR="002C6DC6">
        <w:t>other locations</w:t>
      </w:r>
      <w:r w:rsidR="00B51B51">
        <w:t>, or whether productive, stability inducing tacit institutions in Indian forestry have not yet attracted researcher attention.</w:t>
      </w:r>
      <w:r w:rsidR="00E81EF4">
        <w:t xml:space="preserve"> W</w:t>
      </w:r>
      <w:r w:rsidR="007A75CD">
        <w:t xml:space="preserve">hile many accounts blame bureaucrats for corruption </w:t>
      </w:r>
      <w:r w:rsidR="004D07ED">
        <w:fldChar w:fldCharType="begin"/>
      </w:r>
      <w:r w:rsidR="004D07ED">
        <w:instrText xml:space="preserve"> ADDIN EN.CITE &lt;EndNote&gt;&lt;Cite&gt;&lt;Author&gt;Gupta&lt;/Author&gt;&lt;Year&gt;2012&lt;/Year&gt;&lt;RecNum&gt;4109&lt;/RecNum&gt;&lt;Prefix&gt;e.g. &lt;/Prefix&gt;&lt;DisplayText&gt;(e.g. Gupta 2012)&lt;/DisplayText&gt;&lt;record&gt;&lt;rec-number&gt;4109&lt;/rec-number&gt;&lt;foreign-keys&gt;&lt;key app="EN" db-id="ea9afa2r6dfsdoetdwp5x009eafws95aatvr" timestamp="1386887254"&gt;4109&lt;/key&gt;&lt;/foreign-keys&gt;&lt;ref-type name="Book"&gt;6&lt;/ref-type&gt;&lt;contributors&gt;&lt;authors&gt;&lt;author&gt;Gupta, Akhil&lt;/author&gt;&lt;/authors&gt;&lt;/contributors&gt;&lt;titles&gt;&lt;title&gt;Red Tape : Bureaucracy, Structural Violence, and Poverty in India&lt;/title&gt;&lt;/titles&gt;&lt;keywords&gt;&lt;keyword&gt;Poverty -- Government policy -- India.&lt;/keyword&gt;&lt;keyword&gt;Public welfare -- India.&lt;/keyword&gt;&lt;keyword&gt;Political corruption -- India.&lt;/keyword&gt;&lt;keyword&gt;Bureaucracy -- India.&lt;/keyword&gt;&lt;/keywords&gt;&lt;dates&gt;&lt;year&gt;2012&lt;/year&gt;&lt;/dates&gt;&lt;pub-location&gt;Durham, NC, USA&lt;/pub-location&gt;&lt;publisher&gt;Duke University Press&lt;/publisher&gt;&lt;isbn&gt;9780822394709&lt;/isbn&gt;&lt;urls&gt;&lt;related-urls&gt;&lt;url&gt;http://site.ebrary.com/lib/librarytitles/docDetail.action?docID=10587968&lt;/url&gt;&lt;/related-urls&gt;&lt;/urls&gt;&lt;/record&gt;&lt;/Cite&gt;&lt;/EndNote&gt;</w:instrText>
      </w:r>
      <w:r w:rsidR="004D07ED">
        <w:fldChar w:fldCharType="separate"/>
      </w:r>
      <w:r w:rsidR="004D07ED">
        <w:rPr>
          <w:noProof/>
        </w:rPr>
        <w:t>(</w:t>
      </w:r>
      <w:hyperlink w:anchor="_ENREF_29" w:tooltip="Gupta, 2012 #4109" w:history="1">
        <w:r w:rsidR="00A708C7">
          <w:rPr>
            <w:noProof/>
          </w:rPr>
          <w:t>e.g. Gupta 2012</w:t>
        </w:r>
      </w:hyperlink>
      <w:r w:rsidR="004D07ED">
        <w:rPr>
          <w:noProof/>
        </w:rPr>
        <w:t>)</w:t>
      </w:r>
      <w:r w:rsidR="004D07ED">
        <w:fldChar w:fldCharType="end"/>
      </w:r>
      <w:r w:rsidR="007A75CD">
        <w:t>, the accounts here emphasize corruption as an institution that derives from foresters’ external environment. The informal institutions developed by foresters, while not necessarily productive, are more aimed at maintaining political power or reinforcing foresters’ preferred means of working, as opposed to earning illegal money per se.</w:t>
      </w:r>
      <w:r w:rsidR="00E81EF4">
        <w:t xml:space="preserve"> Research on corruption, however, remains limited and unsystematic</w:t>
      </w:r>
      <w:r w:rsidR="007A75CD">
        <w:t>.</w:t>
      </w:r>
    </w:p>
    <w:p w14:paraId="44BF1FF1" w14:textId="089124C8" w:rsidR="007A75CD" w:rsidRDefault="007A75CD" w:rsidP="00A708C7">
      <w:r>
        <w:t xml:space="preserve">There are several important areas of forest policy implementation and bureaucratic behavior that have received very little attention from scholars, in spite of their potential importance. Although some scholars have described </w:t>
      </w:r>
      <w:r w:rsidR="00D03D10">
        <w:t>forest departments</w:t>
      </w:r>
      <w:r>
        <w:t xml:space="preserve"> as operating in close tandem with extractive </w:t>
      </w:r>
      <w:r>
        <w:lastRenderedPageBreak/>
        <w:t>industries, the studies reviewed here make no mention of larger industrial interests. Similarly, there is little study of the use of science in forest policy. Foresters like to claim that they are technically trained officials practicing scientific forestry, but the meaning of science in this context is unclear. Several studies have found that foresters continue to rely on outdated forestry models from the early 20</w:t>
      </w:r>
      <w:r w:rsidRPr="007A75CD">
        <w:rPr>
          <w:vertAlign w:val="superscript"/>
        </w:rPr>
        <w:t>th</w:t>
      </w:r>
      <w:r>
        <w:t xml:space="preserve"> century </w:t>
      </w:r>
      <w:r w:rsidR="00037A13">
        <w:t xml:space="preserve">(Fleischman, 2014; </w:t>
      </w:r>
      <w:proofErr w:type="spellStart"/>
      <w:r w:rsidR="00037A13">
        <w:t>Hannam</w:t>
      </w:r>
      <w:proofErr w:type="spellEnd"/>
      <w:r w:rsidR="00037A13">
        <w:t>, 2000a, 2000e)</w:t>
      </w:r>
      <w:r>
        <w:t xml:space="preserve">. Training curricula support this concern </w:t>
      </w:r>
      <w:r w:rsidR="004D07ED">
        <w:fldChar w:fldCharType="begin">
          <w:fldData xml:space="preserve">PEVuZE5vdGU+PENpdGU+PEF1dGhvcj5Hb3lhbDwvQXV0aG9yPjxZZWFyPjIwMDQ8L1llYXI+PFJl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</w:fldData>
        </w:fldChar>
      </w:r>
      <w:r w:rsidR="004D07ED">
        <w:instrText xml:space="preserve"> ADDIN EN.CITE </w:instrText>
      </w:r>
      <w:r w:rsidR="004D07ED">
        <w:fldChar w:fldCharType="begin">
          <w:fldData xml:space="preserve">PEVuZE5vdGU+PENpdGU+PEF1dGhvcj5Hb3lhbDwvQXV0aG9yPjxZZWFyPjIwMDQ8L1llYXI+PFJl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</w:fldData>
        </w:fldChar>
      </w:r>
      <w:r w:rsidR="004D07ED">
        <w:instrText xml:space="preserve"> ADDIN EN.CITE.DATA </w:instrText>
      </w:r>
      <w:r w:rsidR="004D07ED">
        <w:fldChar w:fldCharType="end"/>
      </w:r>
      <w:r w:rsidR="004D07ED">
        <w:fldChar w:fldCharType="separate"/>
      </w:r>
      <w:r w:rsidR="004D07ED">
        <w:rPr>
          <w:noProof/>
        </w:rPr>
        <w:t>(</w:t>
      </w:r>
      <w:hyperlink w:anchor="_ENREF_23" w:tooltip="Goyal, 2004 #3398" w:history="1">
        <w:r w:rsidR="00A708C7">
          <w:rPr>
            <w:noProof/>
          </w:rPr>
          <w:t>Goyal 2004b</w:t>
        </w:r>
      </w:hyperlink>
      <w:r w:rsidR="004D07ED">
        <w:rPr>
          <w:noProof/>
        </w:rPr>
        <w:t xml:space="preserve">, </w:t>
      </w:r>
      <w:hyperlink w:anchor="_ENREF_22" w:tooltip="Goyal, 2004 #3399" w:history="1">
        <w:r w:rsidR="00A708C7">
          <w:rPr>
            <w:noProof/>
          </w:rPr>
          <w:t>a</w:t>
        </w:r>
      </w:hyperlink>
      <w:r w:rsidR="004D07ED">
        <w:rPr>
          <w:noProof/>
        </w:rPr>
        <w:t xml:space="preserve">, </w:t>
      </w:r>
      <w:hyperlink w:anchor="_ENREF_25" w:tooltip="Goyal, 2004 #3403" w:history="1">
        <w:r w:rsidR="00A708C7">
          <w:rPr>
            <w:noProof/>
          </w:rPr>
          <w:t>d</w:t>
        </w:r>
      </w:hyperlink>
      <w:r w:rsidR="004D07ED">
        <w:rPr>
          <w:noProof/>
        </w:rPr>
        <w:t xml:space="preserve">, </w:t>
      </w:r>
      <w:hyperlink w:anchor="_ENREF_24" w:tooltip="Goyal, 2004 #3405" w:history="1">
        <w:r w:rsidR="00A708C7">
          <w:rPr>
            <w:noProof/>
          </w:rPr>
          <w:t>c</w:t>
        </w:r>
      </w:hyperlink>
      <w:r w:rsidR="004D07ED">
        <w:rPr>
          <w:noProof/>
        </w:rPr>
        <w:t>)</w:t>
      </w:r>
      <w:r w:rsidR="004D07ED">
        <w:fldChar w:fldCharType="end"/>
      </w:r>
      <w:r>
        <w:t xml:space="preserve">, but a recently revised working plan code </w:t>
      </w:r>
      <w:r w:rsidR="004D07ED">
        <w:fldChar w:fldCharType="begin"/>
      </w:r>
      <w:r w:rsidR="004D07ED">
        <w:instrText xml:space="preserve"> ADDIN EN.CITE &lt;EndNote&gt;&lt;Cite&gt;&lt;Author&gt;Ministry of Environment and Forests&lt;/Author&gt;&lt;Year&gt;2014&lt;/Year&gt;&lt;RecNum&gt;4773&lt;/RecNum&gt;&lt;DisplayText&gt;(Ministry of Environment and Forests 2014)&lt;/DisplayText&gt;&lt;record&gt;&lt;rec-number&gt;4773&lt;/rec-number&gt;&lt;foreign-keys&gt;&lt;key app="EN" db-id="ea9afa2r6dfsdoetdwp5x009eafws95aatvr" timestamp="1392441355"&gt;4773&lt;/key&gt;&lt;/foreign-keys&gt;&lt;ref-type name="Government Document"&gt;46&lt;/ref-type&gt;&lt;contributors&gt;&lt;authors&gt;&lt;author&gt;Ministry of Environment and Forests,&lt;/author&gt;&lt;/authors&gt;&lt;secondary-authors&gt;&lt;author&gt;Forest Research Institute&lt;/author&gt;&lt;/secondary-authors&gt;&lt;/contributors&gt;&lt;titles&gt;&lt;title&gt;National Working Plan Code -2014 (for sustainable management of forests and biodiversity in India)&lt;/title&gt;&lt;/titles&gt;&lt;dates&gt;&lt;year&gt;2014&lt;/year&gt;&lt;/dates&gt;&lt;pub-location&gt;Dehradun, India&lt;/pub-location&gt;&lt;urls&gt;&lt;/urls&gt;&lt;research-notes&gt;(actually written by MP Singh).&lt;/research-notes&gt;&lt;/record&gt;&lt;/Cite&gt;&lt;/EndNote&gt;</w:instrText>
      </w:r>
      <w:r w:rsidR="004D07ED">
        <w:fldChar w:fldCharType="separate"/>
      </w:r>
      <w:r w:rsidR="004D07ED">
        <w:rPr>
          <w:noProof/>
        </w:rPr>
        <w:t>(</w:t>
      </w:r>
      <w:hyperlink w:anchor="_ENREF_63" w:tooltip="Ministry of Environment and Forests, 2014 #4773" w:history="1">
        <w:r w:rsidR="00A708C7">
          <w:rPr>
            <w:noProof/>
          </w:rPr>
          <w:t>Ministry of Environment and Forests 2014</w:t>
        </w:r>
      </w:hyperlink>
      <w:r w:rsidR="004D07ED">
        <w:rPr>
          <w:noProof/>
        </w:rPr>
        <w:t>)</w:t>
      </w:r>
      <w:r w:rsidR="004D07ED">
        <w:fldChar w:fldCharType="end"/>
      </w:r>
      <w:r>
        <w:t xml:space="preserve"> seems to indicate some change. Other studies report outright hostility between ecological researchers and forest officials</w:t>
      </w:r>
      <w:r w:rsidR="00A708C7">
        <w:t xml:space="preserve"> </w:t>
      </w:r>
      <w:r w:rsidR="00A708C7">
        <w:fldChar w:fldCharType="begin">
          <w:fldData xml:space="preserve">cnJhdGl2ZSBvZiBwdXJpdHkgYW5kIGRpc2Fzc29jaWF0aW9uIHdpdGggbm9uLXNjaWVudGlmaWMg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</w:fldData>
        </w:fldChar>
      </w:r>
      <w:r w:rsidR="00A708C7">
        <w:instrText xml:space="preserve"> ADDIN EN.CITE </w:instrText>
      </w:r>
      <w:r w:rsidR="00A708C7">
        <w:fldChar w:fldCharType="begin">
          <w:fldData xml:space="preserve">PEVuZE5vdGU+PENpdGU+PEF1dGhvcj5MZXdpczwvQXV0aG9yPjxZZWFyPjIwMDI8L1llYXI+PFJl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==
</w:fldData>
        </w:fldChar>
      </w:r>
      <w:r w:rsidR="00A708C7">
        <w:instrText xml:space="preserve"> ADDIN EN.CITE.DATA </w:instrText>
      </w:r>
      <w:r w:rsidR="00A708C7">
        <w:fldChar w:fldCharType="end"/>
      </w:r>
      <w:r w:rsidR="00A708C7">
        <w:fldChar w:fldCharType="begin">
          <w:fldData xml:space="preserve">cnJhdGl2ZSBvZiBwdXJpdHkgYW5kIGRpc2Fzc29jaWF0aW9uIHdpdGggbm9uLXNjaWVudGlmaWMg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</w:fldData>
        </w:fldChar>
      </w:r>
      <w:r w:rsidR="00A708C7">
        <w:instrText xml:space="preserve"> ADDIN EN.CITE.DATA </w:instrText>
      </w:r>
      <w:r w:rsidR="00A708C7">
        <w:fldChar w:fldCharType="end"/>
      </w:r>
      <w:r w:rsidR="00A708C7">
        <w:fldChar w:fldCharType="separate"/>
      </w:r>
      <w:r w:rsidR="00A708C7">
        <w:rPr>
          <w:noProof/>
        </w:rPr>
        <w:t>(</w:t>
      </w:r>
      <w:hyperlink w:anchor="_ENREF_50" w:tooltip="Lewis, 2002 #4318" w:history="1">
        <w:r w:rsidR="00A708C7">
          <w:rPr>
            <w:noProof/>
          </w:rPr>
          <w:t>Lewis 2002</w:t>
        </w:r>
      </w:hyperlink>
      <w:r w:rsidR="00A708C7">
        <w:rPr>
          <w:noProof/>
        </w:rPr>
        <w:t xml:space="preserve">, </w:t>
      </w:r>
      <w:hyperlink w:anchor="_ENREF_51" w:tooltip="Lewis, 2003 #3229" w:history="1">
        <w:r w:rsidR="00A708C7">
          <w:rPr>
            <w:noProof/>
          </w:rPr>
          <w:t>2003</w:t>
        </w:r>
      </w:hyperlink>
      <w:r w:rsidR="00A708C7">
        <w:rPr>
          <w:noProof/>
        </w:rPr>
        <w:t xml:space="preserve">, </w:t>
      </w:r>
      <w:hyperlink w:anchor="_ENREF_52" w:tooltip="Lewis, 2004 #4304" w:history="1">
        <w:r w:rsidR="00A708C7">
          <w:rPr>
            <w:noProof/>
          </w:rPr>
          <w:t>2004</w:t>
        </w:r>
      </w:hyperlink>
      <w:r w:rsidR="00A708C7">
        <w:rPr>
          <w:noProof/>
        </w:rPr>
        <w:t xml:space="preserve">, </w:t>
      </w:r>
      <w:hyperlink w:anchor="_ENREF_53" w:tooltip="Lewis, 2005 #2772" w:history="1">
        <w:r w:rsidR="00A708C7">
          <w:rPr>
            <w:noProof/>
          </w:rPr>
          <w:t>2005</w:t>
        </w:r>
      </w:hyperlink>
      <w:r w:rsidR="00A708C7">
        <w:rPr>
          <w:noProof/>
        </w:rPr>
        <w:t xml:space="preserve">; </w:t>
      </w:r>
      <w:hyperlink w:anchor="_ENREF_54" w:tooltip="Madhusudan, 2006 #2773" w:history="1">
        <w:r w:rsidR="00A708C7">
          <w:rPr>
            <w:noProof/>
          </w:rPr>
          <w:t>Madhusudan et al. 2006</w:t>
        </w:r>
      </w:hyperlink>
      <w:r w:rsidR="00A708C7">
        <w:rPr>
          <w:noProof/>
        </w:rPr>
        <w:t>)</w:t>
      </w:r>
      <w:r w:rsidR="00A708C7">
        <w:fldChar w:fldCharType="end"/>
      </w:r>
      <w:r w:rsidR="003B6F89">
        <w:t xml:space="preserve">, yet we know little of the dynamics of this relationship. </w:t>
      </w:r>
    </w:p>
    <w:p w14:paraId="3FB911AC" w14:textId="1FA35FD7" w:rsidR="003B6F89" w:rsidRDefault="00FD4A7B" w:rsidP="008A618D">
      <w:r w:rsidRPr="001F7F3B">
        <w:t xml:space="preserve">We also know very little about how the department has changed over time. Most histories of colonial forestry end before the 1930s </w:t>
      </w:r>
      <w:r w:rsidR="008C0275" w:rsidRPr="001F7F3B">
        <w:fldChar w:fldCharType="begin"/>
      </w:r>
      <w:r w:rsidR="004D07ED" w:rsidRPr="001F7F3B">
        <w:instrText xml:space="preserve"> ADDIN EN.CITE &lt;EndNote&gt;&lt;Cite&gt;&lt;Author&gt;Sivaramakrishnan&lt;/Author&gt;&lt;Year&gt;2009&lt;/Year&gt;&lt;RecNum&gt;3160&lt;/RecNum&gt;&lt;DisplayText&gt;(Sivaramakrishnan 2009)&lt;/DisplayText&gt;&lt;record&gt;&lt;rec-number&gt;3160&lt;/rec-number&gt;&lt;foreign-keys&gt;&lt;key app="EN" db-id="ea9afa2r6dfsdoetdwp5x009eafws95aatvr" timestamp="1386886342"&gt;3160&lt;/key&gt;&lt;key app="ENWeb" db-id=""&gt;0&lt;/key&gt;&lt;/foreign-keys&gt;&lt;ref-type name="Journal Article"&gt;17&lt;/ref-type&gt;&lt;contributors&gt;&lt;authors&gt;&lt;author&gt;Sivaramakrishnan, K.&lt;/author&gt;&lt;/authors&gt;&lt;/contributors&gt;&lt;titles&gt;&lt;title&gt;Forests and the environmental history of modern India&lt;/title&gt;&lt;secondary-title&gt;Journal of Peasant Studies&lt;/secondary-title&gt;&lt;/titles&gt;&lt;periodical&gt;&lt;full-title&gt;Journal of Peasant Studies&lt;/full-title&gt;&lt;abbr-1&gt;J. Peasant Stud.&lt;/abbr-1&gt;&lt;/periodical&gt;&lt;pages&gt;299 - 324&lt;/pages&gt;&lt;volume&gt;36&lt;/volume&gt;&lt;number&gt;2&lt;/number&gt;&lt;dates&gt;&lt;year&gt;2009&lt;/year&gt;&lt;/dates&gt;&lt;isbn&gt;0306-6150&lt;/isbn&gt;&lt;urls&gt;&lt;related-urls&gt;&lt;url&gt;http://www.informaworld.com/10.1080/03066150902928280&lt;/url&gt;&lt;/related-urls&gt;&lt;/urls&gt;&lt;access-date&gt;May 21, 2011&lt;/access-date&gt;&lt;/record&gt;&lt;/Cite&gt;&lt;/EndNote&gt;</w:instrText>
      </w:r>
      <w:r w:rsidR="008C0275" w:rsidRPr="001F7F3B">
        <w:fldChar w:fldCharType="separate"/>
      </w:r>
      <w:r w:rsidR="004D07ED" w:rsidRPr="001F7F3B">
        <w:rPr>
          <w:noProof/>
        </w:rPr>
        <w:t>(</w:t>
      </w:r>
      <w:hyperlink w:anchor="_ENREF_95" w:tooltip="Sivaramakrishnan, 2009 #3160" w:history="1">
        <w:r w:rsidR="00A708C7" w:rsidRPr="001F7F3B">
          <w:rPr>
            <w:noProof/>
          </w:rPr>
          <w:t>Sivaramakrishnan 2009</w:t>
        </w:r>
      </w:hyperlink>
      <w:r w:rsidR="004D07ED" w:rsidRPr="001F7F3B">
        <w:rPr>
          <w:noProof/>
        </w:rPr>
        <w:t>)</w:t>
      </w:r>
      <w:r w:rsidR="008C0275" w:rsidRPr="001F7F3B">
        <w:fldChar w:fldCharType="end"/>
      </w:r>
      <w:r w:rsidR="00E836B0" w:rsidRPr="001F7F3B">
        <w:t xml:space="preserve">, while studies of the contemporary operations of forest departments only began to appear in any number in the late 1980s. During this 50 year gap India’s forest departments were decentralized, decolonized, politicized, and recentralized, while India’s forest estate nearly doubled in size and a number of new forest laws were introduced. </w:t>
      </w:r>
      <w:r w:rsidR="004F68D0" w:rsidRPr="001F7F3B">
        <w:t>Improved roads and the spread of motorcycles and cars fundamentally altered the remoteness of forest villages</w:t>
      </w:r>
      <w:r w:rsidR="004A00C2" w:rsidRPr="001F7F3B">
        <w:t>. M</w:t>
      </w:r>
      <w:r w:rsidR="00D43B6E" w:rsidRPr="001F7F3B">
        <w:t xml:space="preserve">ore recently, </w:t>
      </w:r>
      <w:r w:rsidR="004A00C2" w:rsidRPr="001F7F3B">
        <w:t>communications</w:t>
      </w:r>
      <w:r w:rsidR="005047C6" w:rsidRPr="001F7F3B">
        <w:t xml:space="preserve"> have</w:t>
      </w:r>
      <w:r w:rsidR="00D43B6E" w:rsidRPr="001F7F3B">
        <w:t xml:space="preserve"> been transformed by cell phones and</w:t>
      </w:r>
      <w:r w:rsidR="00704509" w:rsidRPr="001F7F3B">
        <w:t xml:space="preserve"> satellite based remote sensing, forest departments have hired far more women, and have attempted various internal organizational reforms</w:t>
      </w:r>
      <w:r w:rsidR="00D43B6E" w:rsidRPr="001F7F3B">
        <w:t>. Yet we know little about the impact of these changes on forester behavior</w:t>
      </w:r>
      <w:r w:rsidR="00F32198">
        <w:t>. M</w:t>
      </w:r>
      <w:r w:rsidR="00D43B6E" w:rsidRPr="001F7F3B">
        <w:t>any contemporary writers seem to believe that Indian foresters today can be understood by reading accounts of the late 19</w:t>
      </w:r>
      <w:r w:rsidR="00D43B6E" w:rsidRPr="001F7F3B">
        <w:rPr>
          <w:vertAlign w:val="superscript"/>
        </w:rPr>
        <w:t>th</w:t>
      </w:r>
      <w:r w:rsidR="00D43B6E" w:rsidRPr="001F7F3B">
        <w:t xml:space="preserve"> century</w:t>
      </w:r>
      <w:r w:rsidR="001F36AE" w:rsidRPr="001F7F3B">
        <w:t xml:space="preserve"> </w:t>
      </w:r>
      <w:r w:rsidR="00103563">
        <w:fldChar w:fldCharType="begin"/>
      </w:r>
      <w:r w:rsidR="00103563">
        <w:instrText xml:space="preserve"> ADDIN EN.CITE &lt;EndNote&gt;&lt;Cite&gt;&lt;Author&gt;Gadgil&lt;/Author&gt;&lt;Year&gt;1992&lt;/Year&gt;&lt;RecNum&gt;1017&lt;/RecNum&gt;&lt;Prefix&gt;e.g. &lt;/Prefix&gt;&lt;DisplayText&gt;(e.g. Gadgil and Guha 1992, 1995)&lt;/DisplayText&gt;&lt;record&gt;&lt;rec-number&gt;1017&lt;/rec-number&gt;&lt;foreign-keys&gt;&lt;key app="EN" db-id="ea9afa2r6dfsdoetdwp5x009eafws95aatvr" timestamp="1386709242"&gt;1017&lt;/key&gt;&lt;/foreign-keys&gt;&lt;ref-type name="Book"&gt;6&lt;/ref-type&gt;&lt;contributors&gt;&lt;authors&gt;&lt;author&gt;Gadgil, Madhav&lt;/author&gt;&lt;author&gt;Guha, Ramachandra&lt;/author&gt;&lt;/authors&gt;&lt;/contributors&gt;&lt;titles&gt;&lt;title&gt;This Fissured Land: An Ecological history of India&lt;/title&gt;&lt;/titles&gt;&lt;dates&gt;&lt;year&gt;1992&lt;/year&gt;&lt;/dates&gt;&lt;pub-location&gt;New Delhi&lt;/pub-location&gt;&lt;publisher&gt;Oxford University Press&lt;/publisher&gt;&lt;urls&gt;&lt;/urls&gt;&lt;/record&gt;&lt;/Cite&gt;&lt;Cite&gt;&lt;Author&gt;Gadgil&lt;/Author&gt;&lt;Year&gt;1995&lt;/Year&gt;&lt;RecNum&gt;1018&lt;/RecNum&gt;&lt;record&gt;&lt;rec-number&gt;1018&lt;/rec-number&gt;&lt;foreign-keys&gt;&lt;key app="EN" db-id="ea9afa2r6dfsdoetdwp5x009eafws95aatvr" timestamp="1386709242"&gt;1018&lt;/key&gt;&lt;/foreign-keys&gt;&lt;ref-type name="Book"&gt;6&lt;/ref-type&gt;&lt;contributors&gt;&lt;authors&gt;&lt;author&gt;Gadgil, Madhav&lt;/author&gt;&lt;author&gt;Guha, Ramachandra&lt;/author&gt;&lt;/authors&gt;&lt;/contributors&gt;&lt;titles&gt;&lt;title&gt;Ecology and Equity&lt;/title&gt;&lt;/titles&gt;&lt;dates&gt;&lt;year&gt;1995&lt;/year&gt;&lt;/dates&gt;&lt;pub-location&gt;New York&lt;/pub-location&gt;&lt;publisher&gt;United Nations Research Institute for Social Development&lt;/publisher&gt;&lt;urls&gt;&lt;/urls&gt;&lt;research-notes&gt;&amp;quot;The structure of the administration of public (including forest) lands remains essentially colonial in nature.  While reform of agricultural land was pressed forward following independence, the management of public lands has remained frozen.&amp;quot;&lt;/research-notes&gt;&lt;/record&gt;&lt;/Cite&gt;&lt;/EndNote&gt;</w:instrText>
      </w:r>
      <w:r w:rsidR="00103563">
        <w:fldChar w:fldCharType="separate"/>
      </w:r>
      <w:r w:rsidR="00103563">
        <w:rPr>
          <w:noProof/>
        </w:rPr>
        <w:t xml:space="preserve">(e.g. </w:t>
      </w:r>
      <w:hyperlink w:anchor="_ENREF_18" w:tooltip="Gadgil, 1992 #1017" w:history="1">
        <w:r w:rsidR="00A708C7">
          <w:rPr>
            <w:noProof/>
          </w:rPr>
          <w:t>Gadgil and Guha 1992</w:t>
        </w:r>
      </w:hyperlink>
      <w:r w:rsidR="00103563">
        <w:rPr>
          <w:noProof/>
        </w:rPr>
        <w:t xml:space="preserve">, </w:t>
      </w:r>
      <w:hyperlink w:anchor="_ENREF_19" w:tooltip="Gadgil, 1995 #1018" w:history="1">
        <w:r w:rsidR="00A708C7">
          <w:rPr>
            <w:noProof/>
          </w:rPr>
          <w:t>1995</w:t>
        </w:r>
      </w:hyperlink>
      <w:r w:rsidR="00103563">
        <w:rPr>
          <w:noProof/>
        </w:rPr>
        <w:t>)</w:t>
      </w:r>
      <w:r w:rsidR="00103563">
        <w:fldChar w:fldCharType="end"/>
      </w:r>
      <w:r w:rsidR="00D43B6E" w:rsidRPr="001F7F3B">
        <w:t xml:space="preserve">. </w:t>
      </w:r>
      <w:r w:rsidR="001F36AE" w:rsidRPr="001F7F3B">
        <w:t>Several authors cited in this paper</w:t>
      </w:r>
      <w:r w:rsidR="005047C6" w:rsidRPr="001F7F3B">
        <w:t xml:space="preserve"> suggest that the attitud</w:t>
      </w:r>
      <w:r w:rsidR="00E81EF4" w:rsidRPr="001F7F3B">
        <w:t>es of individual foresters</w:t>
      </w:r>
      <w:r w:rsidR="00C76C61" w:rsidRPr="001F7F3B">
        <w:t xml:space="preserve"> matter</w:t>
      </w:r>
      <w:r w:rsidR="001F36AE" w:rsidRPr="001F7F3B">
        <w:t xml:space="preserve"> </w:t>
      </w:r>
      <w:r w:rsidR="00103563">
        <w:fldChar w:fldCharType="begin">
          <w:fldData xml:space="preserve">PEVuZE5vdGU+PENpdGU+PEF1dGhvcj5GbGVpc2NobWFuPC9BdXRob3I+PFllYXI+MjAxNDwvWWVh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</w:fldData>
        </w:fldChar>
      </w:r>
      <w:r w:rsidR="00103563">
        <w:instrText xml:space="preserve"> ADDIN EN.CITE </w:instrText>
      </w:r>
      <w:r w:rsidR="00103563">
        <w:fldChar w:fldCharType="begin">
          <w:fldData xml:space="preserve">PEVuZE5vdGU+PENpdGU+PEF1dGhvcj5GbGVpc2NobWFuPC9BdXRob3I+PFllYXI+MjAxNDwvWWVh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</w:fldData>
        </w:fldChar>
      </w:r>
      <w:r w:rsidR="00103563">
        <w:instrText xml:space="preserve"> ADDIN EN.CITE.DATA </w:instrText>
      </w:r>
      <w:r w:rsidR="00103563">
        <w:fldChar w:fldCharType="end"/>
      </w:r>
      <w:r w:rsidR="00103563">
        <w:fldChar w:fldCharType="separate"/>
      </w:r>
      <w:r w:rsidR="00103563">
        <w:rPr>
          <w:noProof/>
        </w:rPr>
        <w:t>(</w:t>
      </w:r>
      <w:hyperlink w:anchor="_ENREF_16" w:tooltip="Fleischman, 2014 #4933" w:history="1">
        <w:r w:rsidR="00A708C7">
          <w:rPr>
            <w:noProof/>
          </w:rPr>
          <w:t>Fleischman 2014</w:t>
        </w:r>
      </w:hyperlink>
      <w:r w:rsidR="00103563">
        <w:rPr>
          <w:noProof/>
        </w:rPr>
        <w:t xml:space="preserve">; </w:t>
      </w:r>
      <w:hyperlink w:anchor="_ENREF_105" w:tooltip="Vasan, 2002 #1656" w:history="1">
        <w:r w:rsidR="00A708C7">
          <w:rPr>
            <w:noProof/>
          </w:rPr>
          <w:t>Vasan 2002</w:t>
        </w:r>
      </w:hyperlink>
      <w:r w:rsidR="00103563">
        <w:rPr>
          <w:noProof/>
        </w:rPr>
        <w:t xml:space="preserve">; </w:t>
      </w:r>
      <w:hyperlink w:anchor="_ENREF_84" w:tooltip="Robbins, 2000 #2520" w:history="1">
        <w:r w:rsidR="00A708C7">
          <w:rPr>
            <w:noProof/>
          </w:rPr>
          <w:t>Robbins 2000a</w:t>
        </w:r>
      </w:hyperlink>
      <w:r w:rsidR="00103563">
        <w:rPr>
          <w:noProof/>
        </w:rPr>
        <w:t>)</w:t>
      </w:r>
      <w:r w:rsidR="00103563">
        <w:fldChar w:fldCharType="end"/>
      </w:r>
      <w:r w:rsidR="00E81EF4" w:rsidRPr="001F7F3B">
        <w:t xml:space="preserve">, </w:t>
      </w:r>
      <w:r w:rsidR="001F36AE" w:rsidRPr="001F7F3B">
        <w:t>may change</w:t>
      </w:r>
      <w:r w:rsidR="00E81EF4" w:rsidRPr="001F7F3B">
        <w:t xml:space="preserve"> over time</w:t>
      </w:r>
      <w:r w:rsidR="001F7F3B" w:rsidRPr="001F7F3B">
        <w:t xml:space="preserve"> </w:t>
      </w:r>
      <w:r w:rsidR="00103563">
        <w:fldChar w:fldCharType="begin">
          <w:fldData xml:space="preserve">PEVuZE5vdGU+PENpdGU+PEF1dGhvcj5WZXJtYTwvQXV0aG9yPjxZZWFyPjIwMDQ8L1llYXI+PFJl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</w:fldData>
        </w:fldChar>
      </w:r>
      <w:r w:rsidR="00103563">
        <w:instrText xml:space="preserve"> ADDIN EN.CITE </w:instrText>
      </w:r>
      <w:r w:rsidR="00103563">
        <w:fldChar w:fldCharType="begin">
          <w:fldData xml:space="preserve">PEVuZE5vdGU+PENpdGU+PEF1dGhvcj5WZXJtYTwvQXV0aG9yPjxZZWFyPjIwMDQ8L1llYXI+PFJl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</w:fldData>
        </w:fldChar>
      </w:r>
      <w:r w:rsidR="00103563">
        <w:instrText xml:space="preserve"> ADDIN EN.CITE.DATA </w:instrText>
      </w:r>
      <w:r w:rsidR="00103563">
        <w:fldChar w:fldCharType="end"/>
      </w:r>
      <w:r w:rsidR="00103563">
        <w:fldChar w:fldCharType="separate"/>
      </w:r>
      <w:r w:rsidR="00103563">
        <w:rPr>
          <w:noProof/>
        </w:rPr>
        <w:t>(</w:t>
      </w:r>
      <w:hyperlink w:anchor="_ENREF_106" w:tooltip="Verma, 2004 #5066" w:history="1">
        <w:r w:rsidR="00A708C7">
          <w:rPr>
            <w:noProof/>
          </w:rPr>
          <w:t>Verma 2004</w:t>
        </w:r>
      </w:hyperlink>
      <w:r w:rsidR="00103563">
        <w:rPr>
          <w:noProof/>
        </w:rPr>
        <w:t xml:space="preserve">; </w:t>
      </w:r>
      <w:hyperlink w:anchor="_ENREF_57" w:tooltip="Matta, 2005 #968" w:history="1">
        <w:r w:rsidR="00A708C7">
          <w:rPr>
            <w:noProof/>
          </w:rPr>
          <w:t>Matta et al. 2005</w:t>
        </w:r>
      </w:hyperlink>
      <w:r w:rsidR="00103563">
        <w:rPr>
          <w:noProof/>
        </w:rPr>
        <w:t xml:space="preserve">; </w:t>
      </w:r>
      <w:hyperlink w:anchor="_ENREF_47" w:tooltip="Kumar, 2005 #967" w:history="1">
        <w:r w:rsidR="00A708C7">
          <w:rPr>
            <w:noProof/>
          </w:rPr>
          <w:t>Kumar and Kant 2005</w:t>
        </w:r>
      </w:hyperlink>
      <w:r w:rsidR="00103563">
        <w:rPr>
          <w:noProof/>
        </w:rPr>
        <w:t>)</w:t>
      </w:r>
      <w:r w:rsidR="00103563">
        <w:fldChar w:fldCharType="end"/>
      </w:r>
      <w:r w:rsidR="00E81EF4" w:rsidRPr="001F7F3B">
        <w:t>, and may be</w:t>
      </w:r>
      <w:r w:rsidR="00C76C61" w:rsidRPr="001F7F3B">
        <w:t xml:space="preserve"> shaped by training programs</w:t>
      </w:r>
      <w:r w:rsidR="001F36AE" w:rsidRPr="001F7F3B">
        <w:t xml:space="preserve"> </w:t>
      </w:r>
      <w:r w:rsidR="00103563">
        <w:fldChar w:fldCharType="begin">
          <w:fldData xml:space="preserve">PEVuZE5vdGU+PENpdGU+PEF1dGhvcj5IYW5uYW08L0F1dGhvcj48WWVhcj4yMDAwPC9ZZWFyPjxS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</w:fldData>
        </w:fldChar>
      </w:r>
      <w:r w:rsidR="00103563">
        <w:instrText xml:space="preserve"> ADDIN EN.CITE </w:instrText>
      </w:r>
      <w:r w:rsidR="00103563">
        <w:fldChar w:fldCharType="begin">
          <w:fldData xml:space="preserve">PEVuZE5vdGU+PENpdGU+PEF1dGhvcj5IYW5uYW08L0F1dGhvcj48WWVhcj4yMDAwPC9ZZWFyPjxS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</w:fldData>
        </w:fldChar>
      </w:r>
      <w:r w:rsidR="00103563">
        <w:instrText xml:space="preserve"> ADDIN EN.CITE.DATA </w:instrText>
      </w:r>
      <w:r w:rsidR="00103563">
        <w:fldChar w:fldCharType="end"/>
      </w:r>
      <w:r w:rsidR="00103563">
        <w:fldChar w:fldCharType="separate"/>
      </w:r>
      <w:r w:rsidR="00103563">
        <w:rPr>
          <w:noProof/>
        </w:rPr>
        <w:t>(</w:t>
      </w:r>
      <w:hyperlink w:anchor="_ENREF_31" w:tooltip="Hannam, 2000 #962" w:history="1">
        <w:r w:rsidR="00A708C7">
          <w:rPr>
            <w:noProof/>
          </w:rPr>
          <w:t>Hannam 2000</w:t>
        </w:r>
      </w:hyperlink>
      <w:r w:rsidR="00103563">
        <w:rPr>
          <w:noProof/>
        </w:rPr>
        <w:t xml:space="preserve">; </w:t>
      </w:r>
      <w:hyperlink w:anchor="_ENREF_16" w:tooltip="Fleischman, 2014 #4933" w:history="1">
        <w:r w:rsidR="00A708C7">
          <w:rPr>
            <w:noProof/>
          </w:rPr>
          <w:t>Fleischman 2014</w:t>
        </w:r>
      </w:hyperlink>
      <w:r w:rsidR="00103563">
        <w:rPr>
          <w:noProof/>
        </w:rPr>
        <w:t>)</w:t>
      </w:r>
      <w:r w:rsidR="00103563">
        <w:fldChar w:fldCharType="end"/>
      </w:r>
      <w:r w:rsidR="00C76C61" w:rsidRPr="001F7F3B">
        <w:t>, but we do not know how this process works</w:t>
      </w:r>
      <w:r w:rsidR="00E836B0" w:rsidRPr="001F7F3B">
        <w:t xml:space="preserve">. </w:t>
      </w:r>
      <w:r w:rsidR="004A00C2" w:rsidRPr="001F7F3B">
        <w:t>Interstate heterogeneity appears to be high across several of the dimensions that h</w:t>
      </w:r>
      <w:r w:rsidR="00E81EF4" w:rsidRPr="001F7F3B">
        <w:t>ave been studied, but we don’t know</w:t>
      </w:r>
      <w:r w:rsidR="004A00C2" w:rsidRPr="001F7F3B">
        <w:t xml:space="preserve"> why.</w:t>
      </w:r>
      <w:r w:rsidR="004A00C2">
        <w:t xml:space="preserve"> </w:t>
      </w:r>
    </w:p>
    <w:p w14:paraId="55828715" w14:textId="39E7CB14" w:rsidR="0058525D" w:rsidRDefault="0058525D" w:rsidP="008A618D">
      <w:r w:rsidRPr="0058525D">
        <w:t>Conclusion: Implications for developing conservation and development policy</w:t>
      </w:r>
    </w:p>
    <w:p w14:paraId="77B61089" w14:textId="0A8A76C2" w:rsidR="009355BE" w:rsidRDefault="003B6F89" w:rsidP="000B77FB">
      <w:r>
        <w:t xml:space="preserve">Government officials are crucial actors in the public policy process, and an understanding of their behavior is essential </w:t>
      </w:r>
      <w:r w:rsidR="000B77FB">
        <w:t>to understanding how policy outcomes are produced. Important moments in the history of forest policy in India, such as the implementation of project tiger</w:t>
      </w:r>
      <w:r w:rsidR="008A618D">
        <w:t xml:space="preserve"> </w:t>
      </w:r>
      <w:r w:rsidR="007025F4">
        <w:fldChar w:fldCharType="begin"/>
      </w:r>
      <w:r w:rsidR="004D07ED">
        <w:instrText xml:space="preserve"> ADDIN EN.CITE &lt;EndNote&gt;&lt;Cite&gt;&lt;Author&gt;Panwar&lt;/Author&gt;&lt;Year&gt;1982&lt;/Year&gt;&lt;RecNum&gt;3546&lt;/RecNum&gt;&lt;DisplayText&gt;(Panwar 1982)&lt;/DisplayText&gt;&lt;record&gt;&lt;rec-number&gt;3546&lt;/rec-number&gt;&lt;foreign-keys&gt;&lt;key app="EN" db-id="ea9afa2r6dfsdoetdwp5x009eafws95aatvr" timestamp="1386886892"&gt;3546&lt;/key&gt;&lt;key app="ENWeb" db-id=""&gt;0&lt;/key&gt;&lt;/foreign-keys&gt;&lt;ref-type name="Journal Article"&gt;17&lt;/ref-type&gt;&lt;contributors&gt;&lt;authors&gt;&lt;author&gt;Panwar, H. S.&lt;/author&gt;&lt;/authors&gt;&lt;/contributors&gt;&lt;titles&gt;&lt;title&gt;What to Do When You&amp;apos;ve Succeeded: Project Tiger Ten Years Later&lt;/title&gt;&lt;secondary-title&gt;Ambio&lt;/secondary-title&gt;&lt;/titles&gt;&lt;periodical&gt;&lt;full-title&gt;Ambio&lt;/full-title&gt;&lt;/periodical&gt;&lt;pages&gt;330-337&lt;/pages&gt;&lt;volume&gt;11&lt;/volume&gt;&lt;number&gt;6&lt;/number&gt;&lt;dates&gt;&lt;year&gt;1982&lt;/year&gt;&lt;/dates&gt;&lt;publisher&gt;Springer on behalf of Royal Swedish Academy of Sciences&lt;/publisher&gt;&lt;isbn&gt;00447447&lt;/isbn&gt;&lt;urls&gt;&lt;related-urls&gt;&lt;url&gt;http://www.jstor.org/stable/4312836&lt;/url&gt;&lt;/related-urls&gt;&lt;/urls&gt;&lt;/record&gt;&lt;/Cite&gt;&lt;/EndNote&gt;</w:instrText>
      </w:r>
      <w:r w:rsidR="007025F4">
        <w:fldChar w:fldCharType="separate"/>
      </w:r>
      <w:r w:rsidR="004D07ED">
        <w:rPr>
          <w:noProof/>
        </w:rPr>
        <w:t>(</w:t>
      </w:r>
      <w:hyperlink w:anchor="_ENREF_71" w:tooltip="Panwar, 1982 #3546" w:history="1">
        <w:r w:rsidR="00A708C7">
          <w:rPr>
            <w:noProof/>
          </w:rPr>
          <w:t>Panwar 1982</w:t>
        </w:r>
      </w:hyperlink>
      <w:r w:rsidR="004D07ED">
        <w:rPr>
          <w:noProof/>
        </w:rPr>
        <w:t>)</w:t>
      </w:r>
      <w:r w:rsidR="007025F4">
        <w:fldChar w:fldCharType="end"/>
      </w:r>
      <w:r w:rsidR="008A618D">
        <w:t xml:space="preserve"> or early experiments with JFM </w:t>
      </w:r>
      <w:r w:rsidR="004D07ED">
        <w:fldChar w:fldCharType="begin"/>
      </w:r>
      <w:r w:rsidR="004D07ED">
        <w:instrText xml:space="preserve"> ADDIN EN.CITE &lt;EndNote&gt;&lt;Cite&gt;&lt;Author&gt;Joshi&lt;/Author&gt;&lt;Year&gt;1999&lt;/Year&gt;&lt;RecNum&gt;1660&lt;/RecNum&gt;&lt;DisplayText&gt;(Joshi 1999, 2000)&lt;/DisplayText&gt;&lt;record&gt;&lt;rec-number&gt;1660&lt;/rec-number&gt;&lt;foreign-keys&gt;&lt;key app="EN" db-id="ea9afa2r6dfsdoetdwp5x009eafws95aatvr" timestamp="1386709766"&gt;1660&lt;/key&gt;&lt;key app="ENWeb" db-id=""&gt;0&lt;/key&gt;&lt;/foreign-keys&gt;&lt;ref-type name="Report"&gt;27&lt;/ref-type&gt;&lt;contributors&gt;&lt;authors&gt;&lt;author&gt;Joshi, Anuradha&lt;/author&gt;&lt;/authors&gt;&lt;/contributors&gt;&lt;titles&gt;&lt;title&gt;Progressive Bureaucracy: An Oxymoron? The Case of Joint Forest Management in India&lt;/title&gt;&lt;/titles&gt;&lt;dates&gt;&lt;year&gt;1999&lt;/year&gt;&lt;/dates&gt;&lt;pub-location&gt;London&lt;/pub-location&gt;&lt;publisher&gt;Rural Development Forestry Network, Overseas Development Institute (RDFN Network Paper No. 24a)&lt;/publisher&gt;&lt;urls&gt;&lt;related-urls&gt;&lt;url&gt;http://dlc.dlib.indiana.edu/archive/00002947/&lt;/url&gt;&lt;/related-urls&gt;&lt;/urls&gt;&lt;/record&gt;&lt;/Cite&gt;&lt;Cite&gt;&lt;Author&gt;Joshi&lt;/Author&gt;&lt;Year&gt;2000&lt;/Year&gt;&lt;RecNum&gt;2003&lt;/RecNum&gt;&lt;record&gt;&lt;rec-number&gt;2003&lt;/rec-number&gt;&lt;foreign-keys&gt;&lt;key app="EN" db-id="ea9afa2r6dfsdoetdwp5x009eafws95aatvr" timestamp="1386709982"&gt;2003&lt;/key&gt;&lt;key app="ENWeb" db-id=""&gt;0&lt;/key&gt;&lt;/foreign-keys&gt;&lt;ref-type name="Thesis"&gt;32&lt;/ref-type&gt;&lt;contributors&gt;&lt;authors&gt;&lt;author&gt;Joshi, Anuradha&lt;/author&gt;&lt;/authors&gt;&lt;/contributors&gt;&lt;titles&gt;&lt;title&gt;Roots of change: Front line workers and forest policy reform in West Bengal&lt;/title&gt;&lt;/titles&gt;&lt;keywords&gt;&lt;keyword&gt;Urban planning&lt;/keyword&gt;&lt;keyword&gt;Area planning &amp;amp; development&lt;/keyword&gt;&lt;keyword&gt;Environmental science&lt;/keyword&gt;&lt;keyword&gt;Forestry&lt;/keyword&gt;&lt;/keywords&gt;&lt;dates&gt;&lt;year&gt;2000&lt;/year&gt;&lt;/dates&gt;&lt;pub-location&gt;United States -- Massachusetts&lt;/pub-location&gt;&lt;publisher&gt;Massachusetts Institute of Technology&lt;/publisher&gt;&lt;accession-num&gt;0801848&lt;/accession-num&gt;&lt;work-type&gt;Ph.D.&lt;/work-type&gt;&lt;urls&gt;&lt;related-urls&gt;&lt;url&gt;http://proquest.umi.com/pqdweb?did=727775181&amp;amp;Fmt=7&amp;amp;clientId=12010&amp;amp;RQT=309&amp;amp;VName=PQD&lt;/url&gt;&lt;/related-urls&gt;&lt;/urls&gt;&lt;/record&gt;&lt;/Cite&gt;&lt;/EndNote&gt;</w:instrText>
      </w:r>
      <w:r w:rsidR="004D07ED">
        <w:fldChar w:fldCharType="separate"/>
      </w:r>
      <w:r w:rsidR="004D07ED">
        <w:rPr>
          <w:noProof/>
        </w:rPr>
        <w:t>(</w:t>
      </w:r>
      <w:hyperlink w:anchor="_ENREF_37" w:tooltip="Joshi, 1999 #1660" w:history="1">
        <w:r w:rsidR="00A708C7">
          <w:rPr>
            <w:noProof/>
          </w:rPr>
          <w:t>Joshi 1999</w:t>
        </w:r>
      </w:hyperlink>
      <w:r w:rsidR="004D07ED">
        <w:rPr>
          <w:noProof/>
        </w:rPr>
        <w:t xml:space="preserve">, </w:t>
      </w:r>
      <w:hyperlink w:anchor="_ENREF_38" w:tooltip="Joshi, 2000 #2003" w:history="1">
        <w:r w:rsidR="00A708C7">
          <w:rPr>
            <w:noProof/>
          </w:rPr>
          <w:t>2000</w:t>
        </w:r>
      </w:hyperlink>
      <w:r w:rsidR="004D07ED">
        <w:rPr>
          <w:noProof/>
        </w:rPr>
        <w:t>)</w:t>
      </w:r>
      <w:r w:rsidR="004D07ED">
        <w:fldChar w:fldCharType="end"/>
      </w:r>
      <w:r w:rsidR="000B77FB">
        <w:t xml:space="preserve"> are clearly creditable to the innovative efforts of forest officers. </w:t>
      </w:r>
      <w:r w:rsidR="00E81EF4">
        <w:t xml:space="preserve">There are many reports of how forest officers </w:t>
      </w:r>
      <w:r w:rsidR="000B77FB">
        <w:t xml:space="preserve">hinder effective implementation or abuse their power for personal gain. The studies reviewed here offer significant insight into the causes of forest department failures: they point to contradictions in policies, corruption driven by the broader political system, and foresters’ own </w:t>
      </w:r>
      <w:r w:rsidR="00312BD0">
        <w:t>preferences for certain kinds of activities as crucial drivers of forest policy failure. They also point to foresters’ professional motivations</w:t>
      </w:r>
      <w:r w:rsidR="002E3FA1">
        <w:t xml:space="preserve"> and attitudes</w:t>
      </w:r>
      <w:r w:rsidR="00312BD0">
        <w:t xml:space="preserve"> as potential sources of policy effectiveness and innovation. </w:t>
      </w:r>
    </w:p>
    <w:p w14:paraId="6D576468" w14:textId="04B8C9E4" w:rsidR="0053127C" w:rsidRDefault="009355BE" w:rsidP="000B77FB">
      <w:r>
        <w:t xml:space="preserve">These insights point to ways to improve policy outcomes. </w:t>
      </w:r>
      <w:r w:rsidR="002E3FA1">
        <w:t>If foresters are motivated by professional rewards</w:t>
      </w:r>
      <w:r w:rsidR="00F256D2">
        <w:t xml:space="preserve"> such as a feeling of expertise or personal efficacy</w:t>
      </w:r>
      <w:r w:rsidR="002E3FA1">
        <w:t>, as has been found in studies of</w:t>
      </w:r>
      <w:r w:rsidR="0053127C">
        <w:t xml:space="preserve"> public officials in both developed </w:t>
      </w:r>
      <w:r w:rsidR="004D07ED">
        <w:fldChar w:fldCharType="begin">
          <w:fldData xml:space="preserve">PEVuZE5vdGU+PENpdGU+PEF1dGhvcj5CcmVobTwvQXV0aG9yPjxZZWFyPjE5OTc8L1llYXI+PFJl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</w:fldData>
        </w:fldChar>
      </w:r>
      <w:r w:rsidR="004D07ED">
        <w:instrText xml:space="preserve"> ADDIN EN.CITE </w:instrText>
      </w:r>
      <w:r w:rsidR="004D07ED">
        <w:fldChar w:fldCharType="begin">
          <w:fldData xml:space="preserve">PEVuZE5vdGU+PENpdGU+PEF1dGhvcj5CcmVobTwvQXV0aG9yPjxZZWFyPjE5OTc8L1llYXI+PFJl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</w:fldData>
        </w:fldChar>
      </w:r>
      <w:r w:rsidR="004D07ED">
        <w:instrText xml:space="preserve"> ADDIN EN.CITE.DATA </w:instrText>
      </w:r>
      <w:r w:rsidR="004D07ED">
        <w:fldChar w:fldCharType="end"/>
      </w:r>
      <w:r w:rsidR="004D07ED">
        <w:fldChar w:fldCharType="separate"/>
      </w:r>
      <w:r w:rsidR="004D07ED">
        <w:rPr>
          <w:noProof/>
        </w:rPr>
        <w:t>(</w:t>
      </w:r>
      <w:hyperlink w:anchor="_ENREF_9" w:tooltip="Brehm, 1997 #2185" w:history="1">
        <w:r w:rsidR="00A708C7">
          <w:rPr>
            <w:noProof/>
          </w:rPr>
          <w:t>Brehm and Gates 1997</w:t>
        </w:r>
      </w:hyperlink>
      <w:r w:rsidR="004D07ED">
        <w:rPr>
          <w:noProof/>
        </w:rPr>
        <w:t xml:space="preserve">; </w:t>
      </w:r>
      <w:hyperlink w:anchor="_ENREF_75" w:tooltip="Perry, 2010 #4897" w:history="1">
        <w:r w:rsidR="00A708C7">
          <w:rPr>
            <w:noProof/>
          </w:rPr>
          <w:t>Perry et al. 2010</w:t>
        </w:r>
      </w:hyperlink>
      <w:r w:rsidR="004D07ED">
        <w:rPr>
          <w:noProof/>
        </w:rPr>
        <w:t>)</w:t>
      </w:r>
      <w:r w:rsidR="004D07ED">
        <w:fldChar w:fldCharType="end"/>
      </w:r>
      <w:r w:rsidR="0053127C">
        <w:t xml:space="preserve"> and developing </w:t>
      </w:r>
      <w:r w:rsidR="004D07ED">
        <w:fldChar w:fldCharType="begin">
          <w:fldData xml:space="preserve">PEVuZE5vdGU+PENpdGU+PEF1dGhvcj5UZW5kbGVyPC9BdXRob3I+PFllYXI+MTk5NzwvWWVhcj48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</w:fldData>
        </w:fldChar>
      </w:r>
      <w:r w:rsidR="004D07ED">
        <w:instrText xml:space="preserve"> ADDIN EN.CITE </w:instrText>
      </w:r>
      <w:r w:rsidR="004D07ED">
        <w:fldChar w:fldCharType="begin">
          <w:fldData xml:space="preserve">PEVuZE5vdGU+PENpdGU+PEF1dGhvcj5UZW5kbGVyPC9BdXRob3I+PFllYXI+MTk5NzwvWWVhcj48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</w:fldData>
        </w:fldChar>
      </w:r>
      <w:r w:rsidR="004D07ED">
        <w:instrText xml:space="preserve"> ADDIN EN.CITE.DATA </w:instrText>
      </w:r>
      <w:r w:rsidR="004D07ED">
        <w:fldChar w:fldCharType="end"/>
      </w:r>
      <w:r w:rsidR="004D07ED">
        <w:fldChar w:fldCharType="separate"/>
      </w:r>
      <w:r w:rsidR="004D07ED">
        <w:rPr>
          <w:noProof/>
        </w:rPr>
        <w:t>(</w:t>
      </w:r>
      <w:hyperlink w:anchor="_ENREF_104" w:tooltip="Tendler, 1997 #2253" w:history="1">
        <w:r w:rsidR="00A708C7">
          <w:rPr>
            <w:noProof/>
          </w:rPr>
          <w:t>Tendler 1997</w:t>
        </w:r>
      </w:hyperlink>
      <w:r w:rsidR="004D07ED">
        <w:rPr>
          <w:noProof/>
        </w:rPr>
        <w:t>)</w:t>
      </w:r>
      <w:r w:rsidR="004D07ED">
        <w:fldChar w:fldCharType="end"/>
      </w:r>
      <w:r w:rsidR="0053127C">
        <w:t xml:space="preserve"> democracies</w:t>
      </w:r>
      <w:r w:rsidR="002E3FA1">
        <w:t xml:space="preserve">, the current focus of </w:t>
      </w:r>
      <w:r w:rsidR="00F256D2">
        <w:t xml:space="preserve">Indian </w:t>
      </w:r>
      <w:r w:rsidR="002E3FA1">
        <w:t>public service reformers on performance pay</w:t>
      </w:r>
      <w:r w:rsidR="006D7C42">
        <w:t xml:space="preserve"> </w:t>
      </w:r>
      <w:r w:rsidR="004D07ED">
        <w:fldChar w:fldCharType="begin"/>
      </w:r>
      <w:r w:rsidR="004D07ED">
        <w:instrText xml:space="preserve"> ADDIN EN.CITE &lt;EndNote&gt;&lt;Cite&gt;&lt;Author&gt;Sixth Central Pay Commission&lt;/Author&gt;&lt;Year&gt;2008&lt;/Year&gt;&lt;RecNum&gt;2707&lt;/RecNum&gt;&lt;DisplayText&gt;(Sixth Central Pay Commission 2008)&lt;/DisplayText&gt;&lt;record&gt;&lt;rec-number&gt;2707&lt;/rec-number&gt;&lt;foreign-keys&gt;&lt;key app="EN" db-id="ea9afa2r6dfsdoetdwp5x009eafws95aatvr" timestamp="1386885812"&gt;2707&lt;/key&gt;&lt;key app="ENWeb" db-id=""&gt;0&lt;/key&gt;&lt;/foreign-keys&gt;&lt;ref-type name="Report"&gt;27&lt;/ref-type&gt;&lt;contributors&gt;&lt;authors&gt;&lt;author&gt;Sixth Central Pay Commission, &lt;/author&gt;&lt;/authors&gt;&lt;/contributors&gt;&lt;titles&gt;&lt;title&gt;Report of the Sixth Central Pay Commission&lt;/title&gt;&lt;/titles&gt;&lt;dates&gt;&lt;year&gt;2008&lt;/year&gt;&lt;/dates&gt;&lt;pub-location&gt;New Delhi&lt;/pub-location&gt;&lt;publisher&gt;Government of India&lt;/publisher&gt;&lt;urls&gt;&lt;related-urls&gt;&lt;url&gt;http://india.gov.in/govt/paycommission.php&lt;/url&gt;&lt;/related-urls&gt;&lt;/urls&gt;&lt;/record&gt;&lt;/Cite&gt;&lt;/EndNote&gt;</w:instrText>
      </w:r>
      <w:r w:rsidR="004D07ED">
        <w:fldChar w:fldCharType="separate"/>
      </w:r>
      <w:r w:rsidR="004D07ED">
        <w:rPr>
          <w:noProof/>
        </w:rPr>
        <w:t>(</w:t>
      </w:r>
      <w:hyperlink w:anchor="_ENREF_96" w:tooltip="Sixth Central Pay Commission, 2008 #2707" w:history="1">
        <w:r w:rsidR="00A708C7">
          <w:rPr>
            <w:noProof/>
          </w:rPr>
          <w:t>Sixth Central Pay Commission 2008</w:t>
        </w:r>
      </w:hyperlink>
      <w:r w:rsidR="004D07ED">
        <w:rPr>
          <w:noProof/>
        </w:rPr>
        <w:t>)</w:t>
      </w:r>
      <w:r w:rsidR="004D07ED">
        <w:fldChar w:fldCharType="end"/>
      </w:r>
      <w:r w:rsidR="002E3FA1">
        <w:t xml:space="preserve"> may be misplaced</w:t>
      </w:r>
      <w:r w:rsidR="00A9748A">
        <w:t xml:space="preserve"> </w:t>
      </w:r>
      <w:r w:rsidR="004D07ED">
        <w:fldChar w:fldCharType="begin">
          <w:fldData xml:space="preserve">PEVuZE5vdGU+PENpdGU+PEF1dGhvcj5QZXJyeTwvQXV0aG9yPjxZZWFyPjIwMDk8L1llYXI+PFJl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</w:fldData>
        </w:fldChar>
      </w:r>
      <w:r w:rsidR="006D7C42">
        <w:instrText xml:space="preserve"> ADDIN EN.CITE </w:instrText>
      </w:r>
      <w:r w:rsidR="006D7C42">
        <w:fldChar w:fldCharType="begin">
          <w:fldData xml:space="preserve">PEVuZE5vdGU+PENpdGU+PEF1dGhvcj5QZXJyeTwvQXV0aG9yPjxZZWFyPjIwMDk8L1llYXI+PFJl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</w:fldData>
        </w:fldChar>
      </w:r>
      <w:r w:rsidR="006D7C42">
        <w:instrText xml:space="preserve"> ADDIN EN.CITE.DATA </w:instrText>
      </w:r>
      <w:r w:rsidR="006D7C42">
        <w:fldChar w:fldCharType="end"/>
      </w:r>
      <w:r w:rsidR="004D07ED">
        <w:fldChar w:fldCharType="separate"/>
      </w:r>
      <w:r w:rsidR="006D7C42">
        <w:rPr>
          <w:noProof/>
        </w:rPr>
        <w:t xml:space="preserve">(in any case, this is a reform that has not generated consistent results in other contexts - see </w:t>
      </w:r>
      <w:hyperlink w:anchor="_ENREF_74" w:tooltip="Perry, 2009 #2584" w:history="1">
        <w:r w:rsidR="00A708C7">
          <w:rPr>
            <w:noProof/>
          </w:rPr>
          <w:t>Perry et al. 2009</w:t>
        </w:r>
      </w:hyperlink>
      <w:r w:rsidR="006D7C42">
        <w:rPr>
          <w:noProof/>
        </w:rPr>
        <w:t xml:space="preserve">; </w:t>
      </w:r>
      <w:hyperlink w:anchor="_ENREF_32" w:tooltip="Hasnain, 2014 #4888" w:history="1">
        <w:r w:rsidR="00A708C7">
          <w:rPr>
            <w:noProof/>
          </w:rPr>
          <w:t xml:space="preserve">Hasnain </w:t>
        </w:r>
        <w:r w:rsidR="00A708C7">
          <w:rPr>
            <w:noProof/>
          </w:rPr>
          <w:lastRenderedPageBreak/>
          <w:t>et al. 2014</w:t>
        </w:r>
      </w:hyperlink>
      <w:r w:rsidR="006D7C42">
        <w:rPr>
          <w:noProof/>
        </w:rPr>
        <w:t>)</w:t>
      </w:r>
      <w:r w:rsidR="004D07ED">
        <w:fldChar w:fldCharType="end"/>
      </w:r>
      <w:r w:rsidR="00137ADF">
        <w:t>.</w:t>
      </w:r>
      <w:r w:rsidR="006D7C42">
        <w:t xml:space="preserve"> Instead, there might be a focus on improving foresters’ professional knowledge and experience.</w:t>
      </w:r>
      <w:r w:rsidR="00137ADF">
        <w:t xml:space="preserve"> Some evidence in the review points to an important role for forester attitudes in determining outcomes, indicating that efforts to </w:t>
      </w:r>
      <w:r w:rsidR="00A9748A">
        <w:t>alter</w:t>
      </w:r>
      <w:r w:rsidR="006D7C42">
        <w:t xml:space="preserve"> </w:t>
      </w:r>
      <w:r w:rsidR="00A9748A">
        <w:t>the outdated content of training programs may have some beneficial effects</w:t>
      </w:r>
      <w:r w:rsidR="0053127C">
        <w:t xml:space="preserve">. </w:t>
      </w:r>
      <w:r w:rsidR="00137ADF">
        <w:t xml:space="preserve">Furthermore, the review indicates that informal institutions often </w:t>
      </w:r>
      <w:r w:rsidR="00A9748A">
        <w:t xml:space="preserve">inhibit effective implementation. Providing clearer enforceable direction for forest officials in </w:t>
      </w:r>
      <w:r w:rsidR="00405881">
        <w:t>formal policies may alleviate some of this problem, but informal institutions are essential components of all policy environments, and finding ways to help foresters develop more productive informal institutions will be necessary.</w:t>
      </w:r>
    </w:p>
    <w:p w14:paraId="2CAABA57" w14:textId="45DE4EBB" w:rsidR="00665967" w:rsidRDefault="009355BE" w:rsidP="00665967">
      <w:r>
        <w:t>At the same time, this review points to significant limitations in our knowledge of forest officials.</w:t>
      </w:r>
      <w:r w:rsidR="00405881">
        <w:t xml:space="preserve"> </w:t>
      </w:r>
      <w:r w:rsidR="00D11B39">
        <w:t>None of the studies referenced here link any forest or development outcome to specific behaviors or sets of behaviors of individuals or groups of forest officials</w:t>
      </w:r>
      <w:r w:rsidR="00665967">
        <w:t>. Future research should link administrative behaviors with independent measures of forestry outcomes</w:t>
      </w:r>
      <w:r w:rsidR="00D11B39">
        <w:t xml:space="preserve">. </w:t>
      </w:r>
      <w:r w:rsidR="00665967">
        <w:t>Careful sampling designs are needed to understand how local contexts influence policy implementation – and to insure that the results reported here are not the result of the past haphazard selection of study sites. Studies drawing on documents from recent history – since 1935 – are needed to understand how forest department</w:t>
      </w:r>
      <w:r w:rsidR="00D03D10">
        <w:t>s have</w:t>
      </w:r>
      <w:r w:rsidR="00665967">
        <w:t xml:space="preserve"> transformed in the post-independence era. Perhaps more importantly, we need studies designed to answer practical questions about forest administrative practice and policy implementation: How can forest officials be motivated to do their jobs more effectively? How are their attitudes about forestry formed, and how do these influence their behavior in the field? How can departments be structured to encourage innovation and experimentation and prevent the negative effects of corruption? And how can administrative reforms work in tandem with policy changes to support improved conservation and development outcomes?</w:t>
      </w:r>
      <w:r w:rsidR="00BF0416">
        <w:t xml:space="preserve"> More focused research on these topics should come not only from the occasional academic with an interest in from administration, but also from the many scholars who study other aspects of Indian forests, and thus observe the administration of forests</w:t>
      </w:r>
      <w:r w:rsidR="002C7BCF">
        <w:t>. Forest officials are in a unique position both to observe processes as well as to experiment, and thus they may be the most able to facilitate improved knowledge and foster innovation</w:t>
      </w:r>
      <w:r w:rsidR="00BF0416">
        <w:t>.</w:t>
      </w:r>
    </w:p>
    <w:p w14:paraId="4C638045" w14:textId="4C31B545" w:rsidR="00EA3877" w:rsidRDefault="00EA3877" w:rsidP="00665967">
      <w:r>
        <w:t>Acknowledgements:</w:t>
      </w:r>
    </w:p>
    <w:p w14:paraId="2E1DE6F3" w14:textId="07E6DC4C" w:rsidR="00EA3877" w:rsidRDefault="00EA3877" w:rsidP="00EA3877">
      <w:r>
        <w:t xml:space="preserve">Funding for the research that led to this review was provided by a National Science Foundation Graduate Research Fellowship (#2007054263), the Workshop in Political Theory &amp; Policy Analysis at Indiana University, and Texas A&amp;M University’s Department of Ecosystem Science &amp; Management and </w:t>
      </w:r>
      <w:proofErr w:type="spellStart"/>
      <w:r>
        <w:t>Agrilife</w:t>
      </w:r>
      <w:proofErr w:type="spellEnd"/>
      <w:r>
        <w:t xml:space="preserve"> Research. I received helpful comments on this paper by Marcus </w:t>
      </w:r>
      <w:proofErr w:type="spellStart"/>
      <w:r>
        <w:t>Wangel</w:t>
      </w:r>
      <w:proofErr w:type="spellEnd"/>
      <w:r>
        <w:t xml:space="preserve">, </w:t>
      </w:r>
      <w:proofErr w:type="spellStart"/>
      <w:r>
        <w:t>Meghna</w:t>
      </w:r>
      <w:proofErr w:type="spellEnd"/>
      <w:r>
        <w:t xml:space="preserve"> </w:t>
      </w:r>
      <w:proofErr w:type="spellStart"/>
      <w:r>
        <w:t>Agarwala</w:t>
      </w:r>
      <w:proofErr w:type="spellEnd"/>
      <w:r>
        <w:t xml:space="preserve">, Claudia Rodriguez </w:t>
      </w:r>
      <w:proofErr w:type="spellStart"/>
      <w:r>
        <w:t>Solorzano</w:t>
      </w:r>
      <w:proofErr w:type="spellEnd"/>
      <w:r>
        <w:t>, and the editors and reviewers of this journal. This paper would never have been written if not for the generosity of numerous foresters and forest stakeholders in India who have taken time over the years to discuss Indian forestry with me.</w:t>
      </w:r>
    </w:p>
    <w:p w14:paraId="5AE09EF0" w14:textId="366E6F80" w:rsidR="008C0275" w:rsidRDefault="008A618D">
      <w:r>
        <w:t>Works Cited:</w:t>
      </w:r>
    </w:p>
    <w:p w14:paraId="51B759FC" w14:textId="77777777" w:rsidR="00A708C7" w:rsidRPr="00A708C7" w:rsidRDefault="008C0275" w:rsidP="00A708C7">
      <w:pPr>
        <w:pStyle w:val="EndNoteBibliography"/>
        <w:spacing w:after="0"/>
        <w:ind w:left="720" w:hanging="720"/>
      </w:pPr>
      <w:r>
        <w:fldChar w:fldCharType="begin"/>
      </w:r>
      <w:r>
        <w:instrText xml:space="preserve"> ADDIN EN.REFLIST </w:instrText>
      </w:r>
      <w:r>
        <w:fldChar w:fldCharType="separate"/>
      </w:r>
      <w:bookmarkStart w:id="1" w:name="_ENREF_1"/>
      <w:r w:rsidR="00A708C7" w:rsidRPr="00A708C7">
        <w:t>Arnold G, Fleischman FD (2013) The Influence of Organizations and Institutions on Wetland Policy Stability: The Rapanos Case. Policy Studies Journal 41 (2):343-364. doi:10.1111/psj.12020</w:t>
      </w:r>
      <w:bookmarkEnd w:id="1"/>
    </w:p>
    <w:p w14:paraId="487559EE" w14:textId="77777777" w:rsidR="00A708C7" w:rsidRPr="00A708C7" w:rsidRDefault="00A708C7" w:rsidP="00A708C7">
      <w:pPr>
        <w:pStyle w:val="EndNoteBibliography"/>
        <w:spacing w:after="0"/>
        <w:ind w:left="720" w:hanging="720"/>
      </w:pPr>
      <w:bookmarkStart w:id="2" w:name="_ENREF_2"/>
      <w:r w:rsidRPr="00A708C7">
        <w:t>Bandi M (2009) Governance and Institutional Challenges: A Study of Andhra Pradesh Community Forest Management. Dr. B.R. Ambedkar Open University, Hyderabad</w:t>
      </w:r>
      <w:bookmarkEnd w:id="2"/>
    </w:p>
    <w:p w14:paraId="5CC78A46" w14:textId="77777777" w:rsidR="00A708C7" w:rsidRPr="00A708C7" w:rsidRDefault="00A708C7" w:rsidP="00A708C7">
      <w:pPr>
        <w:pStyle w:val="EndNoteBibliography"/>
        <w:spacing w:after="0"/>
        <w:ind w:left="720" w:hanging="720"/>
      </w:pPr>
      <w:bookmarkStart w:id="3" w:name="_ENREF_3"/>
      <w:r w:rsidRPr="00A708C7">
        <w:lastRenderedPageBreak/>
        <w:t>Barnes C, Van Laerhoven F (2013) Helping to self-help? External interventions to stimulate local collective action in Joint Forest Management, Maharashtra, India. International Forestry Review 15 (1):1-17. doi:10.1505/146554813805927246</w:t>
      </w:r>
      <w:bookmarkEnd w:id="3"/>
    </w:p>
    <w:p w14:paraId="6ADB72C4" w14:textId="4B51C7B9" w:rsidR="00A708C7" w:rsidRPr="00A708C7" w:rsidRDefault="00A708C7" w:rsidP="00A708C7">
      <w:pPr>
        <w:pStyle w:val="EndNoteBibliography"/>
        <w:spacing w:after="0"/>
        <w:ind w:left="720" w:hanging="720"/>
      </w:pPr>
      <w:bookmarkStart w:id="4" w:name="_ENREF_4"/>
      <w:r w:rsidRPr="00A708C7">
        <w:t>Barnes C, van Laerhoven F (in press) Making it last? Analysing the role of NGO interventions in the development of institutions for durable collective action in Indian community forestry. Environmental Science &amp; Policy (0). doi:</w:t>
      </w:r>
      <w:hyperlink r:id="rId9" w:history="1">
        <w:r w:rsidRPr="00A708C7">
          <w:rPr>
            <w:rStyle w:val="Hyperlink"/>
          </w:rPr>
          <w:t>http://dx.doi.org/10.1016/j.envsci.2014.06.008</w:t>
        </w:r>
        <w:bookmarkEnd w:id="4"/>
      </w:hyperlink>
    </w:p>
    <w:p w14:paraId="46067E55" w14:textId="77777777" w:rsidR="00A708C7" w:rsidRPr="00A708C7" w:rsidRDefault="00A708C7" w:rsidP="00A708C7">
      <w:pPr>
        <w:pStyle w:val="EndNoteBibliography"/>
        <w:spacing w:after="0"/>
        <w:ind w:left="720" w:hanging="720"/>
      </w:pPr>
      <w:bookmarkStart w:id="5" w:name="_ENREF_5"/>
      <w:r w:rsidRPr="00A708C7">
        <w:t>Baviskar A (1995) In the belly of the river : tribal conflicts over development in the Narmada Valley. Studies in social ecology and environmental history. Oxford University Press, Delhi; New York</w:t>
      </w:r>
      <w:bookmarkEnd w:id="5"/>
    </w:p>
    <w:p w14:paraId="05670C95" w14:textId="77777777" w:rsidR="00A708C7" w:rsidRPr="00A708C7" w:rsidRDefault="00A708C7" w:rsidP="00A708C7">
      <w:pPr>
        <w:pStyle w:val="EndNoteBibliography"/>
        <w:spacing w:after="0"/>
        <w:ind w:left="720" w:hanging="720"/>
      </w:pPr>
      <w:bookmarkStart w:id="6" w:name="_ENREF_6"/>
      <w:r w:rsidRPr="00A708C7">
        <w:t>Bekke AJGM, Perry JL, Toonen TAJ (1996) Civil service systems in comparative perspective. Indiana University Press, Bloomington</w:t>
      </w:r>
      <w:bookmarkEnd w:id="6"/>
    </w:p>
    <w:p w14:paraId="20829622" w14:textId="77777777" w:rsidR="00A708C7" w:rsidRPr="00A708C7" w:rsidRDefault="00A708C7" w:rsidP="00A708C7">
      <w:pPr>
        <w:pStyle w:val="EndNoteBibliography"/>
        <w:spacing w:after="0"/>
        <w:ind w:left="720" w:hanging="720"/>
      </w:pPr>
      <w:bookmarkStart w:id="7" w:name="_ENREF_7"/>
      <w:r w:rsidRPr="00A708C7">
        <w:t>Bertrand M, Djankov S, Hanna R, Mullainathan S (2007) Obtaining a driver's license in India: an experimental approach to studying corruption. Quarterly Journal of Economics 122 (4):1639-1676</w:t>
      </w:r>
      <w:bookmarkEnd w:id="7"/>
    </w:p>
    <w:p w14:paraId="0DBFF35D" w14:textId="77777777" w:rsidR="00A708C7" w:rsidRPr="00A708C7" w:rsidRDefault="00A708C7" w:rsidP="00A708C7">
      <w:pPr>
        <w:pStyle w:val="EndNoteBibliography"/>
        <w:spacing w:after="0"/>
        <w:ind w:left="720" w:hanging="720"/>
      </w:pPr>
      <w:bookmarkStart w:id="8" w:name="_ENREF_8"/>
      <w:r w:rsidRPr="00A708C7">
        <w:t>Bose I (2010) How did the Indian Forest Rights Act, 2006, emerge? Research Programme Consortium for Improving Institutions for Pro-Poor Growth: Discussion Paper Series 39</w:t>
      </w:r>
      <w:bookmarkEnd w:id="8"/>
    </w:p>
    <w:p w14:paraId="39F2BCE8" w14:textId="77777777" w:rsidR="00A708C7" w:rsidRPr="00A708C7" w:rsidRDefault="00A708C7" w:rsidP="00A708C7">
      <w:pPr>
        <w:pStyle w:val="EndNoteBibliography"/>
        <w:spacing w:after="0"/>
        <w:ind w:left="720" w:hanging="720"/>
      </w:pPr>
      <w:bookmarkStart w:id="9" w:name="_ENREF_9"/>
      <w:r w:rsidRPr="00A708C7">
        <w:t>Brehm J, Gates S (1997) Working, shirking, and sabotage : bureaucratic response to a democratic public. Michigan studies in political analysis. University of Michigan Press, Ann Arbor</w:t>
      </w:r>
      <w:bookmarkEnd w:id="9"/>
    </w:p>
    <w:p w14:paraId="46A2E2DC" w14:textId="77777777" w:rsidR="00A708C7" w:rsidRPr="00A708C7" w:rsidRDefault="00A708C7" w:rsidP="00A708C7">
      <w:pPr>
        <w:pStyle w:val="EndNoteBibliography"/>
        <w:spacing w:after="0"/>
        <w:ind w:left="720" w:hanging="720"/>
      </w:pPr>
      <w:bookmarkStart w:id="10" w:name="_ENREF_10"/>
      <w:r w:rsidRPr="00A708C7">
        <w:t xml:space="preserve">Chaturvedi R (2012) Forest Federalism: Centre-States Negotiations and the Politics of Environment and Development in India. Cambridge University, </w:t>
      </w:r>
      <w:bookmarkEnd w:id="10"/>
    </w:p>
    <w:p w14:paraId="50E07683" w14:textId="77777777" w:rsidR="00A708C7" w:rsidRPr="00A708C7" w:rsidRDefault="00A708C7" w:rsidP="00A708C7">
      <w:pPr>
        <w:pStyle w:val="EndNoteBibliography"/>
        <w:spacing w:after="0"/>
        <w:ind w:left="720" w:hanging="720"/>
      </w:pPr>
      <w:bookmarkStart w:id="11" w:name="_ENREF_11"/>
      <w:r w:rsidRPr="00A708C7">
        <w:t>Cook CN, Hockings M, Carter RW (2009) Conservation in the dark? The information used to support management decisions. Frontiers in Ecology and the Environment 8 (4):181-186. doi:10.1890/090020</w:t>
      </w:r>
      <w:bookmarkEnd w:id="11"/>
    </w:p>
    <w:p w14:paraId="0BE52759" w14:textId="77777777" w:rsidR="00A708C7" w:rsidRPr="00A708C7" w:rsidRDefault="00A708C7" w:rsidP="00A708C7">
      <w:pPr>
        <w:pStyle w:val="EndNoteBibliography"/>
        <w:spacing w:after="0"/>
        <w:ind w:left="720" w:hanging="720"/>
      </w:pPr>
      <w:bookmarkStart w:id="12" w:name="_ENREF_12"/>
      <w:r w:rsidRPr="00A708C7">
        <w:t>Corbridge S, Kumar S (2002) Community, corruption, landscape: tales from the free trade. Political Geography 21 (6):765-788</w:t>
      </w:r>
      <w:bookmarkEnd w:id="12"/>
    </w:p>
    <w:p w14:paraId="2D491670" w14:textId="77777777" w:rsidR="00A708C7" w:rsidRPr="00A708C7" w:rsidRDefault="00A708C7" w:rsidP="00A708C7">
      <w:pPr>
        <w:pStyle w:val="EndNoteBibliography"/>
        <w:spacing w:after="0"/>
        <w:ind w:left="720" w:hanging="720"/>
      </w:pPr>
      <w:bookmarkStart w:id="13" w:name="_ENREF_13"/>
      <w:r w:rsidRPr="00A708C7">
        <w:t>Corbridge S, Srivastava M (2013) Mapping the social order by fund flows: the political geography of employment assurance schemes in India. Economy and Society 42 (3):455-479. doi:10.1080/03085147.2013.772758</w:t>
      </w:r>
      <w:bookmarkEnd w:id="13"/>
    </w:p>
    <w:p w14:paraId="45A5CE57" w14:textId="77777777" w:rsidR="00A708C7" w:rsidRPr="00A708C7" w:rsidRDefault="00A708C7" w:rsidP="00A708C7">
      <w:pPr>
        <w:pStyle w:val="EndNoteBibliography"/>
        <w:spacing w:after="0"/>
        <w:ind w:left="720" w:hanging="720"/>
      </w:pPr>
      <w:bookmarkStart w:id="14" w:name="_ENREF_14"/>
      <w:r w:rsidRPr="00A708C7">
        <w:t>Daftary D (2014) Development in an Era of Economic Reform in India. Development and Change 45 (4):710-731. doi:10.1111/dech.12101</w:t>
      </w:r>
      <w:bookmarkEnd w:id="14"/>
    </w:p>
    <w:p w14:paraId="3DC0F1F9" w14:textId="77777777" w:rsidR="00A708C7" w:rsidRPr="00A708C7" w:rsidRDefault="00A708C7" w:rsidP="00A708C7">
      <w:pPr>
        <w:pStyle w:val="EndNoteBibliography"/>
        <w:spacing w:after="0"/>
        <w:ind w:left="720" w:hanging="720"/>
      </w:pPr>
      <w:bookmarkStart w:id="15" w:name="_ENREF_15"/>
      <w:r w:rsidRPr="00A708C7">
        <w:t>Fleischman FD (2012) Public servant behavior and forest policy implementation in Central India. 3527562, Indiana University, United States -- Indiana</w:t>
      </w:r>
      <w:bookmarkEnd w:id="15"/>
    </w:p>
    <w:p w14:paraId="2AA1617A" w14:textId="65E87F04" w:rsidR="00A708C7" w:rsidRPr="00A708C7" w:rsidRDefault="00A708C7" w:rsidP="00A708C7">
      <w:pPr>
        <w:pStyle w:val="EndNoteBibliography"/>
        <w:spacing w:after="0"/>
        <w:ind w:left="720" w:hanging="720"/>
      </w:pPr>
      <w:bookmarkStart w:id="16" w:name="_ENREF_16"/>
      <w:r w:rsidRPr="00A708C7">
        <w:t>Fleischman FD (2014) Why do Foresters Plant Trees? Testing Theories of Bureaucratic Decision-Making in Central India. World Development 62:62-74. doi:</w:t>
      </w:r>
      <w:hyperlink r:id="rId10" w:history="1">
        <w:r w:rsidRPr="00A708C7">
          <w:rPr>
            <w:rStyle w:val="Hyperlink"/>
          </w:rPr>
          <w:t>http://dx.doi.org/10.1016/j.worlddev.2014.05.008</w:t>
        </w:r>
        <w:bookmarkEnd w:id="16"/>
      </w:hyperlink>
    </w:p>
    <w:p w14:paraId="0BC432FE" w14:textId="77777777" w:rsidR="00A708C7" w:rsidRPr="00A708C7" w:rsidRDefault="00A708C7" w:rsidP="00A708C7">
      <w:pPr>
        <w:pStyle w:val="EndNoteBibliography"/>
        <w:spacing w:after="0"/>
        <w:ind w:left="720" w:hanging="720"/>
      </w:pPr>
      <w:bookmarkStart w:id="17" w:name="_ENREF_17"/>
      <w:r w:rsidRPr="00A708C7">
        <w:t>Forest Research Institute Dehra Dun (1961) 100 Years of Indian Forestry: Issued on the Occasion of the Celebration of Indian Forest Centenary. Government of India Press, New Delhi</w:t>
      </w:r>
      <w:bookmarkEnd w:id="17"/>
    </w:p>
    <w:p w14:paraId="66CAF656" w14:textId="77777777" w:rsidR="00A708C7" w:rsidRPr="00A708C7" w:rsidRDefault="00A708C7" w:rsidP="00A708C7">
      <w:pPr>
        <w:pStyle w:val="EndNoteBibliography"/>
        <w:spacing w:after="0"/>
        <w:ind w:left="720" w:hanging="720"/>
      </w:pPr>
      <w:bookmarkStart w:id="18" w:name="_ENREF_18"/>
      <w:r w:rsidRPr="00A708C7">
        <w:t>Gadgil M, Guha R (1992) This Fissured Land: An Ecological history of India. Oxford University Press, New Delhi</w:t>
      </w:r>
      <w:bookmarkEnd w:id="18"/>
    </w:p>
    <w:p w14:paraId="5ED22AE2" w14:textId="77777777" w:rsidR="00A708C7" w:rsidRPr="00A708C7" w:rsidRDefault="00A708C7" w:rsidP="00A708C7">
      <w:pPr>
        <w:pStyle w:val="EndNoteBibliography"/>
        <w:spacing w:after="0"/>
        <w:ind w:left="720" w:hanging="720"/>
      </w:pPr>
      <w:bookmarkStart w:id="19" w:name="_ENREF_19"/>
      <w:r w:rsidRPr="00A708C7">
        <w:t>Gadgil M, Guha R (1995) Ecology and Equity. United Nations Research Institute for Social Development, New York</w:t>
      </w:r>
      <w:bookmarkEnd w:id="19"/>
    </w:p>
    <w:p w14:paraId="284B3812" w14:textId="77777777" w:rsidR="00A708C7" w:rsidRPr="00A708C7" w:rsidRDefault="00A708C7" w:rsidP="00A708C7">
      <w:pPr>
        <w:pStyle w:val="EndNoteBibliography"/>
        <w:spacing w:after="0"/>
        <w:ind w:left="720" w:hanging="720"/>
      </w:pPr>
      <w:bookmarkStart w:id="20" w:name="_ENREF_20"/>
      <w:r w:rsidRPr="00A708C7">
        <w:t>Gibson CC, Andersson K, Ostrom E, Shivakumar S (2005) The Samaritan's Dilemma: The Political Economy of Development Aid. Oxford University Press, Oxford</w:t>
      </w:r>
      <w:bookmarkEnd w:id="20"/>
    </w:p>
    <w:p w14:paraId="001614D5" w14:textId="77777777" w:rsidR="00A708C7" w:rsidRPr="00A708C7" w:rsidRDefault="00A708C7" w:rsidP="00A708C7">
      <w:pPr>
        <w:pStyle w:val="EndNoteBibliography"/>
        <w:spacing w:after="0"/>
        <w:ind w:left="720" w:hanging="720"/>
      </w:pPr>
      <w:bookmarkStart w:id="21" w:name="_ENREF_21"/>
      <w:r w:rsidRPr="00A708C7">
        <w:lastRenderedPageBreak/>
        <w:t>Government of Andhra Pradesh (2001) Public Services - Forest Department - Counseling system for transfers and Postings - Performance Oriented Transfers and Postings - Revised Orders Issued.  G.O. Ms. No. 34, 26-04-2001. Hyderabad</w:t>
      </w:r>
      <w:bookmarkEnd w:id="21"/>
    </w:p>
    <w:p w14:paraId="6EE21863" w14:textId="77777777" w:rsidR="00A708C7" w:rsidRPr="00A708C7" w:rsidRDefault="00A708C7" w:rsidP="00A708C7">
      <w:pPr>
        <w:pStyle w:val="EndNoteBibliography"/>
        <w:spacing w:after="0"/>
        <w:ind w:left="720" w:hanging="720"/>
      </w:pPr>
      <w:bookmarkStart w:id="22" w:name="_ENREF_22"/>
      <w:r w:rsidRPr="00A708C7">
        <w:t>Goyal AK (2004a) Course Contents for Forest Range Officers Course. vol 3-17/99-RT (II), 21st June 2004. Ministry of Environment and Forests, Government of India, Dehra Dun</w:t>
      </w:r>
      <w:bookmarkEnd w:id="22"/>
    </w:p>
    <w:p w14:paraId="11C8FBCE" w14:textId="77777777" w:rsidR="00A708C7" w:rsidRPr="00A708C7" w:rsidRDefault="00A708C7" w:rsidP="00A708C7">
      <w:pPr>
        <w:pStyle w:val="EndNoteBibliography"/>
        <w:spacing w:after="0"/>
        <w:ind w:left="720" w:hanging="720"/>
      </w:pPr>
      <w:bookmarkStart w:id="23" w:name="_ENREF_23"/>
      <w:r w:rsidRPr="00A708C7">
        <w:t>Goyal AK (2004b) Entrance and Training Rules (Revised) 2004, for Forest Range Officers. vol F. NO. 3-17/99-RT (II), 21st June 2004. Published in Part II, Section 3, Sub-Section (i) of the Extraordinary Gazette of India Vide GSR No. 466(E) Dated 22-07-2004, Dehra Dun</w:t>
      </w:r>
      <w:bookmarkEnd w:id="23"/>
    </w:p>
    <w:p w14:paraId="39C69331" w14:textId="77777777" w:rsidR="00A708C7" w:rsidRPr="00A708C7" w:rsidRDefault="00A708C7" w:rsidP="00A708C7">
      <w:pPr>
        <w:pStyle w:val="EndNoteBibliography"/>
        <w:spacing w:after="0"/>
        <w:ind w:left="720" w:hanging="720"/>
      </w:pPr>
      <w:bookmarkStart w:id="24" w:name="_ENREF_24"/>
      <w:r w:rsidRPr="00A708C7">
        <w:t>Goyal AK (2004c) The Entrance and Training Rules (Revised), 2004 for the State Forest Service Officers. vol F. NO. 3-17/99-RT (I) 21st June 2004. Published in Part II, Section 3, Sub-Section (i) of the Extraordinary Gazette of India Vide GSR No. 465(E) Dated 22-07-2004, Dehra Dun</w:t>
      </w:r>
      <w:bookmarkEnd w:id="24"/>
    </w:p>
    <w:p w14:paraId="75FF7D18" w14:textId="77777777" w:rsidR="00A708C7" w:rsidRPr="00A708C7" w:rsidRDefault="00A708C7" w:rsidP="00A708C7">
      <w:pPr>
        <w:pStyle w:val="EndNoteBibliography"/>
        <w:spacing w:after="0"/>
        <w:ind w:left="720" w:hanging="720"/>
      </w:pPr>
      <w:bookmarkStart w:id="25" w:name="_ENREF_25"/>
      <w:r w:rsidRPr="00A708C7">
        <w:t>Goyal AK (2004d) Guidelines for the training of foresters and forest guards being organised by the state governments. vol No. 3-17/99-RT dated July 1, 2004. Government of India, Ministry of Environment and Forests, Dehra Dun</w:t>
      </w:r>
      <w:bookmarkEnd w:id="25"/>
    </w:p>
    <w:p w14:paraId="6EA3CCBD" w14:textId="77777777" w:rsidR="00A708C7" w:rsidRPr="00A708C7" w:rsidRDefault="00A708C7" w:rsidP="00A708C7">
      <w:pPr>
        <w:pStyle w:val="EndNoteBibliography"/>
        <w:spacing w:after="0"/>
        <w:ind w:left="720" w:hanging="720"/>
      </w:pPr>
      <w:bookmarkStart w:id="26" w:name="_ENREF_26"/>
      <w:r w:rsidRPr="00A708C7">
        <w:t>Guha R (1983) Forestry in British and Post-British India; A historical analysis. Economic and Political Weekly 18 (44,45):1882-1896, 1940-1887</w:t>
      </w:r>
      <w:bookmarkEnd w:id="26"/>
    </w:p>
    <w:p w14:paraId="634575D5" w14:textId="77777777" w:rsidR="00A708C7" w:rsidRPr="00A708C7" w:rsidRDefault="00A708C7" w:rsidP="00A708C7">
      <w:pPr>
        <w:pStyle w:val="EndNoteBibliography"/>
        <w:spacing w:after="0"/>
        <w:ind w:left="720" w:hanging="720"/>
      </w:pPr>
      <w:bookmarkStart w:id="27" w:name="_ENREF_27"/>
      <w:r w:rsidRPr="00A708C7">
        <w:t>Gundimeda H, Shyamsundar P (2012) Forests, sustainability and poverty in India. Environment and development economics 17 (03):373-378</w:t>
      </w:r>
      <w:bookmarkEnd w:id="27"/>
    </w:p>
    <w:p w14:paraId="2712BAE4" w14:textId="77777777" w:rsidR="00A708C7" w:rsidRPr="00A708C7" w:rsidRDefault="00A708C7" w:rsidP="00A708C7">
      <w:pPr>
        <w:pStyle w:val="EndNoteBibliography"/>
        <w:spacing w:after="0"/>
        <w:ind w:left="720" w:hanging="720"/>
      </w:pPr>
      <w:bookmarkStart w:id="28" w:name="_ENREF_28"/>
      <w:r w:rsidRPr="00A708C7">
        <w:t>Gupta A (1995) Blurred Boundaries: The Discourse of Corruption, the Culture of Politics, and the Imagined State. American Ethnologist 22 (2):375-402</w:t>
      </w:r>
      <w:bookmarkEnd w:id="28"/>
    </w:p>
    <w:p w14:paraId="013FB1C3" w14:textId="77777777" w:rsidR="00A708C7" w:rsidRPr="00A708C7" w:rsidRDefault="00A708C7" w:rsidP="00A708C7">
      <w:pPr>
        <w:pStyle w:val="EndNoteBibliography"/>
        <w:spacing w:after="0"/>
        <w:ind w:left="720" w:hanging="720"/>
      </w:pPr>
      <w:bookmarkStart w:id="29" w:name="_ENREF_29"/>
      <w:r w:rsidRPr="00A708C7">
        <w:t>Gupta A (2012) Red Tape : Bureaucracy, Structural Violence, and Poverty in India. Duke University Press, Durham, NC, USA</w:t>
      </w:r>
      <w:bookmarkEnd w:id="29"/>
    </w:p>
    <w:p w14:paraId="411C14D5" w14:textId="77777777" w:rsidR="00A708C7" w:rsidRPr="00A708C7" w:rsidRDefault="00A708C7" w:rsidP="00A708C7">
      <w:pPr>
        <w:pStyle w:val="EndNoteBibliography"/>
        <w:spacing w:after="0"/>
        <w:ind w:left="720" w:hanging="720"/>
      </w:pPr>
      <w:bookmarkStart w:id="30" w:name="_ENREF_30"/>
      <w:r w:rsidRPr="00A708C7">
        <w:t>Hannam K (1999) Environmental Management in India: Recent Challenges to the Indian Forest Service. Journal of Environmental Planning and Management 42:221-233</w:t>
      </w:r>
      <w:bookmarkEnd w:id="30"/>
    </w:p>
    <w:p w14:paraId="2464DAD6" w14:textId="77777777" w:rsidR="00A708C7" w:rsidRPr="00A708C7" w:rsidRDefault="00A708C7" w:rsidP="00A708C7">
      <w:pPr>
        <w:pStyle w:val="EndNoteBibliography"/>
        <w:spacing w:after="0"/>
        <w:ind w:left="720" w:hanging="720"/>
      </w:pPr>
      <w:bookmarkStart w:id="31" w:name="_ENREF_31"/>
      <w:r w:rsidRPr="00A708C7">
        <w:t>Hannam K (2000) Educating an Environmental Elite: The Training of the Indian Forest Service. International Research in Geographical and Environmental Education 9 (4):285-295</w:t>
      </w:r>
      <w:bookmarkEnd w:id="31"/>
    </w:p>
    <w:p w14:paraId="69481CE5" w14:textId="77777777" w:rsidR="00A708C7" w:rsidRPr="00A708C7" w:rsidRDefault="00A708C7" w:rsidP="00A708C7">
      <w:pPr>
        <w:pStyle w:val="EndNoteBibliography"/>
        <w:spacing w:after="0"/>
        <w:ind w:left="720" w:hanging="720"/>
      </w:pPr>
      <w:bookmarkStart w:id="32" w:name="_ENREF_32"/>
      <w:r w:rsidRPr="00A708C7">
        <w:t>Hasnain Z, Manning N, Pierskalla JH (2014) The Promise of Performance Pay? Reasons for Caution in Policy Prescriptions in the Core Civil Service. The World Bank Research Observer. doi:10.1093/wbro/lku001</w:t>
      </w:r>
      <w:bookmarkEnd w:id="32"/>
    </w:p>
    <w:p w14:paraId="4713119C" w14:textId="77777777" w:rsidR="00A708C7" w:rsidRPr="00A708C7" w:rsidRDefault="00A708C7" w:rsidP="00A708C7">
      <w:pPr>
        <w:pStyle w:val="EndNoteBibliography"/>
        <w:spacing w:after="0"/>
        <w:ind w:left="720" w:hanging="720"/>
      </w:pPr>
      <w:bookmarkStart w:id="33" w:name="_ENREF_33"/>
      <w:r w:rsidRPr="00A708C7">
        <w:t>Hill M, Hupe P (2009) Implementing public policy : governance in theory and practice. Sage politics texts, 2 edn. Sage, London</w:t>
      </w:r>
      <w:bookmarkEnd w:id="33"/>
    </w:p>
    <w:p w14:paraId="31537015" w14:textId="77777777" w:rsidR="00A708C7" w:rsidRPr="00A708C7" w:rsidRDefault="00A708C7" w:rsidP="00A708C7">
      <w:pPr>
        <w:pStyle w:val="EndNoteBibliography"/>
        <w:spacing w:after="0"/>
        <w:ind w:left="720" w:hanging="720"/>
      </w:pPr>
      <w:bookmarkStart w:id="34" w:name="_ENREF_34"/>
      <w:r w:rsidRPr="00A708C7">
        <w:t>Hupe P (2014) What happens on the ground: Persistent issues in implementation research. Public Policy and Administration 29 (2):164-182. doi:10.1177/0952076713518339</w:t>
      </w:r>
      <w:bookmarkEnd w:id="34"/>
    </w:p>
    <w:p w14:paraId="63ACBCC1" w14:textId="77777777" w:rsidR="00A708C7" w:rsidRPr="00A708C7" w:rsidRDefault="00A708C7" w:rsidP="00A708C7">
      <w:pPr>
        <w:pStyle w:val="EndNoteBibliography"/>
        <w:spacing w:after="0"/>
        <w:ind w:left="720" w:hanging="720"/>
      </w:pPr>
      <w:bookmarkStart w:id="35" w:name="_ENREF_35"/>
      <w:r w:rsidRPr="00A708C7">
        <w:t>Iyer L, Mani A (2011) Traveling Agents: Political Change and Bureaucratic Turnover in India. Review of Economics and Statistics 94 (3):723-739. doi:10.1162/REST_a_00183</w:t>
      </w:r>
      <w:bookmarkEnd w:id="35"/>
    </w:p>
    <w:p w14:paraId="3EECD6ED" w14:textId="77777777" w:rsidR="00A708C7" w:rsidRPr="00A708C7" w:rsidRDefault="00A708C7" w:rsidP="00A708C7">
      <w:pPr>
        <w:pStyle w:val="EndNoteBibliography"/>
        <w:spacing w:after="0"/>
        <w:ind w:left="720" w:hanging="720"/>
      </w:pPr>
      <w:bookmarkStart w:id="36" w:name="_ENREF_36"/>
      <w:r w:rsidRPr="00A708C7">
        <w:t>Jeffrey C (2002) Caste, Class, and Clientelism: A Political Economy of Everyday Corruption in Rural North India. Economic Geography 78 (1):21-41</w:t>
      </w:r>
      <w:bookmarkEnd w:id="36"/>
    </w:p>
    <w:p w14:paraId="4409C391" w14:textId="77777777" w:rsidR="00A708C7" w:rsidRPr="00A708C7" w:rsidRDefault="00A708C7" w:rsidP="00A708C7">
      <w:pPr>
        <w:pStyle w:val="EndNoteBibliography"/>
        <w:spacing w:after="0"/>
        <w:ind w:left="720" w:hanging="720"/>
      </w:pPr>
      <w:bookmarkStart w:id="37" w:name="_ENREF_37"/>
      <w:r w:rsidRPr="00A708C7">
        <w:t>Joshi A (1999) Progressive Bureaucracy: An Oxymoron? The Case of Joint Forest Management in India. Rural Development Forestry Network, Overseas Development Institute (RDFN Network Paper No. 24a), London</w:t>
      </w:r>
      <w:bookmarkEnd w:id="37"/>
    </w:p>
    <w:p w14:paraId="3834FAB5" w14:textId="77777777" w:rsidR="00A708C7" w:rsidRPr="00A708C7" w:rsidRDefault="00A708C7" w:rsidP="00A708C7">
      <w:pPr>
        <w:pStyle w:val="EndNoteBibliography"/>
        <w:spacing w:after="0"/>
        <w:ind w:left="720" w:hanging="720"/>
      </w:pPr>
      <w:bookmarkStart w:id="38" w:name="_ENREF_38"/>
      <w:r w:rsidRPr="00A708C7">
        <w:t>Joshi A (2000) Roots of change: Front line workers and forest policy reform in West Bengal. Ph.D., Massachusetts Institute of Technology, United States -- Massachusetts</w:t>
      </w:r>
      <w:bookmarkEnd w:id="38"/>
    </w:p>
    <w:p w14:paraId="2C4D91F1" w14:textId="77777777" w:rsidR="00A708C7" w:rsidRPr="00A708C7" w:rsidRDefault="00A708C7" w:rsidP="00A708C7">
      <w:pPr>
        <w:pStyle w:val="EndNoteBibliography"/>
        <w:spacing w:after="0"/>
        <w:ind w:left="720" w:hanging="720"/>
      </w:pPr>
      <w:bookmarkStart w:id="39" w:name="_ENREF_39"/>
      <w:r w:rsidRPr="00A708C7">
        <w:t>Kanth DR (2014) On a Wild Goose Chase for Black Money in Switzerland. Economic &amp; Political Weekly XLIX (47):16-18</w:t>
      </w:r>
      <w:bookmarkEnd w:id="39"/>
    </w:p>
    <w:p w14:paraId="2DED60C4" w14:textId="77777777" w:rsidR="00A708C7" w:rsidRPr="00A708C7" w:rsidRDefault="00A708C7" w:rsidP="00A708C7">
      <w:pPr>
        <w:pStyle w:val="EndNoteBibliography"/>
        <w:spacing w:after="0"/>
        <w:ind w:left="720" w:hanging="720"/>
      </w:pPr>
      <w:bookmarkStart w:id="40" w:name="_ENREF_40"/>
      <w:r w:rsidRPr="00A708C7">
        <w:lastRenderedPageBreak/>
        <w:t>Kashwan P (2011) Democracy in the Woods: The Politics of Institutional Change in India's Forest Areas. Indiana University, Bloomington, IN</w:t>
      </w:r>
      <w:bookmarkEnd w:id="40"/>
    </w:p>
    <w:p w14:paraId="2CB9D111" w14:textId="2671BDDF" w:rsidR="00A708C7" w:rsidRPr="00A708C7" w:rsidRDefault="00A708C7" w:rsidP="00A708C7">
      <w:pPr>
        <w:pStyle w:val="EndNoteBibliography"/>
        <w:spacing w:after="0"/>
        <w:ind w:left="720" w:hanging="720"/>
      </w:pPr>
      <w:bookmarkStart w:id="41" w:name="_ENREF_41"/>
      <w:r w:rsidRPr="00A708C7">
        <w:t>Kashwan P (2013) The politics of rights-based approaches in conservation. Land Use Policy 31 (0):613-626. doi:</w:t>
      </w:r>
      <w:hyperlink r:id="rId11" w:history="1">
        <w:r w:rsidRPr="00A708C7">
          <w:rPr>
            <w:rStyle w:val="Hyperlink"/>
          </w:rPr>
          <w:t>http://dx.doi.org/10.1016/j.landusepol.2012.09.009</w:t>
        </w:r>
        <w:bookmarkEnd w:id="41"/>
      </w:hyperlink>
    </w:p>
    <w:p w14:paraId="2F859349" w14:textId="77777777" w:rsidR="00A708C7" w:rsidRPr="00A708C7" w:rsidRDefault="00A708C7" w:rsidP="00A708C7">
      <w:pPr>
        <w:pStyle w:val="EndNoteBibliography"/>
        <w:spacing w:after="0"/>
        <w:ind w:left="720" w:hanging="720"/>
      </w:pPr>
      <w:bookmarkStart w:id="42" w:name="_ENREF_42"/>
      <w:r w:rsidRPr="00A708C7">
        <w:t>Kashwan P (2015) Integrating power in institutional analysis: A micro-foundation perspective. Journal of Theoretical Politics. doi:10.1177/0951629815586877</w:t>
      </w:r>
      <w:bookmarkEnd w:id="42"/>
    </w:p>
    <w:p w14:paraId="10E998B9" w14:textId="77777777" w:rsidR="00A708C7" w:rsidRPr="00A708C7" w:rsidRDefault="00A708C7" w:rsidP="00A708C7">
      <w:pPr>
        <w:pStyle w:val="EndNoteBibliography"/>
        <w:spacing w:after="0"/>
        <w:ind w:left="720" w:hanging="720"/>
      </w:pPr>
      <w:bookmarkStart w:id="43" w:name="_ENREF_43"/>
      <w:r w:rsidRPr="00A708C7">
        <w:t>Kerwin CM (2003) Rulemaking: how government agencies write law and make policy. CQ Press, Washington, DC</w:t>
      </w:r>
      <w:bookmarkEnd w:id="43"/>
    </w:p>
    <w:p w14:paraId="2F0C4C11" w14:textId="77777777" w:rsidR="00A708C7" w:rsidRPr="00A708C7" w:rsidRDefault="00A708C7" w:rsidP="00A708C7">
      <w:pPr>
        <w:pStyle w:val="EndNoteBibliography"/>
        <w:spacing w:after="0"/>
        <w:ind w:left="720" w:hanging="720"/>
      </w:pPr>
      <w:bookmarkStart w:id="44" w:name="_ENREF_44"/>
      <w:r w:rsidRPr="00A708C7">
        <w:t>Kohli A, Singh P (2012) Routledge handbook of Indian politics. Routledge, Milton Park, Abingdon, Oxon; New York</w:t>
      </w:r>
      <w:bookmarkEnd w:id="44"/>
    </w:p>
    <w:p w14:paraId="6F346027" w14:textId="77777777" w:rsidR="00A708C7" w:rsidRPr="00A708C7" w:rsidRDefault="00A708C7" w:rsidP="00A708C7">
      <w:pPr>
        <w:pStyle w:val="EndNoteBibliography"/>
        <w:spacing w:after="0"/>
        <w:ind w:left="720" w:hanging="720"/>
      </w:pPr>
      <w:bookmarkStart w:id="45" w:name="_ENREF_45"/>
      <w:r w:rsidRPr="00A708C7">
        <w:t>Kumar K, Kerr JM (2012) Democratic Assertions: The Making of India's Recognition of Forest Rights Act. Development and Change 43 (3):751-771. doi:10.1111/j.1467-7660.2012.01777.x</w:t>
      </w:r>
      <w:bookmarkEnd w:id="45"/>
    </w:p>
    <w:p w14:paraId="6154BBD7" w14:textId="77777777" w:rsidR="00A708C7" w:rsidRPr="00A708C7" w:rsidRDefault="00A708C7" w:rsidP="00A708C7">
      <w:pPr>
        <w:pStyle w:val="EndNoteBibliography"/>
        <w:spacing w:after="0"/>
        <w:ind w:left="720" w:hanging="720"/>
      </w:pPr>
      <w:bookmarkStart w:id="46" w:name="_ENREF_46"/>
      <w:r w:rsidRPr="00A708C7">
        <w:t>Kumar PJD (2014) Climate Change, Forest Carbon Sequestration and REDD-Plus. Economic &amp; Political Weekly</w:t>
      </w:r>
      <w:bookmarkEnd w:id="46"/>
    </w:p>
    <w:p w14:paraId="13BE66CF" w14:textId="77777777" w:rsidR="00A708C7" w:rsidRPr="00A708C7" w:rsidRDefault="00A708C7" w:rsidP="00A708C7">
      <w:pPr>
        <w:pStyle w:val="EndNoteBibliography"/>
        <w:spacing w:after="0"/>
        <w:ind w:left="720" w:hanging="720"/>
      </w:pPr>
      <w:bookmarkStart w:id="47" w:name="_ENREF_47"/>
      <w:r w:rsidRPr="00A708C7">
        <w:t>Kumar S, Kant S (2005) Bureaucracy and new management paradigms: modeling foresters' perceptions regarding community-based forest management in India. Forest Policy Econ 7 (4):651-669</w:t>
      </w:r>
      <w:bookmarkEnd w:id="47"/>
    </w:p>
    <w:p w14:paraId="241EC145" w14:textId="77777777" w:rsidR="00A708C7" w:rsidRPr="00A708C7" w:rsidRDefault="00A708C7" w:rsidP="00A708C7">
      <w:pPr>
        <w:pStyle w:val="EndNoteBibliography"/>
        <w:spacing w:after="0"/>
        <w:ind w:left="720" w:hanging="720"/>
      </w:pPr>
      <w:bookmarkStart w:id="48" w:name="_ENREF_48"/>
      <w:r w:rsidRPr="00A708C7">
        <w:t xml:space="preserve">Lele S, Menon A (2014) Democratizing Forest Governance in India. Oxford University Press, </w:t>
      </w:r>
      <w:bookmarkEnd w:id="48"/>
    </w:p>
    <w:p w14:paraId="39494E0A" w14:textId="77777777" w:rsidR="00A708C7" w:rsidRPr="00A708C7" w:rsidRDefault="00A708C7" w:rsidP="00A708C7">
      <w:pPr>
        <w:pStyle w:val="EndNoteBibliography"/>
        <w:spacing w:after="0"/>
        <w:ind w:left="720" w:hanging="720"/>
      </w:pPr>
      <w:bookmarkStart w:id="49" w:name="_ENREF_49"/>
      <w:r w:rsidRPr="00A708C7">
        <w:t>Lélé SM (2005) Beyond State-Community Polarisations and Bogus “Joint”Ness: Crafting Institutional Solutions for Resource Management. In: Spoor M (ed) Globalisation, Poverty and Conflict. Kluwer Academic Publishers, Dordrecht ; London, pp 283-303</w:t>
      </w:r>
      <w:bookmarkEnd w:id="49"/>
    </w:p>
    <w:p w14:paraId="5B310C51" w14:textId="77777777" w:rsidR="00A708C7" w:rsidRPr="00A708C7" w:rsidRDefault="00A708C7" w:rsidP="00A708C7">
      <w:pPr>
        <w:pStyle w:val="EndNoteBibliography"/>
        <w:spacing w:after="0"/>
        <w:ind w:left="720" w:hanging="720"/>
      </w:pPr>
      <w:bookmarkStart w:id="50" w:name="_ENREF_50"/>
      <w:r w:rsidRPr="00A708C7">
        <w:t>Lewis ML (2002) Scientists or Spies? Ecology in a Climate of Cold War Suspicion. Economic and Political Weekly 37 (24):2323-2332. doi:10.2307/4412243</w:t>
      </w:r>
      <w:bookmarkEnd w:id="50"/>
    </w:p>
    <w:p w14:paraId="7F2B3B3E" w14:textId="77777777" w:rsidR="00A708C7" w:rsidRPr="00A708C7" w:rsidRDefault="00A708C7" w:rsidP="00A708C7">
      <w:pPr>
        <w:pStyle w:val="EndNoteBibliography"/>
        <w:spacing w:after="0"/>
        <w:ind w:left="720" w:hanging="720"/>
      </w:pPr>
      <w:bookmarkStart w:id="51" w:name="_ENREF_51"/>
      <w:r w:rsidRPr="00A708C7">
        <w:t>Lewis ML (2003) Cattle and Conservation at Bharatpur: A Case Study in Science and Advocacy. Conservation and Society 1 (1):1-21</w:t>
      </w:r>
      <w:bookmarkEnd w:id="51"/>
    </w:p>
    <w:p w14:paraId="0B505437" w14:textId="77777777" w:rsidR="00A708C7" w:rsidRPr="00A708C7" w:rsidRDefault="00A708C7" w:rsidP="00A708C7">
      <w:pPr>
        <w:pStyle w:val="EndNoteBibliography"/>
        <w:spacing w:after="0"/>
        <w:ind w:left="720" w:hanging="720"/>
      </w:pPr>
      <w:bookmarkStart w:id="52" w:name="_ENREF_52"/>
      <w:r w:rsidRPr="00A708C7">
        <w:t>Lewis ML (2004) Inventing global ecology : tracking the biodiversity ideal in India, 1947-1997. Ohio University Press, Athens</w:t>
      </w:r>
      <w:bookmarkEnd w:id="52"/>
    </w:p>
    <w:p w14:paraId="1173DD6A" w14:textId="77777777" w:rsidR="00A708C7" w:rsidRPr="00A708C7" w:rsidRDefault="00A708C7" w:rsidP="00A708C7">
      <w:pPr>
        <w:pStyle w:val="EndNoteBibliography"/>
        <w:spacing w:after="0"/>
        <w:ind w:left="720" w:hanging="720"/>
      </w:pPr>
      <w:bookmarkStart w:id="53" w:name="_ENREF_53"/>
      <w:r w:rsidRPr="00A708C7">
        <w:t>Lewis ML (2005) Indian Science for Indian Tigers?: Conservation Biology and the Question of Cultural Values. Journal of the History of Biology 38 (2):185-207. doi:10.1007/s10739-004-1486-8</w:t>
      </w:r>
      <w:bookmarkEnd w:id="53"/>
    </w:p>
    <w:p w14:paraId="1973210E" w14:textId="77777777" w:rsidR="00A708C7" w:rsidRPr="00A708C7" w:rsidRDefault="00A708C7" w:rsidP="00A708C7">
      <w:pPr>
        <w:pStyle w:val="EndNoteBibliography"/>
        <w:spacing w:after="0"/>
        <w:ind w:left="720" w:hanging="720"/>
      </w:pPr>
      <w:bookmarkStart w:id="54" w:name="_ENREF_54"/>
      <w:r w:rsidRPr="00A708C7">
        <w:t>Madhusudan M, Shanker K, Kumar A, Mishra C, Sinha A, Arthur R, Datta A, Rangarajan M, Chellam R, Shahabuddin G (2006) Science in the wilderness: the predicament of scientific research in India’s wildlife reserves. Current Science 91 (8):1015-1019</w:t>
      </w:r>
      <w:bookmarkEnd w:id="54"/>
    </w:p>
    <w:p w14:paraId="73077F88" w14:textId="77777777" w:rsidR="00A708C7" w:rsidRPr="00A708C7" w:rsidRDefault="00A708C7" w:rsidP="00A708C7">
      <w:pPr>
        <w:pStyle w:val="EndNoteBibliography"/>
        <w:spacing w:after="0"/>
        <w:ind w:left="720" w:hanging="720"/>
      </w:pPr>
      <w:bookmarkStart w:id="55" w:name="_ENREF_55"/>
      <w:r w:rsidRPr="00A708C7">
        <w:t xml:space="preserve">Maharashtra General Administration Department (2006) Maharashtra Government Servants Regulation of Transfers and Prevention of Delay in Discharge of Official Duties Act, 2005. </w:t>
      </w:r>
      <w:bookmarkEnd w:id="55"/>
    </w:p>
    <w:p w14:paraId="769C4476" w14:textId="77777777" w:rsidR="00A708C7" w:rsidRPr="00A708C7" w:rsidRDefault="00A708C7" w:rsidP="00A708C7">
      <w:pPr>
        <w:pStyle w:val="EndNoteBibliography"/>
        <w:spacing w:after="0"/>
        <w:ind w:left="720" w:hanging="720"/>
      </w:pPr>
      <w:bookmarkStart w:id="56" w:name="_ENREF_56"/>
      <w:r w:rsidRPr="00A708C7">
        <w:t>Matland RE (1995) Synthesizing the Implementation Literature: The Ambiguity-Conflict Model of Policy Implementation. Journal of Public Administration Research and Theory 5 (2):145-174</w:t>
      </w:r>
      <w:bookmarkEnd w:id="56"/>
    </w:p>
    <w:p w14:paraId="3D3C890C" w14:textId="77777777" w:rsidR="00A708C7" w:rsidRPr="00A708C7" w:rsidRDefault="00A708C7" w:rsidP="00A708C7">
      <w:pPr>
        <w:pStyle w:val="EndNoteBibliography"/>
        <w:spacing w:after="0"/>
        <w:ind w:left="720" w:hanging="720"/>
      </w:pPr>
      <w:bookmarkStart w:id="57" w:name="_ENREF_57"/>
      <w:r w:rsidRPr="00A708C7">
        <w:t>Matta JR, Alavalapati J, Kerr J, Mercer E (2005) Agency Perspectives on Transition to Participatory Forest Management: A Case Study From Tamil Nadu, India. Soc Nat Resour 18 (10):859 - 870</w:t>
      </w:r>
      <w:bookmarkEnd w:id="57"/>
    </w:p>
    <w:p w14:paraId="44153D20" w14:textId="77777777" w:rsidR="00A708C7" w:rsidRPr="00A708C7" w:rsidRDefault="00A708C7" w:rsidP="00A708C7">
      <w:pPr>
        <w:pStyle w:val="EndNoteBibliography"/>
        <w:spacing w:after="0"/>
        <w:ind w:left="720" w:hanging="720"/>
      </w:pPr>
      <w:bookmarkStart w:id="58" w:name="_ENREF_58"/>
      <w:r w:rsidRPr="00A708C7">
        <w:t>McGinnis MD (2011) An Introduction to IAD and the Language of the Ostrom Workshop: A Simple Guide to a Complex Framework. Policy Studies Journal 39 (1):169-183. doi:10.1111/j.1541-0072.2010.00401.x</w:t>
      </w:r>
      <w:bookmarkEnd w:id="58"/>
    </w:p>
    <w:p w14:paraId="1D29F54A" w14:textId="77777777" w:rsidR="00A708C7" w:rsidRPr="00A708C7" w:rsidRDefault="00A708C7" w:rsidP="00A708C7">
      <w:pPr>
        <w:pStyle w:val="EndNoteBibliography"/>
        <w:spacing w:after="0"/>
        <w:ind w:left="720" w:hanging="720"/>
      </w:pPr>
      <w:bookmarkStart w:id="59" w:name="_ENREF_59"/>
      <w:r w:rsidRPr="00A708C7">
        <w:lastRenderedPageBreak/>
        <w:t>Meier KJ (1999) Are we sure Lasswell did it this way? Lester, Goggin and implementation research. Policy Currents 9 (1):5-8</w:t>
      </w:r>
      <w:bookmarkEnd w:id="59"/>
    </w:p>
    <w:p w14:paraId="77CCB0FA" w14:textId="77777777" w:rsidR="00A708C7" w:rsidRPr="00A708C7" w:rsidRDefault="00A708C7" w:rsidP="00A708C7">
      <w:pPr>
        <w:pStyle w:val="EndNoteBibliography"/>
        <w:spacing w:after="0"/>
        <w:ind w:left="720" w:hanging="720"/>
      </w:pPr>
      <w:bookmarkStart w:id="60" w:name="_ENREF_60"/>
      <w:r w:rsidRPr="00A708C7">
        <w:t>Meier KJ, O’Toole LJ (2013) Subjective Organizational Performance and Measurement Error: Common Source Bias and Spurious Relationships. Journal of Public Administration Research and Theory 23 (2):429-456. doi:10.1093/jopart/mus057</w:t>
      </w:r>
      <w:bookmarkEnd w:id="60"/>
    </w:p>
    <w:p w14:paraId="779F03C1" w14:textId="77777777" w:rsidR="00A708C7" w:rsidRPr="00A708C7" w:rsidRDefault="00A708C7" w:rsidP="00A708C7">
      <w:pPr>
        <w:pStyle w:val="EndNoteBibliography"/>
        <w:spacing w:after="0"/>
        <w:ind w:left="720" w:hanging="720"/>
      </w:pPr>
      <w:bookmarkStart w:id="61" w:name="_ENREF_61"/>
      <w:r w:rsidRPr="00A708C7">
        <w:t>Milne G, Verardo B, Gupta R (2005) India: Unlocking Opportunities for Forest-Dependent People in India. The World Bank Agriculture and Rural Development Sector Unit, South Asia Region, New Delhi</w:t>
      </w:r>
      <w:bookmarkEnd w:id="61"/>
    </w:p>
    <w:p w14:paraId="44F9492E" w14:textId="77777777" w:rsidR="00A708C7" w:rsidRPr="00A708C7" w:rsidRDefault="00A708C7" w:rsidP="00A708C7">
      <w:pPr>
        <w:pStyle w:val="EndNoteBibliography"/>
        <w:spacing w:after="0"/>
        <w:ind w:left="720" w:hanging="720"/>
      </w:pPr>
      <w:bookmarkStart w:id="62" w:name="_ENREF_62"/>
      <w:r w:rsidRPr="00A708C7">
        <w:t>Ministry of Environment and Forests (1988) National Forest Policy Resoultion, 1988. Ministry of Environment and Forests, Government of India, New Delhi</w:t>
      </w:r>
      <w:bookmarkEnd w:id="62"/>
    </w:p>
    <w:p w14:paraId="0AED3535" w14:textId="77777777" w:rsidR="00A708C7" w:rsidRPr="00A708C7" w:rsidRDefault="00A708C7" w:rsidP="00A708C7">
      <w:pPr>
        <w:pStyle w:val="EndNoteBibliography"/>
        <w:spacing w:after="0"/>
        <w:ind w:left="720" w:hanging="720"/>
      </w:pPr>
      <w:bookmarkStart w:id="63" w:name="_ENREF_63"/>
      <w:r w:rsidRPr="00A708C7">
        <w:t>Ministry of Environment and Forests (2014) National Working Plan Code -2014 (for sustainable management of forests and biodiversity in India). Dehradun, India</w:t>
      </w:r>
      <w:bookmarkEnd w:id="63"/>
    </w:p>
    <w:p w14:paraId="403AD5CC" w14:textId="77777777" w:rsidR="00A708C7" w:rsidRPr="00A708C7" w:rsidRDefault="00A708C7" w:rsidP="00A708C7">
      <w:pPr>
        <w:pStyle w:val="EndNoteBibliography"/>
        <w:spacing w:after="0"/>
        <w:ind w:left="720" w:hanging="720"/>
      </w:pPr>
      <w:bookmarkStart w:id="64" w:name="_ENREF_64"/>
      <w:r w:rsidRPr="00A708C7">
        <w:t>Moe TM (1990) Political Institutions: The Neglected Side of the Story. Journal of Law, Economics, &amp; Organization 6:213-253</w:t>
      </w:r>
      <w:bookmarkEnd w:id="64"/>
    </w:p>
    <w:p w14:paraId="33FADB92" w14:textId="77777777" w:rsidR="00A708C7" w:rsidRPr="00A708C7" w:rsidRDefault="00A708C7" w:rsidP="00A708C7">
      <w:pPr>
        <w:pStyle w:val="EndNoteBibliography"/>
        <w:spacing w:after="0"/>
        <w:ind w:left="720" w:hanging="720"/>
      </w:pPr>
      <w:bookmarkStart w:id="65" w:name="_ENREF_65"/>
      <w:r w:rsidRPr="00A708C7">
        <w:t>O'Toole LJ (2000) Research on Policy Implementation: Assessment and Prospects. J Public Adm Res Theory 10 (2):263-288</w:t>
      </w:r>
      <w:bookmarkEnd w:id="65"/>
    </w:p>
    <w:p w14:paraId="3E61D7C1" w14:textId="77777777" w:rsidR="00A708C7" w:rsidRPr="00A708C7" w:rsidRDefault="00A708C7" w:rsidP="00A708C7">
      <w:pPr>
        <w:pStyle w:val="EndNoteBibliography"/>
        <w:spacing w:after="0"/>
        <w:ind w:left="720" w:hanging="720"/>
      </w:pPr>
      <w:bookmarkStart w:id="66" w:name="_ENREF_66"/>
      <w:r w:rsidRPr="00A708C7">
        <w:t>Oldenburg P (1987) Middlemen in Third-World Corruption: Implications of an Indian Case. World Politics 39 (04):508-535. doi:doi:10.2307/2010290</w:t>
      </w:r>
      <w:bookmarkEnd w:id="66"/>
    </w:p>
    <w:p w14:paraId="3F51107E" w14:textId="77777777" w:rsidR="00A708C7" w:rsidRPr="00A708C7" w:rsidRDefault="00A708C7" w:rsidP="00A708C7">
      <w:pPr>
        <w:pStyle w:val="EndNoteBibliography"/>
        <w:spacing w:after="0"/>
        <w:ind w:left="720" w:hanging="720"/>
      </w:pPr>
      <w:bookmarkStart w:id="67" w:name="_ENREF_67"/>
      <w:r w:rsidRPr="00A708C7">
        <w:t>Ostrom E (1990) Governing the Commons: The Evolution of Institutions for Collective Action. The Political Economy of Institutions and Decisions. Cambridge University Press, Cambridge, UK</w:t>
      </w:r>
      <w:bookmarkEnd w:id="67"/>
    </w:p>
    <w:p w14:paraId="2B615205" w14:textId="77777777" w:rsidR="00A708C7" w:rsidRPr="00A708C7" w:rsidRDefault="00A708C7" w:rsidP="00A708C7">
      <w:pPr>
        <w:pStyle w:val="EndNoteBibliography"/>
        <w:spacing w:after="0"/>
        <w:ind w:left="720" w:hanging="720"/>
      </w:pPr>
      <w:bookmarkStart w:id="68" w:name="_ENREF_68"/>
      <w:r w:rsidRPr="00A708C7">
        <w:t>Ostrom E (1992) Crafting institutions for self-governing irrigation systems. ICS Press ; Distributed to the trade by National Book Network, San Francisco, Calif.; Lanham, Md.</w:t>
      </w:r>
      <w:bookmarkEnd w:id="68"/>
    </w:p>
    <w:p w14:paraId="2D49791C" w14:textId="77777777" w:rsidR="00A708C7" w:rsidRPr="00A708C7" w:rsidRDefault="00A708C7" w:rsidP="00A708C7">
      <w:pPr>
        <w:pStyle w:val="EndNoteBibliography"/>
        <w:spacing w:after="0"/>
        <w:ind w:left="720" w:hanging="720"/>
      </w:pPr>
      <w:bookmarkStart w:id="69" w:name="_ENREF_69"/>
      <w:r w:rsidRPr="00A708C7">
        <w:t>Ostrom E (2005) Understanding Institutional Diversity. Princeton University Press, Princeton, NJ</w:t>
      </w:r>
      <w:bookmarkEnd w:id="69"/>
    </w:p>
    <w:p w14:paraId="001CCCFB" w14:textId="77777777" w:rsidR="00A708C7" w:rsidRPr="00A708C7" w:rsidRDefault="00A708C7" w:rsidP="00A708C7">
      <w:pPr>
        <w:pStyle w:val="EndNoteBibliography"/>
        <w:spacing w:after="0"/>
        <w:ind w:left="720" w:hanging="720"/>
      </w:pPr>
      <w:bookmarkStart w:id="70" w:name="_ENREF_70"/>
      <w:r w:rsidRPr="00A708C7">
        <w:t>Ostrom E, Schroeder L, Wynne S (1993) Institutional Incentives and Sustainable Development: Infrastructure Policies in Perspective. Theoretical Lenses on Public Policy. Westview Press, Boulder, CO</w:t>
      </w:r>
      <w:bookmarkEnd w:id="70"/>
    </w:p>
    <w:p w14:paraId="00FE4726" w14:textId="77777777" w:rsidR="00A708C7" w:rsidRPr="00A708C7" w:rsidRDefault="00A708C7" w:rsidP="00A708C7">
      <w:pPr>
        <w:pStyle w:val="EndNoteBibliography"/>
        <w:spacing w:after="0"/>
        <w:ind w:left="720" w:hanging="720"/>
      </w:pPr>
      <w:bookmarkStart w:id="71" w:name="_ENREF_71"/>
      <w:r w:rsidRPr="00A708C7">
        <w:t>Panwar HS (1982) What to Do When You've Succeeded: Project Tiger Ten Years Later. Ambio 11 (6):330-337</w:t>
      </w:r>
      <w:bookmarkEnd w:id="71"/>
    </w:p>
    <w:p w14:paraId="288359B1" w14:textId="77777777" w:rsidR="00A708C7" w:rsidRPr="00A708C7" w:rsidRDefault="00A708C7" w:rsidP="00A708C7">
      <w:pPr>
        <w:pStyle w:val="EndNoteBibliography"/>
        <w:spacing w:after="0"/>
        <w:ind w:left="720" w:hanging="720"/>
      </w:pPr>
      <w:bookmarkStart w:id="72" w:name="_ENREF_72"/>
      <w:r w:rsidRPr="00A708C7">
        <w:t>Parry J (2000) The 'Crisis of Corruption' and 'The Idea of India': A Worm's Eye View. In: Pardo I (ed) Morals of legitimacy : between agency and system. Berghahn Books, New York, pp 27-55</w:t>
      </w:r>
      <w:bookmarkEnd w:id="72"/>
    </w:p>
    <w:p w14:paraId="7CEC54F9" w14:textId="77777777" w:rsidR="00A708C7" w:rsidRPr="00A708C7" w:rsidRDefault="00A708C7" w:rsidP="00A708C7">
      <w:pPr>
        <w:pStyle w:val="EndNoteBibliography"/>
        <w:spacing w:after="0"/>
        <w:ind w:left="720" w:hanging="720"/>
      </w:pPr>
      <w:bookmarkStart w:id="73" w:name="_ENREF_73"/>
      <w:r w:rsidRPr="00A708C7">
        <w:t>Pathak A (1994) Contested Domains: The state, peasants, and forests in contemporary India. Sage Publications, New Delhi</w:t>
      </w:r>
      <w:bookmarkEnd w:id="73"/>
    </w:p>
    <w:p w14:paraId="34A26B91" w14:textId="77777777" w:rsidR="00A708C7" w:rsidRPr="00A708C7" w:rsidRDefault="00A708C7" w:rsidP="00A708C7">
      <w:pPr>
        <w:pStyle w:val="EndNoteBibliography"/>
        <w:spacing w:after="0"/>
        <w:ind w:left="720" w:hanging="720"/>
      </w:pPr>
      <w:bookmarkStart w:id="74" w:name="_ENREF_74"/>
      <w:r w:rsidRPr="00A708C7">
        <w:t>Perry J, Engbers T, Jun S (2009) Back to the Future? Performance-Related Pay, Empirical Research, and the Perils of Persistence. Public Administration Review 69 (1):39</w:t>
      </w:r>
      <w:bookmarkEnd w:id="74"/>
    </w:p>
    <w:p w14:paraId="1253541C" w14:textId="77777777" w:rsidR="00A708C7" w:rsidRPr="00A708C7" w:rsidRDefault="00A708C7" w:rsidP="00A708C7">
      <w:pPr>
        <w:pStyle w:val="EndNoteBibliography"/>
        <w:spacing w:after="0"/>
        <w:ind w:left="720" w:hanging="720"/>
      </w:pPr>
      <w:bookmarkStart w:id="75" w:name="_ENREF_75"/>
      <w:r w:rsidRPr="00A708C7">
        <w:t>Perry JL, Hondeghem A, Wise LR (2010) Revisiting the Motivational Bases of Public Service: Twenty Years of Research and an Agenda for the Future. Public Administration Review 70 (5):681-690. doi:10.1111/j.1540-6210.2010.02196.x</w:t>
      </w:r>
      <w:bookmarkEnd w:id="75"/>
    </w:p>
    <w:p w14:paraId="085E63F8" w14:textId="77777777" w:rsidR="00A708C7" w:rsidRPr="00A708C7" w:rsidRDefault="00A708C7" w:rsidP="00A708C7">
      <w:pPr>
        <w:pStyle w:val="EndNoteBibliography"/>
        <w:spacing w:after="0"/>
        <w:ind w:left="720" w:hanging="720"/>
      </w:pPr>
      <w:bookmarkStart w:id="76" w:name="_ENREF_76"/>
      <w:r w:rsidRPr="00A708C7">
        <w:t>Persson A, Rothstein B, Teorell J (2013) Why Anticorruption Reforms Fail—Systemic Corruption as a Collective Action Problem. Governance 26 (3):449-471. doi:10.1111/j.1468-0491.2012.01604.x</w:t>
      </w:r>
      <w:bookmarkEnd w:id="76"/>
    </w:p>
    <w:p w14:paraId="2C760477" w14:textId="77777777" w:rsidR="00A708C7" w:rsidRPr="00A708C7" w:rsidRDefault="00A708C7" w:rsidP="00A708C7">
      <w:pPr>
        <w:pStyle w:val="EndNoteBibliography"/>
        <w:spacing w:after="0"/>
        <w:ind w:left="720" w:hanging="720"/>
      </w:pPr>
      <w:bookmarkStart w:id="77" w:name="_ENREF_77"/>
      <w:r w:rsidRPr="00A708C7">
        <w:t>Potter DC (1964) Government in rural India : an introduction to contemporary district administration. School of Economics and Political Science, London</w:t>
      </w:r>
      <w:bookmarkEnd w:id="77"/>
    </w:p>
    <w:p w14:paraId="06FAA72B" w14:textId="77777777" w:rsidR="00A708C7" w:rsidRPr="00A708C7" w:rsidRDefault="00A708C7" w:rsidP="00A708C7">
      <w:pPr>
        <w:pStyle w:val="EndNoteBibliography"/>
        <w:spacing w:after="0"/>
        <w:ind w:left="720" w:hanging="720"/>
      </w:pPr>
      <w:bookmarkStart w:id="78" w:name="_ENREF_78"/>
      <w:r w:rsidRPr="00A708C7">
        <w:t>Potter DC (1987) IAS mobility patterns. Indian Journal of Public Administration 33 (4):845-856</w:t>
      </w:r>
      <w:bookmarkEnd w:id="78"/>
    </w:p>
    <w:p w14:paraId="06FF12DE" w14:textId="77777777" w:rsidR="00A708C7" w:rsidRPr="00A708C7" w:rsidRDefault="00A708C7" w:rsidP="00A708C7">
      <w:pPr>
        <w:pStyle w:val="EndNoteBibliography"/>
        <w:spacing w:after="0"/>
        <w:ind w:left="720" w:hanging="720"/>
      </w:pPr>
      <w:bookmarkStart w:id="79" w:name="_ENREF_79"/>
      <w:r w:rsidRPr="00A708C7">
        <w:lastRenderedPageBreak/>
        <w:t>Potter DC (1988) Mobility Patterns in State Government Departments in India'. Indian Journal of Public Administration 34 (3):907-932</w:t>
      </w:r>
      <w:bookmarkEnd w:id="79"/>
    </w:p>
    <w:p w14:paraId="7E0A9DC2" w14:textId="77777777" w:rsidR="00A708C7" w:rsidRPr="00A708C7" w:rsidRDefault="00A708C7" w:rsidP="00A708C7">
      <w:pPr>
        <w:pStyle w:val="EndNoteBibliography"/>
        <w:spacing w:after="0"/>
        <w:ind w:left="720" w:hanging="720"/>
      </w:pPr>
      <w:bookmarkStart w:id="80" w:name="_ENREF_80"/>
      <w:r w:rsidRPr="00A708C7">
        <w:t>Pressman JL, Wildavsky A (1973) Implementation: How Great Expectations in Washington Are Dashed in Oakland; Or, Why It's Amazing that Federal Programs Work at All, This Being a Saga of the Economic Development Administration as Told by Two Sympathetic Observers Who Seek to Build Morals on a Foundation of Ruined Hopes. University of California Press, Berkeley</w:t>
      </w:r>
      <w:bookmarkEnd w:id="80"/>
    </w:p>
    <w:p w14:paraId="66F3A15D" w14:textId="77777777" w:rsidR="00A708C7" w:rsidRPr="00A708C7" w:rsidRDefault="00A708C7" w:rsidP="00A708C7">
      <w:pPr>
        <w:pStyle w:val="EndNoteBibliography"/>
        <w:spacing w:after="0"/>
        <w:ind w:left="720" w:hanging="720"/>
      </w:pPr>
      <w:bookmarkStart w:id="81" w:name="_ENREF_81"/>
      <w:r w:rsidRPr="00A708C7">
        <w:t>Raj SCMI (2011) Public Service - Forest Department - Transfer and Postings of the sub-ordinate staff through Counseling system during 2011 - Instructions Issued - Reg.  Ref. No. 17500/2011/A2, Dated 81.05.2011. Hyderabad</w:t>
      </w:r>
      <w:bookmarkEnd w:id="81"/>
    </w:p>
    <w:p w14:paraId="7DC854BF" w14:textId="77777777" w:rsidR="00A708C7" w:rsidRPr="00A708C7" w:rsidRDefault="00A708C7" w:rsidP="00A708C7">
      <w:pPr>
        <w:pStyle w:val="EndNoteBibliography"/>
        <w:spacing w:after="0"/>
        <w:ind w:left="720" w:hanging="720"/>
      </w:pPr>
      <w:bookmarkStart w:id="82" w:name="_ENREF_82"/>
      <w:r w:rsidRPr="00A708C7">
        <w:t>Rastogi A, Hickey G, Badola R, Hussain S (2014) Understanding the Local Socio-political Processes Affecting Conservation Management Outcomes in Corbett Tiger Reserve, India. Environ Manage 53 (5):913-929. doi:10.1007/s00267-014-0248-4</w:t>
      </w:r>
      <w:bookmarkEnd w:id="82"/>
    </w:p>
    <w:p w14:paraId="1F58A16F" w14:textId="77777777" w:rsidR="00A708C7" w:rsidRPr="00A708C7" w:rsidRDefault="00A708C7" w:rsidP="00A708C7">
      <w:pPr>
        <w:pStyle w:val="EndNoteBibliography"/>
        <w:spacing w:after="0"/>
        <w:ind w:left="720" w:hanging="720"/>
      </w:pPr>
      <w:bookmarkStart w:id="83" w:name="_ENREF_83"/>
      <w:r w:rsidRPr="00A708C7">
        <w:t>Reddy VR, Reddy MG, Bandi M, Kumar VMR, Reddy MS, Springate-Baginski O (2007) Participatory Forest Management in Andhra Pradesh: Implementation, Outcomes and livelihood Impacts. In: Springate-Baginski O, Blaikie P (eds) Forests, People, and Power: The Political Ecology of Reform in South Asia. Earthscan, London, pp 302-336</w:t>
      </w:r>
      <w:bookmarkEnd w:id="83"/>
    </w:p>
    <w:p w14:paraId="547A4836" w14:textId="77777777" w:rsidR="00A708C7" w:rsidRPr="00A708C7" w:rsidRDefault="00A708C7" w:rsidP="00A708C7">
      <w:pPr>
        <w:pStyle w:val="EndNoteBibliography"/>
        <w:spacing w:after="0"/>
        <w:ind w:left="720" w:hanging="720"/>
      </w:pPr>
      <w:bookmarkStart w:id="84" w:name="_ENREF_84"/>
      <w:r w:rsidRPr="00A708C7">
        <w:t>Robbins P (2000a) The Practical Politics of Knowing: State Environmental Knowledge and Local Political Economy. Economic Geography 76 (2):126-144</w:t>
      </w:r>
      <w:bookmarkEnd w:id="84"/>
    </w:p>
    <w:p w14:paraId="0352CC77" w14:textId="77777777" w:rsidR="00A708C7" w:rsidRPr="00A708C7" w:rsidRDefault="00A708C7" w:rsidP="00A708C7">
      <w:pPr>
        <w:pStyle w:val="EndNoteBibliography"/>
        <w:spacing w:after="0"/>
        <w:ind w:left="720" w:hanging="720"/>
      </w:pPr>
      <w:bookmarkStart w:id="85" w:name="_ENREF_85"/>
      <w:r w:rsidRPr="00A708C7">
        <w:t>Robbins P (2000b) The rotten institution: corruption in natural resource management. Political Geography 19 (4):423-443. doi:10.1016/s0962-6298(99)00087-6</w:t>
      </w:r>
      <w:bookmarkEnd w:id="85"/>
    </w:p>
    <w:p w14:paraId="6BD73EE7" w14:textId="77777777" w:rsidR="00A708C7" w:rsidRPr="00A708C7" w:rsidRDefault="00A708C7" w:rsidP="00A708C7">
      <w:pPr>
        <w:pStyle w:val="EndNoteBibliography"/>
        <w:spacing w:after="0"/>
        <w:ind w:left="720" w:hanging="720"/>
      </w:pPr>
      <w:bookmarkStart w:id="86" w:name="_ENREF_86"/>
      <w:r w:rsidRPr="00A708C7">
        <w:t>Robbins P, McSweeney K, Chhangani A, Rice J (2009) Conservation as It Is: Illicit Resource Use in a Wildlife Reserve in India. Human ecology 37 (5):559-575</w:t>
      </w:r>
      <w:bookmarkEnd w:id="86"/>
    </w:p>
    <w:p w14:paraId="2487BA15" w14:textId="77777777" w:rsidR="00A708C7" w:rsidRPr="00A708C7" w:rsidRDefault="00A708C7" w:rsidP="00A708C7">
      <w:pPr>
        <w:pStyle w:val="EndNoteBibliography"/>
        <w:spacing w:after="0"/>
        <w:ind w:left="720" w:hanging="720"/>
      </w:pPr>
      <w:bookmarkStart w:id="87" w:name="_ENREF_87"/>
      <w:r w:rsidRPr="00A708C7">
        <w:t>Sabatier PA (1986) Top-down and Bottom-up Approaches to Implementation Research: A Critical Analysis and Suggested Synthesis. Journal of Public Policy 6 (1):21-48</w:t>
      </w:r>
      <w:bookmarkEnd w:id="87"/>
    </w:p>
    <w:p w14:paraId="4C868D0C" w14:textId="77777777" w:rsidR="00A708C7" w:rsidRPr="00A708C7" w:rsidRDefault="00A708C7" w:rsidP="00A708C7">
      <w:pPr>
        <w:pStyle w:val="EndNoteBibliography"/>
        <w:spacing w:after="0"/>
        <w:ind w:left="720" w:hanging="720"/>
      </w:pPr>
      <w:bookmarkStart w:id="88" w:name="_ENREF_88"/>
      <w:r w:rsidRPr="00A708C7">
        <w:t>Saigal S (2011) Life and Afterlife of a Development Project: Origin, Evolution, and Outcomes of the Tree Growers’ Cooperatives Project, India. Cambridge University, Cambridge, UK</w:t>
      </w:r>
      <w:bookmarkEnd w:id="88"/>
    </w:p>
    <w:p w14:paraId="3D12DED1" w14:textId="77777777" w:rsidR="00A708C7" w:rsidRPr="00A708C7" w:rsidRDefault="00A708C7" w:rsidP="00A708C7">
      <w:pPr>
        <w:pStyle w:val="EndNoteBibliography"/>
        <w:spacing w:after="0"/>
        <w:ind w:left="720" w:hanging="720"/>
      </w:pPr>
      <w:bookmarkStart w:id="89" w:name="_ENREF_89"/>
      <w:r w:rsidRPr="00A708C7">
        <w:t>Saxena NC (1994) India's Eucalyptus Craze: The God that Failed. Sage, New Delhi</w:t>
      </w:r>
      <w:bookmarkEnd w:id="89"/>
    </w:p>
    <w:p w14:paraId="0CBB58F7" w14:textId="77777777" w:rsidR="00A708C7" w:rsidRPr="00A708C7" w:rsidRDefault="00A708C7" w:rsidP="00A708C7">
      <w:pPr>
        <w:pStyle w:val="EndNoteBibliography"/>
        <w:spacing w:after="0"/>
        <w:ind w:left="720" w:hanging="720"/>
      </w:pPr>
      <w:bookmarkStart w:id="90" w:name="_ENREF_90"/>
      <w:r w:rsidRPr="00A708C7">
        <w:t>Saxena NC, Ballabh V (eds) (1995) Farm Forestry in South Asia. Sage, New Delhi</w:t>
      </w:r>
      <w:bookmarkEnd w:id="90"/>
    </w:p>
    <w:p w14:paraId="14DF63BD" w14:textId="77777777" w:rsidR="00A708C7" w:rsidRPr="00A708C7" w:rsidRDefault="00A708C7" w:rsidP="00A708C7">
      <w:pPr>
        <w:pStyle w:val="EndNoteBibliography"/>
        <w:spacing w:after="0"/>
        <w:ind w:left="720" w:hanging="720"/>
      </w:pPr>
      <w:bookmarkStart w:id="91" w:name="_ENREF_91"/>
      <w:r w:rsidRPr="00A708C7">
        <w:t>Saxena NC, Pandey D, Samanta A, Jha AK, Srivastava AK, Singh B, Saikia A, Kothari A, Sreedharan CK, Ete J, Sethi KS, Gupta R, Singh AM, Markam ML, Meena RL, Sharma RS, Chellam R, Rebbapragada R, Roma, Lele S, Kiro V, Khare VR, Dogra RK (2010) Manthan: Report: National Committee on Forest Rights. New Delhi</w:t>
      </w:r>
      <w:bookmarkEnd w:id="91"/>
    </w:p>
    <w:p w14:paraId="22928990" w14:textId="77777777" w:rsidR="00A708C7" w:rsidRPr="00A708C7" w:rsidRDefault="00A708C7" w:rsidP="00A708C7">
      <w:pPr>
        <w:pStyle w:val="EndNoteBibliography"/>
        <w:spacing w:after="0"/>
        <w:ind w:left="720" w:hanging="720"/>
      </w:pPr>
      <w:bookmarkStart w:id="92" w:name="_ENREF_92"/>
      <w:r w:rsidRPr="00A708C7">
        <w:t>Schug DM (2000) The Bureaucratisation of Forest Management in India. Environment and History 6 (2):229-242. doi:10.2307/20723134</w:t>
      </w:r>
      <w:bookmarkEnd w:id="92"/>
    </w:p>
    <w:p w14:paraId="1D2F7B72" w14:textId="77777777" w:rsidR="00A708C7" w:rsidRPr="00A708C7" w:rsidRDefault="00A708C7" w:rsidP="00A708C7">
      <w:pPr>
        <w:pStyle w:val="EndNoteBibliography"/>
        <w:spacing w:after="0"/>
        <w:ind w:left="720" w:hanging="720"/>
      </w:pPr>
      <w:bookmarkStart w:id="93" w:name="_ENREF_93"/>
      <w:r w:rsidRPr="00A708C7">
        <w:t>Sharma GB (2008) Professionalising Public Administration Education in India. Indian Journal of Public Administration 54 (2):236-254</w:t>
      </w:r>
      <w:bookmarkEnd w:id="93"/>
    </w:p>
    <w:p w14:paraId="3EE1C648" w14:textId="77777777" w:rsidR="00A708C7" w:rsidRPr="00A708C7" w:rsidRDefault="00A708C7" w:rsidP="00A708C7">
      <w:pPr>
        <w:pStyle w:val="EndNoteBibliography"/>
        <w:spacing w:after="0"/>
        <w:ind w:left="720" w:hanging="720"/>
      </w:pPr>
      <w:bookmarkStart w:id="94" w:name="_ENREF_94"/>
      <w:r w:rsidRPr="00A708C7">
        <w:t>Singh NJ, Bagchi S (2013) Applied ecology in India: scope of science and policy to meet contemporary environmental and socio-ecological challenges. Journal of Applied Ecology 50 (1):4-14. doi:10.1111/1365-2664.12020</w:t>
      </w:r>
      <w:bookmarkEnd w:id="94"/>
    </w:p>
    <w:p w14:paraId="7DFC04FB" w14:textId="77777777" w:rsidR="00A708C7" w:rsidRPr="00A708C7" w:rsidRDefault="00A708C7" w:rsidP="00A708C7">
      <w:pPr>
        <w:pStyle w:val="EndNoteBibliography"/>
        <w:spacing w:after="0"/>
        <w:ind w:left="720" w:hanging="720"/>
      </w:pPr>
      <w:bookmarkStart w:id="95" w:name="_ENREF_95"/>
      <w:r w:rsidRPr="00A708C7">
        <w:t>Sivaramakrishnan K (2009) Forests and the environmental history of modern India. J Peasant Stud 36 (2):299 - 324</w:t>
      </w:r>
      <w:bookmarkEnd w:id="95"/>
    </w:p>
    <w:p w14:paraId="774661C6" w14:textId="77777777" w:rsidR="00A708C7" w:rsidRPr="00A708C7" w:rsidRDefault="00A708C7" w:rsidP="00A708C7">
      <w:pPr>
        <w:pStyle w:val="EndNoteBibliography"/>
        <w:spacing w:after="0"/>
        <w:ind w:left="720" w:hanging="720"/>
      </w:pPr>
      <w:bookmarkStart w:id="96" w:name="_ENREF_96"/>
      <w:r w:rsidRPr="00A708C7">
        <w:t>Sixth Central Pay Commission (2008) Report of the Sixth Central Pay Commission. Government of India, New Delhi</w:t>
      </w:r>
      <w:bookmarkEnd w:id="96"/>
    </w:p>
    <w:p w14:paraId="1A1360EA" w14:textId="77777777" w:rsidR="00A708C7" w:rsidRPr="00A708C7" w:rsidRDefault="00A708C7" w:rsidP="00A708C7">
      <w:pPr>
        <w:pStyle w:val="EndNoteBibliography"/>
        <w:spacing w:after="0"/>
        <w:ind w:left="720" w:hanging="720"/>
      </w:pPr>
      <w:bookmarkStart w:id="97" w:name="_ENREF_97"/>
      <w:r w:rsidRPr="00A708C7">
        <w:t>Springate-Baginski O, Blaikie PM (2007) Forests, people and power : the political ecology of reform in South Asia. Earthscan forestry library. Earthscan, London; Sterling, VA</w:t>
      </w:r>
      <w:bookmarkEnd w:id="97"/>
    </w:p>
    <w:p w14:paraId="7B4BA7D5" w14:textId="77777777" w:rsidR="00A708C7" w:rsidRPr="00A708C7" w:rsidRDefault="00A708C7" w:rsidP="00A708C7">
      <w:pPr>
        <w:pStyle w:val="EndNoteBibliography"/>
        <w:spacing w:after="0"/>
        <w:ind w:left="720" w:hanging="720"/>
      </w:pPr>
      <w:bookmarkStart w:id="98" w:name="_ENREF_98"/>
      <w:r w:rsidRPr="00A708C7">
        <w:lastRenderedPageBreak/>
        <w:t xml:space="preserve">Sukhtankar S, Vaishnav M (2014) Corruption in India: Bridging Academic Evidence and Policy Options. Paper presented at the India Policy Forum, New Delhi, </w:t>
      </w:r>
      <w:bookmarkEnd w:id="98"/>
    </w:p>
    <w:p w14:paraId="5E0F2FAD" w14:textId="77777777" w:rsidR="00A708C7" w:rsidRPr="00A708C7" w:rsidRDefault="00A708C7" w:rsidP="00A708C7">
      <w:pPr>
        <w:pStyle w:val="EndNoteBibliography"/>
        <w:spacing w:after="0"/>
        <w:ind w:left="720" w:hanging="720"/>
      </w:pPr>
      <w:bookmarkStart w:id="99" w:name="_ENREF_99"/>
      <w:r w:rsidRPr="00A708C7">
        <w:t>Sundar N, Jeffrey R, Thin N (2001) Branching Out: Joint Forest Management in India. Oxford University Press, Oxford</w:t>
      </w:r>
      <w:bookmarkEnd w:id="99"/>
    </w:p>
    <w:p w14:paraId="613E65B8" w14:textId="77777777" w:rsidR="00A708C7" w:rsidRPr="00A708C7" w:rsidRDefault="00A708C7" w:rsidP="00A708C7">
      <w:pPr>
        <w:pStyle w:val="EndNoteBibliography"/>
        <w:spacing w:after="0"/>
        <w:ind w:left="720" w:hanging="720"/>
      </w:pPr>
      <w:bookmarkStart w:id="100" w:name="_ENREF_100"/>
      <w:r w:rsidRPr="00A708C7">
        <w:t>Sundström A (2013) Corruption in the commons: why bribery hampers enforcement of environmental regulations in South African fisheries. International Journal of the Commons 7 (2):454-472</w:t>
      </w:r>
      <w:bookmarkEnd w:id="100"/>
    </w:p>
    <w:p w14:paraId="3FF0A2CA" w14:textId="2566A7F0" w:rsidR="00A708C7" w:rsidRPr="00A708C7" w:rsidRDefault="00A708C7" w:rsidP="00A708C7">
      <w:pPr>
        <w:pStyle w:val="EndNoteBibliography"/>
        <w:spacing w:after="0"/>
        <w:ind w:left="720" w:hanging="720"/>
      </w:pPr>
      <w:bookmarkStart w:id="101" w:name="_ENREF_101"/>
      <w:r w:rsidRPr="00A708C7">
        <w:t>Sundström A (2015a) Covenants with broken swords: Corruption and law enforcement in governance of the commons. Global Environmental Change 31 (0):253-262. doi:</w:t>
      </w:r>
      <w:hyperlink r:id="rId12" w:history="1">
        <w:r w:rsidRPr="00A708C7">
          <w:rPr>
            <w:rStyle w:val="Hyperlink"/>
          </w:rPr>
          <w:t>http://dx.doi.org/10.1016/j.gloenvcha.2015.02.002</w:t>
        </w:r>
        <w:bookmarkEnd w:id="101"/>
      </w:hyperlink>
    </w:p>
    <w:p w14:paraId="63308662" w14:textId="77777777" w:rsidR="00A708C7" w:rsidRPr="00A708C7" w:rsidRDefault="00A708C7" w:rsidP="00A708C7">
      <w:pPr>
        <w:pStyle w:val="EndNoteBibliography"/>
        <w:spacing w:after="0"/>
        <w:ind w:left="720" w:hanging="720"/>
      </w:pPr>
      <w:bookmarkStart w:id="102" w:name="_ENREF_102"/>
      <w:r w:rsidRPr="00A708C7">
        <w:t>Sundström A (2015b) Violence and the Costs of Honesty. QOG: The Quality of Government Institute, Department of Political Science, University of Gothenburg, Gothenburg</w:t>
      </w:r>
      <w:bookmarkEnd w:id="102"/>
    </w:p>
    <w:p w14:paraId="6C04CE61" w14:textId="77777777" w:rsidR="00A708C7" w:rsidRPr="00A708C7" w:rsidRDefault="00A708C7" w:rsidP="00A708C7">
      <w:pPr>
        <w:pStyle w:val="EndNoteBibliography"/>
        <w:spacing w:after="0"/>
        <w:ind w:left="720" w:hanging="720"/>
      </w:pPr>
      <w:bookmarkStart w:id="103" w:name="_ENREF_103"/>
      <w:r w:rsidRPr="00A708C7">
        <w:t>Suykens B (2009) The Tribal-Forest Nexus in Law and Society in India -- Conflicting Narratives. Critical Asian Studies 41 (3):381 - 402</w:t>
      </w:r>
      <w:bookmarkEnd w:id="103"/>
    </w:p>
    <w:p w14:paraId="14878F75" w14:textId="77777777" w:rsidR="00A708C7" w:rsidRPr="00A708C7" w:rsidRDefault="00A708C7" w:rsidP="00A708C7">
      <w:pPr>
        <w:pStyle w:val="EndNoteBibliography"/>
        <w:spacing w:after="0"/>
        <w:ind w:left="720" w:hanging="720"/>
      </w:pPr>
      <w:bookmarkStart w:id="104" w:name="_ENREF_104"/>
      <w:r w:rsidRPr="00A708C7">
        <w:t>Tendler J (1997) Good government in the tropics. The Johns Hopkins studies in development. Johns Hopkins University Press, Baltimore</w:t>
      </w:r>
      <w:bookmarkEnd w:id="104"/>
    </w:p>
    <w:p w14:paraId="2D53CE02" w14:textId="77777777" w:rsidR="00A708C7" w:rsidRPr="00A708C7" w:rsidRDefault="00A708C7" w:rsidP="00A708C7">
      <w:pPr>
        <w:pStyle w:val="EndNoteBibliography"/>
        <w:spacing w:after="0"/>
        <w:ind w:left="720" w:hanging="720"/>
      </w:pPr>
      <w:bookmarkStart w:id="105" w:name="_ENREF_105"/>
      <w:r w:rsidRPr="00A708C7">
        <w:t>Vasan S (2002) Ethnography of the Forest Guard: Contrasting Discourses, Conflicting Roles and Policy Implementation. Economic and Political Weekly 37 (40):4125-4133</w:t>
      </w:r>
      <w:bookmarkEnd w:id="105"/>
    </w:p>
    <w:p w14:paraId="2578BDE7" w14:textId="77777777" w:rsidR="00A708C7" w:rsidRPr="00A708C7" w:rsidRDefault="00A708C7" w:rsidP="00A708C7">
      <w:pPr>
        <w:pStyle w:val="EndNoteBibliography"/>
        <w:spacing w:after="0"/>
        <w:ind w:left="720" w:hanging="720"/>
      </w:pPr>
      <w:bookmarkStart w:id="106" w:name="_ENREF_106"/>
      <w:r w:rsidRPr="00A708C7">
        <w:t>Verma D (2004) Bureaucracy, Forests and Participation: A Case Study of the Implementation of Joint Forest Management in Madhya Pradesh, India. The University of Wales, Swansea, Swansea</w:t>
      </w:r>
      <w:bookmarkEnd w:id="106"/>
    </w:p>
    <w:p w14:paraId="171CC28F" w14:textId="77777777" w:rsidR="00A708C7" w:rsidRPr="00A708C7" w:rsidRDefault="00A708C7" w:rsidP="00A708C7">
      <w:pPr>
        <w:pStyle w:val="EndNoteBibliography"/>
        <w:spacing w:after="0"/>
        <w:ind w:left="720" w:hanging="720"/>
      </w:pPr>
      <w:bookmarkStart w:id="107" w:name="_ENREF_107"/>
      <w:r w:rsidRPr="00A708C7">
        <w:t xml:space="preserve">Vira B (1997) Implementing JFM in the Field: Towards an Understanding of the Community-Bureaucracy Interface. Paper presented at the Workshop on the Social Construction of Community Participation in Joint Forest Management, New Delhi, </w:t>
      </w:r>
      <w:bookmarkEnd w:id="107"/>
    </w:p>
    <w:p w14:paraId="6D80EAF2" w14:textId="77777777" w:rsidR="00A708C7" w:rsidRPr="00A708C7" w:rsidRDefault="00A708C7" w:rsidP="00A708C7">
      <w:pPr>
        <w:pStyle w:val="EndNoteBibliography"/>
        <w:spacing w:after="0"/>
        <w:ind w:left="720" w:hanging="720"/>
      </w:pPr>
      <w:bookmarkStart w:id="108" w:name="_ENREF_108"/>
      <w:r w:rsidRPr="00A708C7">
        <w:t>Wade R (1982a) Corruption: Where Does the Money Go? Economic and Political Weekly 17 (40):1606</w:t>
      </w:r>
      <w:bookmarkEnd w:id="108"/>
    </w:p>
    <w:p w14:paraId="060C210D" w14:textId="77777777" w:rsidR="00A708C7" w:rsidRPr="00A708C7" w:rsidRDefault="00A708C7" w:rsidP="00A708C7">
      <w:pPr>
        <w:pStyle w:val="EndNoteBibliography"/>
        <w:spacing w:after="0"/>
        <w:ind w:left="720" w:hanging="720"/>
      </w:pPr>
      <w:bookmarkStart w:id="109" w:name="_ENREF_109"/>
      <w:r w:rsidRPr="00A708C7">
        <w:t>Wade R (1982b) The System of Administrative and Political Corruption: Canal Irrigation in South India. Journal of Development Studies 18 (3):287</w:t>
      </w:r>
      <w:bookmarkEnd w:id="109"/>
    </w:p>
    <w:p w14:paraId="4112273D" w14:textId="77777777" w:rsidR="00A708C7" w:rsidRPr="00A708C7" w:rsidRDefault="00A708C7" w:rsidP="00A708C7">
      <w:pPr>
        <w:pStyle w:val="EndNoteBibliography"/>
        <w:spacing w:after="0"/>
        <w:ind w:left="720" w:hanging="720"/>
      </w:pPr>
      <w:bookmarkStart w:id="110" w:name="_ENREF_110"/>
      <w:r w:rsidRPr="00A708C7">
        <w:t>Wade R (1985) The market for public office: Why the Indian state is not better at development. World Development 13 (4):467-497</w:t>
      </w:r>
      <w:bookmarkEnd w:id="110"/>
    </w:p>
    <w:p w14:paraId="7CDB1667" w14:textId="77777777" w:rsidR="00A708C7" w:rsidRPr="00A708C7" w:rsidRDefault="00A708C7" w:rsidP="00A708C7">
      <w:pPr>
        <w:pStyle w:val="EndNoteBibliography"/>
        <w:spacing w:after="0"/>
        <w:ind w:left="720" w:hanging="720"/>
      </w:pPr>
      <w:bookmarkStart w:id="111" w:name="_ENREF_111"/>
      <w:r w:rsidRPr="00A708C7">
        <w:t xml:space="preserve">Wade R (1988) Politics and graft: Recruitment, appointment and promotions to public office in India. In: Ward P (ed) Corruption, development and inequality: Soft touch or hard graft. Routledge, New York, </w:t>
      </w:r>
      <w:bookmarkEnd w:id="111"/>
    </w:p>
    <w:p w14:paraId="5F2F5355" w14:textId="77777777" w:rsidR="00A708C7" w:rsidRPr="00A708C7" w:rsidRDefault="00A708C7" w:rsidP="00A708C7">
      <w:pPr>
        <w:pStyle w:val="EndNoteBibliography"/>
        <w:ind w:left="720" w:hanging="720"/>
      </w:pPr>
      <w:bookmarkStart w:id="112" w:name="_ENREF_112"/>
      <w:r w:rsidRPr="00A708C7">
        <w:t>Zwart Fd (1994) The bureaucratic merry-go-round : manipulating the transfer of Indian civil servants. Amsterdam University Press, [Amsterdam]</w:t>
      </w:r>
      <w:bookmarkEnd w:id="112"/>
    </w:p>
    <w:p w14:paraId="38959A63" w14:textId="7BF77423" w:rsidR="00704509" w:rsidRDefault="008C0275">
      <w:r>
        <w:fldChar w:fldCharType="end"/>
      </w:r>
    </w:p>
    <w:sectPr w:rsidR="00704509" w:rsidSect="00D93A7F">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739B8D" w14:textId="77777777" w:rsidR="007A3C7B" w:rsidRDefault="007A3C7B" w:rsidP="000B1B4E">
      <w:pPr>
        <w:spacing w:after="0"/>
      </w:pPr>
      <w:r>
        <w:separator/>
      </w:r>
    </w:p>
  </w:endnote>
  <w:endnote w:type="continuationSeparator" w:id="0">
    <w:p w14:paraId="6094E5B2" w14:textId="77777777" w:rsidR="007A3C7B" w:rsidRDefault="007A3C7B" w:rsidP="000B1B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Courier New"/>
    <w:charset w:val="00"/>
    <w:family w:val="auto"/>
    <w:pitch w:val="variable"/>
    <w:sig w:usb0="00000000"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87E052" w14:textId="77777777" w:rsidR="007A3C7B" w:rsidRDefault="007A3C7B" w:rsidP="000B1B4E">
      <w:pPr>
        <w:spacing w:after="0"/>
      </w:pPr>
      <w:r>
        <w:separator/>
      </w:r>
    </w:p>
  </w:footnote>
  <w:footnote w:type="continuationSeparator" w:id="0">
    <w:p w14:paraId="5B0D9E05" w14:textId="77777777" w:rsidR="007A3C7B" w:rsidRDefault="007A3C7B" w:rsidP="000B1B4E">
      <w:pPr>
        <w:spacing w:after="0"/>
      </w:pPr>
      <w:r>
        <w:continuationSeparator/>
      </w:r>
    </w:p>
  </w:footnote>
  <w:footnote w:id="1">
    <w:p w14:paraId="4524F387" w14:textId="5438B44C" w:rsidR="00434354" w:rsidRDefault="00434354">
      <w:pPr>
        <w:pStyle w:val="FootnoteText"/>
      </w:pPr>
      <w:r>
        <w:rPr>
          <w:rStyle w:val="FootnoteReference"/>
        </w:rPr>
        <w:footnoteRef/>
      </w:r>
      <w:r>
        <w:t xml:space="preserve"> I use the male pronoun here because the vast majority of officers are men. In recent years there has been increasing recruitment of women into the forest department at all ranks, yet they remain a small minor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648756"/>
      <w:docPartObj>
        <w:docPartGallery w:val="Page Numbers (Top of Page)"/>
        <w:docPartUnique/>
      </w:docPartObj>
    </w:sdtPr>
    <w:sdtContent>
      <w:p w14:paraId="55409178" w14:textId="2A4184AA" w:rsidR="00434354" w:rsidRDefault="00434354" w:rsidP="002B6839">
        <w:pPr>
          <w:pStyle w:val="Header"/>
          <w:ind w:firstLine="720"/>
          <w:jc w:val="right"/>
        </w:pPr>
        <w:r>
          <w:t xml:space="preserve">Indian Forest Managers </w:t>
        </w:r>
        <w:r>
          <w:tab/>
        </w:r>
        <w:r>
          <w:tab/>
          <w:t xml:space="preserve">Page </w:t>
        </w:r>
        <w:r>
          <w:rPr>
            <w:b/>
            <w:bCs/>
          </w:rPr>
          <w:fldChar w:fldCharType="begin"/>
        </w:r>
        <w:r>
          <w:rPr>
            <w:b/>
            <w:bCs/>
          </w:rPr>
          <w:instrText xml:space="preserve"> PAGE </w:instrText>
        </w:r>
        <w:r>
          <w:rPr>
            <w:b/>
            <w:bCs/>
          </w:rPr>
          <w:fldChar w:fldCharType="separate"/>
        </w:r>
        <w:r w:rsidR="003E5262">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3E5262">
          <w:rPr>
            <w:b/>
            <w:bCs/>
            <w:noProof/>
          </w:rPr>
          <w:t>19</w:t>
        </w:r>
        <w:r>
          <w:rPr>
            <w:b/>
            <w:bCs/>
          </w:rPr>
          <w:fldChar w:fldCharType="end"/>
        </w:r>
      </w:p>
    </w:sdtContent>
  </w:sdt>
  <w:p w14:paraId="38E9F4C3" w14:textId="77777777" w:rsidR="00434354" w:rsidRDefault="004343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FC4026"/>
    <w:multiLevelType w:val="hybridMultilevel"/>
    <w:tmpl w:val="EE582ECE"/>
    <w:lvl w:ilvl="0" w:tplc="280003B0">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CA72D3"/>
    <w:multiLevelType w:val="hybridMultilevel"/>
    <w:tmpl w:val="A0D8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5F7776"/>
    <w:multiLevelType w:val="hybridMultilevel"/>
    <w:tmpl w:val="A7FACF4A"/>
    <w:lvl w:ilvl="0" w:tplc="76CE2D70">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SpringerBasicAuthorDate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9afa2r6dfsdoetdwp5x009eafws95aatvr&quot;&gt;My EndNote Library&lt;record-ids&gt;&lt;item&gt;43&lt;/item&gt;&lt;item&gt;236&lt;/item&gt;&lt;item&gt;323&lt;/item&gt;&lt;item&gt;336&lt;/item&gt;&lt;item&gt;342&lt;/item&gt;&lt;item&gt;343&lt;/item&gt;&lt;item&gt;779&lt;/item&gt;&lt;item&gt;872&lt;/item&gt;&lt;item&gt;877&lt;/item&gt;&lt;item&gt;880&lt;/item&gt;&lt;item&gt;895&lt;/item&gt;&lt;item&gt;962&lt;/item&gt;&lt;item&gt;963&lt;/item&gt;&lt;item&gt;967&lt;/item&gt;&lt;item&gt;968&lt;/item&gt;&lt;item&gt;1013&lt;/item&gt;&lt;item&gt;1017&lt;/item&gt;&lt;item&gt;1018&lt;/item&gt;&lt;item&gt;1035&lt;/item&gt;&lt;item&gt;1259&lt;/item&gt;&lt;item&gt;1396&lt;/item&gt;&lt;item&gt;1601&lt;/item&gt;&lt;item&gt;1656&lt;/item&gt;&lt;item&gt;1660&lt;/item&gt;&lt;item&gt;1699&lt;/item&gt;&lt;item&gt;1705&lt;/item&gt;&lt;item&gt;1725&lt;/item&gt;&lt;item&gt;1748&lt;/item&gt;&lt;item&gt;1989&lt;/item&gt;&lt;item&gt;2003&lt;/item&gt;&lt;item&gt;2018&lt;/item&gt;&lt;item&gt;2115&lt;/item&gt;&lt;item&gt;2153&lt;/item&gt;&lt;item&gt;2185&lt;/item&gt;&lt;item&gt;2202&lt;/item&gt;&lt;item&gt;2210&lt;/item&gt;&lt;item&gt;2211&lt;/item&gt;&lt;item&gt;2227&lt;/item&gt;&lt;item&gt;2228&lt;/item&gt;&lt;item&gt;2244&lt;/item&gt;&lt;item&gt;2253&lt;/item&gt;&lt;item&gt;2354&lt;/item&gt;&lt;item&gt;2436&lt;/item&gt;&lt;item&gt;2520&lt;/item&gt;&lt;item&gt;2522&lt;/item&gt;&lt;item&gt;2536&lt;/item&gt;&lt;item&gt;2552&lt;/item&gt;&lt;item&gt;2584&lt;/item&gt;&lt;item&gt;2596&lt;/item&gt;&lt;item&gt;2659&lt;/item&gt;&lt;item&gt;2707&lt;/item&gt;&lt;item&gt;2713&lt;/item&gt;&lt;item&gt;2772&lt;/item&gt;&lt;item&gt;2773&lt;/item&gt;&lt;item&gt;2848&lt;/item&gt;&lt;item&gt;2922&lt;/item&gt;&lt;item&gt;3028&lt;/item&gt;&lt;item&gt;3031&lt;/item&gt;&lt;item&gt;3160&lt;/item&gt;&lt;item&gt;3176&lt;/item&gt;&lt;item&gt;3229&lt;/item&gt;&lt;item&gt;3282&lt;/item&gt;&lt;item&gt;3344&lt;/item&gt;&lt;item&gt;3398&lt;/item&gt;&lt;item&gt;3399&lt;/item&gt;&lt;item&gt;3403&lt;/item&gt;&lt;item&gt;3405&lt;/item&gt;&lt;item&gt;3492&lt;/item&gt;&lt;item&gt;3494&lt;/item&gt;&lt;item&gt;3546&lt;/item&gt;&lt;item&gt;3678&lt;/item&gt;&lt;item&gt;3814&lt;/item&gt;&lt;item&gt;3837&lt;/item&gt;&lt;item&gt;3942&lt;/item&gt;&lt;item&gt;4068&lt;/item&gt;&lt;item&gt;4098&lt;/item&gt;&lt;item&gt;4109&lt;/item&gt;&lt;item&gt;4182&lt;/item&gt;&lt;item&gt;4304&lt;/item&gt;&lt;item&gt;4318&lt;/item&gt;&lt;item&gt;4336&lt;/item&gt;&lt;item&gt;4370&lt;/item&gt;&lt;item&gt;4426&lt;/item&gt;&lt;item&gt;4536&lt;/item&gt;&lt;item&gt;4555&lt;/item&gt;&lt;item&gt;4773&lt;/item&gt;&lt;item&gt;4790&lt;/item&gt;&lt;item&gt;4794&lt;/item&gt;&lt;item&gt;4822&lt;/item&gt;&lt;item&gt;4849&lt;/item&gt;&lt;item&gt;4855&lt;/item&gt;&lt;item&gt;4888&lt;/item&gt;&lt;item&gt;4897&lt;/item&gt;&lt;item&gt;4933&lt;/item&gt;&lt;item&gt;5030&lt;/item&gt;&lt;item&gt;5058&lt;/item&gt;&lt;item&gt;5066&lt;/item&gt;&lt;item&gt;5068&lt;/item&gt;&lt;item&gt;5081&lt;/item&gt;&lt;item&gt;5090&lt;/item&gt;&lt;item&gt;5103&lt;/item&gt;&lt;item&gt;5181&lt;/item&gt;&lt;item&gt;5344&lt;/item&gt;&lt;item&gt;5345&lt;/item&gt;&lt;item&gt;5567&lt;/item&gt;&lt;item&gt;5568&lt;/item&gt;&lt;item&gt;5595&lt;/item&gt;&lt;item&gt;5596&lt;/item&gt;&lt;item&gt;5607&lt;/item&gt;&lt;item&gt;5664&lt;/item&gt;&lt;item&gt;5665&lt;/item&gt;&lt;/record-ids&gt;&lt;/item&gt;&lt;/Libraries&gt;"/>
  </w:docVars>
  <w:rsids>
    <w:rsidRoot w:val="0019380F"/>
    <w:rsid w:val="00025B7B"/>
    <w:rsid w:val="00037A13"/>
    <w:rsid w:val="00042542"/>
    <w:rsid w:val="00065CDF"/>
    <w:rsid w:val="00066461"/>
    <w:rsid w:val="00084CEA"/>
    <w:rsid w:val="000953C7"/>
    <w:rsid w:val="000A233A"/>
    <w:rsid w:val="000A5773"/>
    <w:rsid w:val="000A6B3B"/>
    <w:rsid w:val="000B1B4E"/>
    <w:rsid w:val="000B1ED5"/>
    <w:rsid w:val="000B77FB"/>
    <w:rsid w:val="000D7960"/>
    <w:rsid w:val="000E11DE"/>
    <w:rsid w:val="000E2A1D"/>
    <w:rsid w:val="000E5BF3"/>
    <w:rsid w:val="000F1305"/>
    <w:rsid w:val="000F2074"/>
    <w:rsid w:val="00103563"/>
    <w:rsid w:val="0011651C"/>
    <w:rsid w:val="00116DF9"/>
    <w:rsid w:val="00126D3E"/>
    <w:rsid w:val="00126DA0"/>
    <w:rsid w:val="00130D53"/>
    <w:rsid w:val="00137ADF"/>
    <w:rsid w:val="00142915"/>
    <w:rsid w:val="001439FF"/>
    <w:rsid w:val="00146956"/>
    <w:rsid w:val="0015374E"/>
    <w:rsid w:val="00156591"/>
    <w:rsid w:val="00160C27"/>
    <w:rsid w:val="00177522"/>
    <w:rsid w:val="00187DEA"/>
    <w:rsid w:val="0019380F"/>
    <w:rsid w:val="001B7F6D"/>
    <w:rsid w:val="001C0DFA"/>
    <w:rsid w:val="001C1A97"/>
    <w:rsid w:val="001C2C51"/>
    <w:rsid w:val="001D17DE"/>
    <w:rsid w:val="001F0043"/>
    <w:rsid w:val="001F0117"/>
    <w:rsid w:val="001F29BD"/>
    <w:rsid w:val="001F36AE"/>
    <w:rsid w:val="001F7F3B"/>
    <w:rsid w:val="002268A9"/>
    <w:rsid w:val="002302AF"/>
    <w:rsid w:val="00233392"/>
    <w:rsid w:val="00253E8D"/>
    <w:rsid w:val="00256774"/>
    <w:rsid w:val="00264EFC"/>
    <w:rsid w:val="002A6F29"/>
    <w:rsid w:val="002A7D48"/>
    <w:rsid w:val="002B27BE"/>
    <w:rsid w:val="002B6839"/>
    <w:rsid w:val="002B76A4"/>
    <w:rsid w:val="002C22B6"/>
    <w:rsid w:val="002C40EE"/>
    <w:rsid w:val="002C6DC6"/>
    <w:rsid w:val="002C7BCF"/>
    <w:rsid w:val="002D1FF0"/>
    <w:rsid w:val="002D2243"/>
    <w:rsid w:val="002E100D"/>
    <w:rsid w:val="002E3FA1"/>
    <w:rsid w:val="002E7F74"/>
    <w:rsid w:val="002F42C9"/>
    <w:rsid w:val="002F5DA1"/>
    <w:rsid w:val="0030243D"/>
    <w:rsid w:val="00312BD0"/>
    <w:rsid w:val="00313566"/>
    <w:rsid w:val="00314E25"/>
    <w:rsid w:val="003177D4"/>
    <w:rsid w:val="003327E2"/>
    <w:rsid w:val="00332947"/>
    <w:rsid w:val="0034102E"/>
    <w:rsid w:val="003601D5"/>
    <w:rsid w:val="0036497C"/>
    <w:rsid w:val="00373511"/>
    <w:rsid w:val="00377A25"/>
    <w:rsid w:val="00396E53"/>
    <w:rsid w:val="003A3AE8"/>
    <w:rsid w:val="003B3374"/>
    <w:rsid w:val="003B6F89"/>
    <w:rsid w:val="003C56FC"/>
    <w:rsid w:val="003D35D1"/>
    <w:rsid w:val="003D452A"/>
    <w:rsid w:val="003E318C"/>
    <w:rsid w:val="003E363B"/>
    <w:rsid w:val="003E439C"/>
    <w:rsid w:val="003E5262"/>
    <w:rsid w:val="00405881"/>
    <w:rsid w:val="00407D3B"/>
    <w:rsid w:val="00434354"/>
    <w:rsid w:val="00444E42"/>
    <w:rsid w:val="00473E42"/>
    <w:rsid w:val="00475221"/>
    <w:rsid w:val="004838EE"/>
    <w:rsid w:val="00486722"/>
    <w:rsid w:val="00496539"/>
    <w:rsid w:val="004A00C2"/>
    <w:rsid w:val="004B4A7C"/>
    <w:rsid w:val="004B5633"/>
    <w:rsid w:val="004B59F5"/>
    <w:rsid w:val="004B71DA"/>
    <w:rsid w:val="004B7A00"/>
    <w:rsid w:val="004D07ED"/>
    <w:rsid w:val="004E0E59"/>
    <w:rsid w:val="004E1909"/>
    <w:rsid w:val="004E5F35"/>
    <w:rsid w:val="004F68D0"/>
    <w:rsid w:val="00500178"/>
    <w:rsid w:val="005047C6"/>
    <w:rsid w:val="00507442"/>
    <w:rsid w:val="00512D26"/>
    <w:rsid w:val="00513CBF"/>
    <w:rsid w:val="00522C99"/>
    <w:rsid w:val="0052554F"/>
    <w:rsid w:val="0052577F"/>
    <w:rsid w:val="0053127C"/>
    <w:rsid w:val="00556D32"/>
    <w:rsid w:val="005611CC"/>
    <w:rsid w:val="00571741"/>
    <w:rsid w:val="00583601"/>
    <w:rsid w:val="0058525D"/>
    <w:rsid w:val="0059288E"/>
    <w:rsid w:val="00593820"/>
    <w:rsid w:val="005940E7"/>
    <w:rsid w:val="005B42DC"/>
    <w:rsid w:val="005C3E79"/>
    <w:rsid w:val="005C68E2"/>
    <w:rsid w:val="005C7295"/>
    <w:rsid w:val="005D0E0E"/>
    <w:rsid w:val="005D677F"/>
    <w:rsid w:val="005D6AB8"/>
    <w:rsid w:val="005E2CDD"/>
    <w:rsid w:val="005E3803"/>
    <w:rsid w:val="005F68C9"/>
    <w:rsid w:val="006278CA"/>
    <w:rsid w:val="00634949"/>
    <w:rsid w:val="00635670"/>
    <w:rsid w:val="00637CE7"/>
    <w:rsid w:val="00657256"/>
    <w:rsid w:val="006574D2"/>
    <w:rsid w:val="00665967"/>
    <w:rsid w:val="00671435"/>
    <w:rsid w:val="00671E9D"/>
    <w:rsid w:val="006772D4"/>
    <w:rsid w:val="00686454"/>
    <w:rsid w:val="00697F2B"/>
    <w:rsid w:val="006A504B"/>
    <w:rsid w:val="006B6825"/>
    <w:rsid w:val="006C0C20"/>
    <w:rsid w:val="006C1C28"/>
    <w:rsid w:val="006D7C42"/>
    <w:rsid w:val="006E62FB"/>
    <w:rsid w:val="006F0F46"/>
    <w:rsid w:val="006F3B6A"/>
    <w:rsid w:val="006F4A22"/>
    <w:rsid w:val="007025F4"/>
    <w:rsid w:val="00704509"/>
    <w:rsid w:val="00707447"/>
    <w:rsid w:val="007101B4"/>
    <w:rsid w:val="007163A9"/>
    <w:rsid w:val="00756BE6"/>
    <w:rsid w:val="007604FD"/>
    <w:rsid w:val="00766D75"/>
    <w:rsid w:val="00773615"/>
    <w:rsid w:val="0078101E"/>
    <w:rsid w:val="007873AA"/>
    <w:rsid w:val="007979E4"/>
    <w:rsid w:val="007A1EBE"/>
    <w:rsid w:val="007A3C7B"/>
    <w:rsid w:val="007A75CD"/>
    <w:rsid w:val="007B005A"/>
    <w:rsid w:val="007B30B3"/>
    <w:rsid w:val="007B7B97"/>
    <w:rsid w:val="007C391F"/>
    <w:rsid w:val="007D068B"/>
    <w:rsid w:val="007D4237"/>
    <w:rsid w:val="007E326E"/>
    <w:rsid w:val="007E3DBB"/>
    <w:rsid w:val="0081302E"/>
    <w:rsid w:val="00817D48"/>
    <w:rsid w:val="00817E7C"/>
    <w:rsid w:val="0082326D"/>
    <w:rsid w:val="00830326"/>
    <w:rsid w:val="00832274"/>
    <w:rsid w:val="0083631F"/>
    <w:rsid w:val="00842808"/>
    <w:rsid w:val="00853186"/>
    <w:rsid w:val="00860825"/>
    <w:rsid w:val="00864B1B"/>
    <w:rsid w:val="00882A0C"/>
    <w:rsid w:val="00886CC7"/>
    <w:rsid w:val="008A4789"/>
    <w:rsid w:val="008A618D"/>
    <w:rsid w:val="008C0275"/>
    <w:rsid w:val="008C0DA3"/>
    <w:rsid w:val="008D02B1"/>
    <w:rsid w:val="008D7A2E"/>
    <w:rsid w:val="008E4F28"/>
    <w:rsid w:val="008E70AE"/>
    <w:rsid w:val="008F1A54"/>
    <w:rsid w:val="008F2D6E"/>
    <w:rsid w:val="008F506A"/>
    <w:rsid w:val="009053F5"/>
    <w:rsid w:val="00905E00"/>
    <w:rsid w:val="00906BEF"/>
    <w:rsid w:val="009258F1"/>
    <w:rsid w:val="00932E9E"/>
    <w:rsid w:val="009355BE"/>
    <w:rsid w:val="009356C1"/>
    <w:rsid w:val="00936E5C"/>
    <w:rsid w:val="00945CA4"/>
    <w:rsid w:val="00947669"/>
    <w:rsid w:val="009671A0"/>
    <w:rsid w:val="00967B4C"/>
    <w:rsid w:val="00986700"/>
    <w:rsid w:val="00987EF5"/>
    <w:rsid w:val="009913F6"/>
    <w:rsid w:val="009A690D"/>
    <w:rsid w:val="009D077B"/>
    <w:rsid w:val="009D3146"/>
    <w:rsid w:val="009E12DA"/>
    <w:rsid w:val="009F24B0"/>
    <w:rsid w:val="009F4A7C"/>
    <w:rsid w:val="009F50C9"/>
    <w:rsid w:val="00A0282B"/>
    <w:rsid w:val="00A0661E"/>
    <w:rsid w:val="00A07D15"/>
    <w:rsid w:val="00A107EF"/>
    <w:rsid w:val="00A32E3A"/>
    <w:rsid w:val="00A34996"/>
    <w:rsid w:val="00A47BEA"/>
    <w:rsid w:val="00A55EE2"/>
    <w:rsid w:val="00A6290C"/>
    <w:rsid w:val="00A708C7"/>
    <w:rsid w:val="00A86B18"/>
    <w:rsid w:val="00A9748A"/>
    <w:rsid w:val="00AA5075"/>
    <w:rsid w:val="00AB0B76"/>
    <w:rsid w:val="00AE2851"/>
    <w:rsid w:val="00B51B51"/>
    <w:rsid w:val="00B57835"/>
    <w:rsid w:val="00B6685E"/>
    <w:rsid w:val="00B72DD7"/>
    <w:rsid w:val="00B73F44"/>
    <w:rsid w:val="00B7522F"/>
    <w:rsid w:val="00B756DD"/>
    <w:rsid w:val="00BA1A88"/>
    <w:rsid w:val="00BA733E"/>
    <w:rsid w:val="00BC09EB"/>
    <w:rsid w:val="00BD05D6"/>
    <w:rsid w:val="00BE7436"/>
    <w:rsid w:val="00BF0416"/>
    <w:rsid w:val="00C069E3"/>
    <w:rsid w:val="00C22C91"/>
    <w:rsid w:val="00C37D9F"/>
    <w:rsid w:val="00C41BB2"/>
    <w:rsid w:val="00C57AD6"/>
    <w:rsid w:val="00C63F72"/>
    <w:rsid w:val="00C64EE4"/>
    <w:rsid w:val="00C65B3E"/>
    <w:rsid w:val="00C679ED"/>
    <w:rsid w:val="00C71ACE"/>
    <w:rsid w:val="00C73A11"/>
    <w:rsid w:val="00C750A5"/>
    <w:rsid w:val="00C76C61"/>
    <w:rsid w:val="00C84C40"/>
    <w:rsid w:val="00C84F76"/>
    <w:rsid w:val="00C91EE7"/>
    <w:rsid w:val="00C957BC"/>
    <w:rsid w:val="00CA4D0B"/>
    <w:rsid w:val="00CA5259"/>
    <w:rsid w:val="00CA563D"/>
    <w:rsid w:val="00CB02DB"/>
    <w:rsid w:val="00CC20D5"/>
    <w:rsid w:val="00CC7FEC"/>
    <w:rsid w:val="00CD116B"/>
    <w:rsid w:val="00CD53BA"/>
    <w:rsid w:val="00CE0C01"/>
    <w:rsid w:val="00CE251D"/>
    <w:rsid w:val="00CE61FB"/>
    <w:rsid w:val="00CF38F3"/>
    <w:rsid w:val="00CF6801"/>
    <w:rsid w:val="00D03D10"/>
    <w:rsid w:val="00D06F9E"/>
    <w:rsid w:val="00D11B39"/>
    <w:rsid w:val="00D149E7"/>
    <w:rsid w:val="00D21225"/>
    <w:rsid w:val="00D33CF3"/>
    <w:rsid w:val="00D43B6E"/>
    <w:rsid w:val="00D4478F"/>
    <w:rsid w:val="00D47AE1"/>
    <w:rsid w:val="00D513D7"/>
    <w:rsid w:val="00D622D2"/>
    <w:rsid w:val="00D72D29"/>
    <w:rsid w:val="00D818A0"/>
    <w:rsid w:val="00D93A7F"/>
    <w:rsid w:val="00D970E6"/>
    <w:rsid w:val="00DA4A0F"/>
    <w:rsid w:val="00DA6BB5"/>
    <w:rsid w:val="00DC0204"/>
    <w:rsid w:val="00DC2473"/>
    <w:rsid w:val="00DD6116"/>
    <w:rsid w:val="00DD6906"/>
    <w:rsid w:val="00DE77DC"/>
    <w:rsid w:val="00DF69E3"/>
    <w:rsid w:val="00E043B8"/>
    <w:rsid w:val="00E3119A"/>
    <w:rsid w:val="00E32E9C"/>
    <w:rsid w:val="00E37EE1"/>
    <w:rsid w:val="00E45892"/>
    <w:rsid w:val="00E77F8E"/>
    <w:rsid w:val="00E805B3"/>
    <w:rsid w:val="00E81EF4"/>
    <w:rsid w:val="00E82F06"/>
    <w:rsid w:val="00E836B0"/>
    <w:rsid w:val="00E97E32"/>
    <w:rsid w:val="00EA3877"/>
    <w:rsid w:val="00EB3749"/>
    <w:rsid w:val="00EB5377"/>
    <w:rsid w:val="00ED084B"/>
    <w:rsid w:val="00ED0ED8"/>
    <w:rsid w:val="00ED4AEF"/>
    <w:rsid w:val="00EE4609"/>
    <w:rsid w:val="00EF25FA"/>
    <w:rsid w:val="00EF6B99"/>
    <w:rsid w:val="00F23F05"/>
    <w:rsid w:val="00F256D2"/>
    <w:rsid w:val="00F32198"/>
    <w:rsid w:val="00F33322"/>
    <w:rsid w:val="00F33955"/>
    <w:rsid w:val="00F40A37"/>
    <w:rsid w:val="00F45CA9"/>
    <w:rsid w:val="00F6095F"/>
    <w:rsid w:val="00F66E00"/>
    <w:rsid w:val="00F94AA6"/>
    <w:rsid w:val="00FD4A7B"/>
    <w:rsid w:val="00FF3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3758B"/>
  <w15:docId w15:val="{E3168DCC-3667-43DC-8E79-86DF09458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1CE2"/>
    <w:pPr>
      <w:spacing w:after="160"/>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4E88"/>
    <w:pPr>
      <w:ind w:left="720"/>
      <w:contextualSpacing/>
    </w:pPr>
  </w:style>
  <w:style w:type="character" w:styleId="Hyperlink">
    <w:name w:val="Hyperlink"/>
    <w:uiPriority w:val="99"/>
    <w:unhideWhenUsed/>
    <w:rsid w:val="00CD7553"/>
    <w:rPr>
      <w:color w:val="0563C1"/>
      <w:u w:val="single"/>
    </w:rPr>
  </w:style>
  <w:style w:type="paragraph" w:styleId="FootnoteText">
    <w:name w:val="footnote text"/>
    <w:basedOn w:val="Normal"/>
    <w:link w:val="FootnoteTextChar"/>
    <w:uiPriority w:val="99"/>
    <w:semiHidden/>
    <w:unhideWhenUsed/>
    <w:rsid w:val="00031137"/>
    <w:pPr>
      <w:spacing w:after="0"/>
    </w:pPr>
    <w:rPr>
      <w:sz w:val="20"/>
      <w:szCs w:val="20"/>
    </w:rPr>
  </w:style>
  <w:style w:type="character" w:customStyle="1" w:styleId="FootnoteTextChar">
    <w:name w:val="Footnote Text Char"/>
    <w:link w:val="FootnoteText"/>
    <w:uiPriority w:val="99"/>
    <w:semiHidden/>
    <w:rsid w:val="00031137"/>
    <w:rPr>
      <w:rFonts w:ascii="Times New Roman" w:hAnsi="Times New Roman" w:cs="Times New Roman"/>
      <w:sz w:val="20"/>
      <w:szCs w:val="20"/>
    </w:rPr>
  </w:style>
  <w:style w:type="character" w:styleId="FootnoteReference">
    <w:name w:val="footnote reference"/>
    <w:uiPriority w:val="99"/>
    <w:semiHidden/>
    <w:unhideWhenUsed/>
    <w:rsid w:val="00031137"/>
    <w:rPr>
      <w:vertAlign w:val="superscript"/>
    </w:rPr>
  </w:style>
  <w:style w:type="character" w:styleId="CommentReference">
    <w:name w:val="annotation reference"/>
    <w:basedOn w:val="DefaultParagraphFont"/>
    <w:semiHidden/>
    <w:rsid w:val="000E0C75"/>
    <w:rPr>
      <w:sz w:val="18"/>
    </w:rPr>
  </w:style>
  <w:style w:type="paragraph" w:styleId="CommentText">
    <w:name w:val="annotation text"/>
    <w:basedOn w:val="Normal"/>
    <w:link w:val="CommentTextChar"/>
    <w:semiHidden/>
    <w:rsid w:val="000E0C75"/>
  </w:style>
  <w:style w:type="paragraph" w:styleId="CommentSubject">
    <w:name w:val="annotation subject"/>
    <w:basedOn w:val="CommentText"/>
    <w:next w:val="CommentText"/>
    <w:semiHidden/>
    <w:rsid w:val="000E0C75"/>
  </w:style>
  <w:style w:type="paragraph" w:styleId="BalloonText">
    <w:name w:val="Balloon Text"/>
    <w:basedOn w:val="Normal"/>
    <w:semiHidden/>
    <w:rsid w:val="000E0C75"/>
    <w:rPr>
      <w:rFonts w:ascii="Lucida Grande" w:hAnsi="Lucida Grande"/>
      <w:sz w:val="18"/>
      <w:szCs w:val="18"/>
    </w:rPr>
  </w:style>
  <w:style w:type="character" w:styleId="LineNumber">
    <w:name w:val="line number"/>
    <w:basedOn w:val="DefaultParagraphFont"/>
    <w:uiPriority w:val="99"/>
    <w:semiHidden/>
    <w:unhideWhenUsed/>
    <w:rsid w:val="00D93A7F"/>
  </w:style>
  <w:style w:type="paragraph" w:styleId="Header">
    <w:name w:val="header"/>
    <w:basedOn w:val="Normal"/>
    <w:link w:val="HeaderChar"/>
    <w:uiPriority w:val="99"/>
    <w:unhideWhenUsed/>
    <w:rsid w:val="002B6839"/>
    <w:pPr>
      <w:tabs>
        <w:tab w:val="center" w:pos="4680"/>
        <w:tab w:val="right" w:pos="9360"/>
      </w:tabs>
      <w:spacing w:after="0"/>
    </w:pPr>
  </w:style>
  <w:style w:type="character" w:customStyle="1" w:styleId="HeaderChar">
    <w:name w:val="Header Char"/>
    <w:basedOn w:val="DefaultParagraphFont"/>
    <w:link w:val="Header"/>
    <w:uiPriority w:val="99"/>
    <w:rsid w:val="002B6839"/>
    <w:rPr>
      <w:rFonts w:ascii="Times New Roman" w:hAnsi="Times New Roman"/>
      <w:sz w:val="24"/>
      <w:szCs w:val="24"/>
    </w:rPr>
  </w:style>
  <w:style w:type="paragraph" w:styleId="Footer">
    <w:name w:val="footer"/>
    <w:basedOn w:val="Normal"/>
    <w:link w:val="FooterChar"/>
    <w:uiPriority w:val="99"/>
    <w:unhideWhenUsed/>
    <w:rsid w:val="002B6839"/>
    <w:pPr>
      <w:tabs>
        <w:tab w:val="center" w:pos="4680"/>
        <w:tab w:val="right" w:pos="9360"/>
      </w:tabs>
      <w:spacing w:after="0"/>
    </w:pPr>
  </w:style>
  <w:style w:type="character" w:customStyle="1" w:styleId="FooterChar">
    <w:name w:val="Footer Char"/>
    <w:basedOn w:val="DefaultParagraphFont"/>
    <w:link w:val="Footer"/>
    <w:uiPriority w:val="99"/>
    <w:rsid w:val="002B6839"/>
    <w:rPr>
      <w:rFonts w:ascii="Times New Roman" w:hAnsi="Times New Roman"/>
      <w:sz w:val="24"/>
      <w:szCs w:val="24"/>
    </w:rPr>
  </w:style>
  <w:style w:type="character" w:customStyle="1" w:styleId="CommentTextChar">
    <w:name w:val="Comment Text Char"/>
    <w:basedOn w:val="DefaultParagraphFont"/>
    <w:link w:val="CommentText"/>
    <w:semiHidden/>
    <w:rsid w:val="009913F6"/>
    <w:rPr>
      <w:rFonts w:ascii="Times New Roman" w:hAnsi="Times New Roman"/>
      <w:sz w:val="24"/>
      <w:szCs w:val="24"/>
    </w:rPr>
  </w:style>
  <w:style w:type="paragraph" w:customStyle="1" w:styleId="EndNoteBibliographyTitle">
    <w:name w:val="EndNote Bibliography Title"/>
    <w:basedOn w:val="Normal"/>
    <w:link w:val="EndNoteBibliographyTitleChar"/>
    <w:rsid w:val="007025F4"/>
    <w:pPr>
      <w:spacing w:after="0"/>
      <w:jc w:val="center"/>
    </w:pPr>
    <w:rPr>
      <w:noProof/>
    </w:rPr>
  </w:style>
  <w:style w:type="character" w:customStyle="1" w:styleId="EndNoteBibliographyTitleChar">
    <w:name w:val="EndNote Bibliography Title Char"/>
    <w:basedOn w:val="DefaultParagraphFont"/>
    <w:link w:val="EndNoteBibliographyTitle"/>
    <w:rsid w:val="007025F4"/>
    <w:rPr>
      <w:rFonts w:ascii="Times New Roman" w:hAnsi="Times New Roman"/>
      <w:noProof/>
      <w:sz w:val="24"/>
      <w:szCs w:val="24"/>
    </w:rPr>
  </w:style>
  <w:style w:type="paragraph" w:customStyle="1" w:styleId="EndNoteBibliography">
    <w:name w:val="EndNote Bibliography"/>
    <w:basedOn w:val="Normal"/>
    <w:link w:val="EndNoteBibliographyChar"/>
    <w:rsid w:val="007025F4"/>
    <w:rPr>
      <w:noProof/>
    </w:rPr>
  </w:style>
  <w:style w:type="character" w:customStyle="1" w:styleId="EndNoteBibliographyChar">
    <w:name w:val="EndNote Bibliography Char"/>
    <w:basedOn w:val="DefaultParagraphFont"/>
    <w:link w:val="EndNoteBibliography"/>
    <w:rsid w:val="007025F4"/>
    <w:rPr>
      <w:rFonts w:ascii="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orrestf@tamu.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gloenvcha.2015.02.00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landusepol.2012.09.009"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j.worlddev.2014.05.008" TargetMode="External"/><Relationship Id="rId4" Type="http://schemas.openxmlformats.org/officeDocument/2006/relationships/settings" Target="settings.xml"/><Relationship Id="rId9" Type="http://schemas.openxmlformats.org/officeDocument/2006/relationships/hyperlink" Target="http://dx.doi.org/10.1016/j.envsci.2014.06.00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45C22-320B-46AB-8729-244849291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9</Pages>
  <Words>20165</Words>
  <Characters>114941</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What we know and don’t know about the decision-making of forest managers in India, and why it matters for conservation &amp; develo</vt:lpstr>
    </vt:vector>
  </TitlesOfParts>
  <Company>Columbia University</Company>
  <LinksUpToDate>false</LinksUpToDate>
  <CharactersWithSpaces>134837</CharactersWithSpaces>
  <SharedDoc>false</SharedDoc>
  <HLinks>
    <vt:vector size="1404" baseType="variant">
      <vt:variant>
        <vt:i4>7864379</vt:i4>
      </vt:variant>
      <vt:variant>
        <vt:i4>1214</vt:i4>
      </vt:variant>
      <vt:variant>
        <vt:i4>0</vt:i4>
      </vt:variant>
      <vt:variant>
        <vt:i4>5</vt:i4>
      </vt:variant>
      <vt:variant>
        <vt:lpwstr>http://dx.doi.org/10.1016/j.landusepol.2012.09.009</vt:lpwstr>
      </vt:variant>
      <vt:variant>
        <vt:lpwstr/>
      </vt:variant>
      <vt:variant>
        <vt:i4>458829</vt:i4>
      </vt:variant>
      <vt:variant>
        <vt:i4>1211</vt:i4>
      </vt:variant>
      <vt:variant>
        <vt:i4>0</vt:i4>
      </vt:variant>
      <vt:variant>
        <vt:i4>5</vt:i4>
      </vt:variant>
      <vt:variant>
        <vt:lpwstr>http://dx.doi.org/10.1016/j.worlddev.2014.05.008</vt:lpwstr>
      </vt:variant>
      <vt:variant>
        <vt:lpwstr/>
      </vt:variant>
      <vt:variant>
        <vt:i4>7536683</vt:i4>
      </vt:variant>
      <vt:variant>
        <vt:i4>1208</vt:i4>
      </vt:variant>
      <vt:variant>
        <vt:i4>0</vt:i4>
      </vt:variant>
      <vt:variant>
        <vt:i4>5</vt:i4>
      </vt:variant>
      <vt:variant>
        <vt:lpwstr>http://dx.doi.org/10.1016/j.envsci.2014.06.008</vt:lpwstr>
      </vt:variant>
      <vt:variant>
        <vt:lpwstr/>
      </vt:variant>
      <vt:variant>
        <vt:i4>3932227</vt:i4>
      </vt:variant>
      <vt:variant>
        <vt:i4>1202</vt:i4>
      </vt:variant>
      <vt:variant>
        <vt:i4>0</vt:i4>
      </vt:variant>
      <vt:variant>
        <vt:i4>5</vt:i4>
      </vt:variant>
      <vt:variant>
        <vt:lpwstr/>
      </vt:variant>
      <vt:variant>
        <vt:lpwstr>_ENREF_27</vt:lpwstr>
      </vt:variant>
      <vt:variant>
        <vt:i4>3670137</vt:i4>
      </vt:variant>
      <vt:variant>
        <vt:i4>1196</vt:i4>
      </vt:variant>
      <vt:variant>
        <vt:i4>0</vt:i4>
      </vt:variant>
      <vt:variant>
        <vt:i4>5</vt:i4>
      </vt:variant>
      <vt:variant>
        <vt:lpwstr/>
      </vt:variant>
      <vt:variant>
        <vt:lpwstr>_ENREF_139</vt:lpwstr>
      </vt:variant>
      <vt:variant>
        <vt:i4>3670133</vt:i4>
      </vt:variant>
      <vt:variant>
        <vt:i4>1190</vt:i4>
      </vt:variant>
      <vt:variant>
        <vt:i4>0</vt:i4>
      </vt:variant>
      <vt:variant>
        <vt:i4>5</vt:i4>
      </vt:variant>
      <vt:variant>
        <vt:lpwstr/>
      </vt:variant>
      <vt:variant>
        <vt:lpwstr>_ENREF_135</vt:lpwstr>
      </vt:variant>
      <vt:variant>
        <vt:i4>3670132</vt:i4>
      </vt:variant>
      <vt:variant>
        <vt:i4>1187</vt:i4>
      </vt:variant>
      <vt:variant>
        <vt:i4>0</vt:i4>
      </vt:variant>
      <vt:variant>
        <vt:i4>5</vt:i4>
      </vt:variant>
      <vt:variant>
        <vt:lpwstr/>
      </vt:variant>
      <vt:variant>
        <vt:lpwstr>_ENREF_134</vt:lpwstr>
      </vt:variant>
      <vt:variant>
        <vt:i4>720963</vt:i4>
      </vt:variant>
      <vt:variant>
        <vt:i4>1179</vt:i4>
      </vt:variant>
      <vt:variant>
        <vt:i4>0</vt:i4>
      </vt:variant>
      <vt:variant>
        <vt:i4>5</vt:i4>
      </vt:variant>
      <vt:variant>
        <vt:lpwstr/>
      </vt:variant>
      <vt:variant>
        <vt:lpwstr>_ENREF_2</vt:lpwstr>
      </vt:variant>
      <vt:variant>
        <vt:i4>720960</vt:i4>
      </vt:variant>
      <vt:variant>
        <vt:i4>1176</vt:i4>
      </vt:variant>
      <vt:variant>
        <vt:i4>0</vt:i4>
      </vt:variant>
      <vt:variant>
        <vt:i4>5</vt:i4>
      </vt:variant>
      <vt:variant>
        <vt:lpwstr/>
      </vt:variant>
      <vt:variant>
        <vt:lpwstr>_ENREF_1</vt:lpwstr>
      </vt:variant>
      <vt:variant>
        <vt:i4>3801158</vt:i4>
      </vt:variant>
      <vt:variant>
        <vt:i4>1170</vt:i4>
      </vt:variant>
      <vt:variant>
        <vt:i4>0</vt:i4>
      </vt:variant>
      <vt:variant>
        <vt:i4>5</vt:i4>
      </vt:variant>
      <vt:variant>
        <vt:lpwstr/>
      </vt:variant>
      <vt:variant>
        <vt:lpwstr>_ENREF_71</vt:lpwstr>
      </vt:variant>
      <vt:variant>
        <vt:i4>3670137</vt:i4>
      </vt:variant>
      <vt:variant>
        <vt:i4>1164</vt:i4>
      </vt:variant>
      <vt:variant>
        <vt:i4>0</vt:i4>
      </vt:variant>
      <vt:variant>
        <vt:i4>5</vt:i4>
      </vt:variant>
      <vt:variant>
        <vt:lpwstr/>
      </vt:variant>
      <vt:variant>
        <vt:lpwstr>_ENREF_139</vt:lpwstr>
      </vt:variant>
      <vt:variant>
        <vt:i4>3866741</vt:i4>
      </vt:variant>
      <vt:variant>
        <vt:i4>1158</vt:i4>
      </vt:variant>
      <vt:variant>
        <vt:i4>0</vt:i4>
      </vt:variant>
      <vt:variant>
        <vt:i4>5</vt:i4>
      </vt:variant>
      <vt:variant>
        <vt:lpwstr/>
      </vt:variant>
      <vt:variant>
        <vt:lpwstr>_ENREF_105</vt:lpwstr>
      </vt:variant>
      <vt:variant>
        <vt:i4>3670136</vt:i4>
      </vt:variant>
      <vt:variant>
        <vt:i4>1150</vt:i4>
      </vt:variant>
      <vt:variant>
        <vt:i4>0</vt:i4>
      </vt:variant>
      <vt:variant>
        <vt:i4>5</vt:i4>
      </vt:variant>
      <vt:variant>
        <vt:lpwstr/>
      </vt:variant>
      <vt:variant>
        <vt:lpwstr>_ENREF_138</vt:lpwstr>
      </vt:variant>
      <vt:variant>
        <vt:i4>3735620</vt:i4>
      </vt:variant>
      <vt:variant>
        <vt:i4>1144</vt:i4>
      </vt:variant>
      <vt:variant>
        <vt:i4>0</vt:i4>
      </vt:variant>
      <vt:variant>
        <vt:i4>5</vt:i4>
      </vt:variant>
      <vt:variant>
        <vt:lpwstr/>
      </vt:variant>
      <vt:variant>
        <vt:lpwstr>_ENREF_52</vt:lpwstr>
      </vt:variant>
      <vt:variant>
        <vt:i4>3801156</vt:i4>
      </vt:variant>
      <vt:variant>
        <vt:i4>1141</vt:i4>
      </vt:variant>
      <vt:variant>
        <vt:i4>0</vt:i4>
      </vt:variant>
      <vt:variant>
        <vt:i4>5</vt:i4>
      </vt:variant>
      <vt:variant>
        <vt:lpwstr/>
      </vt:variant>
      <vt:variant>
        <vt:lpwstr>_ENREF_51</vt:lpwstr>
      </vt:variant>
      <vt:variant>
        <vt:i4>3866697</vt:i4>
      </vt:variant>
      <vt:variant>
        <vt:i4>1135</vt:i4>
      </vt:variant>
      <vt:variant>
        <vt:i4>0</vt:i4>
      </vt:variant>
      <vt:variant>
        <vt:i4>5</vt:i4>
      </vt:variant>
      <vt:variant>
        <vt:lpwstr/>
      </vt:variant>
      <vt:variant>
        <vt:lpwstr>_ENREF_80</vt:lpwstr>
      </vt:variant>
      <vt:variant>
        <vt:i4>3670137</vt:i4>
      </vt:variant>
      <vt:variant>
        <vt:i4>1129</vt:i4>
      </vt:variant>
      <vt:variant>
        <vt:i4>0</vt:i4>
      </vt:variant>
      <vt:variant>
        <vt:i4>5</vt:i4>
      </vt:variant>
      <vt:variant>
        <vt:lpwstr/>
      </vt:variant>
      <vt:variant>
        <vt:lpwstr>_ENREF_139</vt:lpwstr>
      </vt:variant>
      <vt:variant>
        <vt:i4>3735620</vt:i4>
      </vt:variant>
      <vt:variant>
        <vt:i4>1123</vt:i4>
      </vt:variant>
      <vt:variant>
        <vt:i4>0</vt:i4>
      </vt:variant>
      <vt:variant>
        <vt:i4>5</vt:i4>
      </vt:variant>
      <vt:variant>
        <vt:lpwstr/>
      </vt:variant>
      <vt:variant>
        <vt:lpwstr>_ENREF_52</vt:lpwstr>
      </vt:variant>
      <vt:variant>
        <vt:i4>3801156</vt:i4>
      </vt:variant>
      <vt:variant>
        <vt:i4>1120</vt:i4>
      </vt:variant>
      <vt:variant>
        <vt:i4>0</vt:i4>
      </vt:variant>
      <vt:variant>
        <vt:i4>5</vt:i4>
      </vt:variant>
      <vt:variant>
        <vt:lpwstr/>
      </vt:variant>
      <vt:variant>
        <vt:lpwstr>_ENREF_51</vt:lpwstr>
      </vt:variant>
      <vt:variant>
        <vt:i4>3866742</vt:i4>
      </vt:variant>
      <vt:variant>
        <vt:i4>1114</vt:i4>
      </vt:variant>
      <vt:variant>
        <vt:i4>0</vt:i4>
      </vt:variant>
      <vt:variant>
        <vt:i4>5</vt:i4>
      </vt:variant>
      <vt:variant>
        <vt:lpwstr/>
      </vt:variant>
      <vt:variant>
        <vt:lpwstr>_ENREF_106</vt:lpwstr>
      </vt:variant>
      <vt:variant>
        <vt:i4>3866741</vt:i4>
      </vt:variant>
      <vt:variant>
        <vt:i4>1111</vt:i4>
      </vt:variant>
      <vt:variant>
        <vt:i4>0</vt:i4>
      </vt:variant>
      <vt:variant>
        <vt:i4>5</vt:i4>
      </vt:variant>
      <vt:variant>
        <vt:lpwstr/>
      </vt:variant>
      <vt:variant>
        <vt:lpwstr>_ENREF_105</vt:lpwstr>
      </vt:variant>
      <vt:variant>
        <vt:i4>4128887</vt:i4>
      </vt:variant>
      <vt:variant>
        <vt:i4>1103</vt:i4>
      </vt:variant>
      <vt:variant>
        <vt:i4>0</vt:i4>
      </vt:variant>
      <vt:variant>
        <vt:i4>5</vt:i4>
      </vt:variant>
      <vt:variant>
        <vt:lpwstr/>
      </vt:variant>
      <vt:variant>
        <vt:lpwstr>_ENREF_147</vt:lpwstr>
      </vt:variant>
      <vt:variant>
        <vt:i4>4128886</vt:i4>
      </vt:variant>
      <vt:variant>
        <vt:i4>1100</vt:i4>
      </vt:variant>
      <vt:variant>
        <vt:i4>0</vt:i4>
      </vt:variant>
      <vt:variant>
        <vt:i4>5</vt:i4>
      </vt:variant>
      <vt:variant>
        <vt:lpwstr/>
      </vt:variant>
      <vt:variant>
        <vt:lpwstr>_ENREF_146</vt:lpwstr>
      </vt:variant>
      <vt:variant>
        <vt:i4>4128885</vt:i4>
      </vt:variant>
      <vt:variant>
        <vt:i4>1097</vt:i4>
      </vt:variant>
      <vt:variant>
        <vt:i4>0</vt:i4>
      </vt:variant>
      <vt:variant>
        <vt:i4>5</vt:i4>
      </vt:variant>
      <vt:variant>
        <vt:lpwstr/>
      </vt:variant>
      <vt:variant>
        <vt:lpwstr>_ENREF_145</vt:lpwstr>
      </vt:variant>
      <vt:variant>
        <vt:i4>3866697</vt:i4>
      </vt:variant>
      <vt:variant>
        <vt:i4>1089</vt:i4>
      </vt:variant>
      <vt:variant>
        <vt:i4>0</vt:i4>
      </vt:variant>
      <vt:variant>
        <vt:i4>5</vt:i4>
      </vt:variant>
      <vt:variant>
        <vt:lpwstr/>
      </vt:variant>
      <vt:variant>
        <vt:lpwstr>_ENREF_80</vt:lpwstr>
      </vt:variant>
      <vt:variant>
        <vt:i4>3932227</vt:i4>
      </vt:variant>
      <vt:variant>
        <vt:i4>1083</vt:i4>
      </vt:variant>
      <vt:variant>
        <vt:i4>0</vt:i4>
      </vt:variant>
      <vt:variant>
        <vt:i4>5</vt:i4>
      </vt:variant>
      <vt:variant>
        <vt:lpwstr/>
      </vt:variant>
      <vt:variant>
        <vt:lpwstr>_ENREF_27</vt:lpwstr>
      </vt:variant>
      <vt:variant>
        <vt:i4>3342405</vt:i4>
      </vt:variant>
      <vt:variant>
        <vt:i4>1077</vt:i4>
      </vt:variant>
      <vt:variant>
        <vt:i4>0</vt:i4>
      </vt:variant>
      <vt:variant>
        <vt:i4>5</vt:i4>
      </vt:variant>
      <vt:variant>
        <vt:lpwstr/>
      </vt:variant>
      <vt:variant>
        <vt:lpwstr>_ENREF_48</vt:lpwstr>
      </vt:variant>
      <vt:variant>
        <vt:i4>4128834</vt:i4>
      </vt:variant>
      <vt:variant>
        <vt:i4>1074</vt:i4>
      </vt:variant>
      <vt:variant>
        <vt:i4>0</vt:i4>
      </vt:variant>
      <vt:variant>
        <vt:i4>5</vt:i4>
      </vt:variant>
      <vt:variant>
        <vt:lpwstr/>
      </vt:variant>
      <vt:variant>
        <vt:lpwstr>_ENREF_34</vt:lpwstr>
      </vt:variant>
      <vt:variant>
        <vt:i4>3670082</vt:i4>
      </vt:variant>
      <vt:variant>
        <vt:i4>1071</vt:i4>
      </vt:variant>
      <vt:variant>
        <vt:i4>0</vt:i4>
      </vt:variant>
      <vt:variant>
        <vt:i4>5</vt:i4>
      </vt:variant>
      <vt:variant>
        <vt:lpwstr/>
      </vt:variant>
      <vt:variant>
        <vt:lpwstr>_ENREF_33</vt:lpwstr>
      </vt:variant>
      <vt:variant>
        <vt:i4>3801154</vt:i4>
      </vt:variant>
      <vt:variant>
        <vt:i4>1068</vt:i4>
      </vt:variant>
      <vt:variant>
        <vt:i4>0</vt:i4>
      </vt:variant>
      <vt:variant>
        <vt:i4>5</vt:i4>
      </vt:variant>
      <vt:variant>
        <vt:lpwstr/>
      </vt:variant>
      <vt:variant>
        <vt:lpwstr>_ENREF_31</vt:lpwstr>
      </vt:variant>
      <vt:variant>
        <vt:i4>3801157</vt:i4>
      </vt:variant>
      <vt:variant>
        <vt:i4>1060</vt:i4>
      </vt:variant>
      <vt:variant>
        <vt:i4>0</vt:i4>
      </vt:variant>
      <vt:variant>
        <vt:i4>5</vt:i4>
      </vt:variant>
      <vt:variant>
        <vt:lpwstr/>
      </vt:variant>
      <vt:variant>
        <vt:lpwstr>_ENREF_41</vt:lpwstr>
      </vt:variant>
      <vt:variant>
        <vt:i4>3866694</vt:i4>
      </vt:variant>
      <vt:variant>
        <vt:i4>1054</vt:i4>
      </vt:variant>
      <vt:variant>
        <vt:i4>0</vt:i4>
      </vt:variant>
      <vt:variant>
        <vt:i4>5</vt:i4>
      </vt:variant>
      <vt:variant>
        <vt:lpwstr/>
      </vt:variant>
      <vt:variant>
        <vt:lpwstr>_ENREF_70</vt:lpwstr>
      </vt:variant>
      <vt:variant>
        <vt:i4>3342407</vt:i4>
      </vt:variant>
      <vt:variant>
        <vt:i4>1048</vt:i4>
      </vt:variant>
      <vt:variant>
        <vt:i4>0</vt:i4>
      </vt:variant>
      <vt:variant>
        <vt:i4>5</vt:i4>
      </vt:variant>
      <vt:variant>
        <vt:lpwstr/>
      </vt:variant>
      <vt:variant>
        <vt:lpwstr>_ENREF_68</vt:lpwstr>
      </vt:variant>
      <vt:variant>
        <vt:i4>3932231</vt:i4>
      </vt:variant>
      <vt:variant>
        <vt:i4>1045</vt:i4>
      </vt:variant>
      <vt:variant>
        <vt:i4>0</vt:i4>
      </vt:variant>
      <vt:variant>
        <vt:i4>5</vt:i4>
      </vt:variant>
      <vt:variant>
        <vt:lpwstr/>
      </vt:variant>
      <vt:variant>
        <vt:lpwstr>_ENREF_67</vt:lpwstr>
      </vt:variant>
      <vt:variant>
        <vt:i4>3997767</vt:i4>
      </vt:variant>
      <vt:variant>
        <vt:i4>1042</vt:i4>
      </vt:variant>
      <vt:variant>
        <vt:i4>0</vt:i4>
      </vt:variant>
      <vt:variant>
        <vt:i4>5</vt:i4>
      </vt:variant>
      <vt:variant>
        <vt:lpwstr/>
      </vt:variant>
      <vt:variant>
        <vt:lpwstr>_ENREF_66</vt:lpwstr>
      </vt:variant>
      <vt:variant>
        <vt:i4>3670134</vt:i4>
      </vt:variant>
      <vt:variant>
        <vt:i4>1034</vt:i4>
      </vt:variant>
      <vt:variant>
        <vt:i4>0</vt:i4>
      </vt:variant>
      <vt:variant>
        <vt:i4>5</vt:i4>
      </vt:variant>
      <vt:variant>
        <vt:lpwstr/>
      </vt:variant>
      <vt:variant>
        <vt:lpwstr>_ENREF_136</vt:lpwstr>
      </vt:variant>
      <vt:variant>
        <vt:i4>3670131</vt:i4>
      </vt:variant>
      <vt:variant>
        <vt:i4>1031</vt:i4>
      </vt:variant>
      <vt:variant>
        <vt:i4>0</vt:i4>
      </vt:variant>
      <vt:variant>
        <vt:i4>5</vt:i4>
      </vt:variant>
      <vt:variant>
        <vt:lpwstr/>
      </vt:variant>
      <vt:variant>
        <vt:lpwstr>_ENREF_133</vt:lpwstr>
      </vt:variant>
      <vt:variant>
        <vt:i4>4128840</vt:i4>
      </vt:variant>
      <vt:variant>
        <vt:i4>1028</vt:i4>
      </vt:variant>
      <vt:variant>
        <vt:i4>0</vt:i4>
      </vt:variant>
      <vt:variant>
        <vt:i4>5</vt:i4>
      </vt:variant>
      <vt:variant>
        <vt:lpwstr/>
      </vt:variant>
      <vt:variant>
        <vt:lpwstr>_ENREF_94</vt:lpwstr>
      </vt:variant>
      <vt:variant>
        <vt:i4>3342406</vt:i4>
      </vt:variant>
      <vt:variant>
        <vt:i4>1025</vt:i4>
      </vt:variant>
      <vt:variant>
        <vt:i4>0</vt:i4>
      </vt:variant>
      <vt:variant>
        <vt:i4>5</vt:i4>
      </vt:variant>
      <vt:variant>
        <vt:lpwstr/>
      </vt:variant>
      <vt:variant>
        <vt:lpwstr>_ENREF_78</vt:lpwstr>
      </vt:variant>
      <vt:variant>
        <vt:i4>3932230</vt:i4>
      </vt:variant>
      <vt:variant>
        <vt:i4>1022</vt:i4>
      </vt:variant>
      <vt:variant>
        <vt:i4>0</vt:i4>
      </vt:variant>
      <vt:variant>
        <vt:i4>5</vt:i4>
      </vt:variant>
      <vt:variant>
        <vt:lpwstr/>
      </vt:variant>
      <vt:variant>
        <vt:lpwstr>_ENREF_77</vt:lpwstr>
      </vt:variant>
      <vt:variant>
        <vt:i4>3276871</vt:i4>
      </vt:variant>
      <vt:variant>
        <vt:i4>1019</vt:i4>
      </vt:variant>
      <vt:variant>
        <vt:i4>0</vt:i4>
      </vt:variant>
      <vt:variant>
        <vt:i4>5</vt:i4>
      </vt:variant>
      <vt:variant>
        <vt:lpwstr/>
      </vt:variant>
      <vt:variant>
        <vt:lpwstr>_ENREF_69</vt:lpwstr>
      </vt:variant>
      <vt:variant>
        <vt:i4>4063299</vt:i4>
      </vt:variant>
      <vt:variant>
        <vt:i4>1016</vt:i4>
      </vt:variant>
      <vt:variant>
        <vt:i4>0</vt:i4>
      </vt:variant>
      <vt:variant>
        <vt:i4>5</vt:i4>
      </vt:variant>
      <vt:variant>
        <vt:lpwstr/>
      </vt:variant>
      <vt:variant>
        <vt:lpwstr>_ENREF_25</vt:lpwstr>
      </vt:variant>
      <vt:variant>
        <vt:i4>3735621</vt:i4>
      </vt:variant>
      <vt:variant>
        <vt:i4>1008</vt:i4>
      </vt:variant>
      <vt:variant>
        <vt:i4>0</vt:i4>
      </vt:variant>
      <vt:variant>
        <vt:i4>5</vt:i4>
      </vt:variant>
      <vt:variant>
        <vt:lpwstr/>
      </vt:variant>
      <vt:variant>
        <vt:lpwstr>_ENREF_42</vt:lpwstr>
      </vt:variant>
      <vt:variant>
        <vt:i4>3801157</vt:i4>
      </vt:variant>
      <vt:variant>
        <vt:i4>1005</vt:i4>
      </vt:variant>
      <vt:variant>
        <vt:i4>0</vt:i4>
      </vt:variant>
      <vt:variant>
        <vt:i4>5</vt:i4>
      </vt:variant>
      <vt:variant>
        <vt:lpwstr/>
      </vt:variant>
      <vt:variant>
        <vt:lpwstr>_ENREF_41</vt:lpwstr>
      </vt:variant>
      <vt:variant>
        <vt:i4>3932227</vt:i4>
      </vt:variant>
      <vt:variant>
        <vt:i4>1002</vt:i4>
      </vt:variant>
      <vt:variant>
        <vt:i4>0</vt:i4>
      </vt:variant>
      <vt:variant>
        <vt:i4>5</vt:i4>
      </vt:variant>
      <vt:variant>
        <vt:lpwstr/>
      </vt:variant>
      <vt:variant>
        <vt:lpwstr>_ENREF_27</vt:lpwstr>
      </vt:variant>
      <vt:variant>
        <vt:i4>720969</vt:i4>
      </vt:variant>
      <vt:variant>
        <vt:i4>994</vt:i4>
      </vt:variant>
      <vt:variant>
        <vt:i4>0</vt:i4>
      </vt:variant>
      <vt:variant>
        <vt:i4>5</vt:i4>
      </vt:variant>
      <vt:variant>
        <vt:lpwstr/>
      </vt:variant>
      <vt:variant>
        <vt:lpwstr>_ENREF_8</vt:lpwstr>
      </vt:variant>
      <vt:variant>
        <vt:i4>4128888</vt:i4>
      </vt:variant>
      <vt:variant>
        <vt:i4>986</vt:i4>
      </vt:variant>
      <vt:variant>
        <vt:i4>0</vt:i4>
      </vt:variant>
      <vt:variant>
        <vt:i4>5</vt:i4>
      </vt:variant>
      <vt:variant>
        <vt:lpwstr/>
      </vt:variant>
      <vt:variant>
        <vt:lpwstr>_ENREF_148</vt:lpwstr>
      </vt:variant>
      <vt:variant>
        <vt:i4>720969</vt:i4>
      </vt:variant>
      <vt:variant>
        <vt:i4>978</vt:i4>
      </vt:variant>
      <vt:variant>
        <vt:i4>0</vt:i4>
      </vt:variant>
      <vt:variant>
        <vt:i4>5</vt:i4>
      </vt:variant>
      <vt:variant>
        <vt:lpwstr/>
      </vt:variant>
      <vt:variant>
        <vt:lpwstr>_ENREF_8</vt:lpwstr>
      </vt:variant>
      <vt:variant>
        <vt:i4>720969</vt:i4>
      </vt:variant>
      <vt:variant>
        <vt:i4>970</vt:i4>
      </vt:variant>
      <vt:variant>
        <vt:i4>0</vt:i4>
      </vt:variant>
      <vt:variant>
        <vt:i4>5</vt:i4>
      </vt:variant>
      <vt:variant>
        <vt:lpwstr/>
      </vt:variant>
      <vt:variant>
        <vt:lpwstr>_ENREF_8</vt:lpwstr>
      </vt:variant>
      <vt:variant>
        <vt:i4>3866690</vt:i4>
      </vt:variant>
      <vt:variant>
        <vt:i4>962</vt:i4>
      </vt:variant>
      <vt:variant>
        <vt:i4>0</vt:i4>
      </vt:variant>
      <vt:variant>
        <vt:i4>5</vt:i4>
      </vt:variant>
      <vt:variant>
        <vt:lpwstr/>
      </vt:variant>
      <vt:variant>
        <vt:lpwstr>_ENREF_30</vt:lpwstr>
      </vt:variant>
      <vt:variant>
        <vt:i4>3866742</vt:i4>
      </vt:variant>
      <vt:variant>
        <vt:i4>956</vt:i4>
      </vt:variant>
      <vt:variant>
        <vt:i4>0</vt:i4>
      </vt:variant>
      <vt:variant>
        <vt:i4>5</vt:i4>
      </vt:variant>
      <vt:variant>
        <vt:lpwstr/>
      </vt:variant>
      <vt:variant>
        <vt:lpwstr>_ENREF_106</vt:lpwstr>
      </vt:variant>
      <vt:variant>
        <vt:i4>3866741</vt:i4>
      </vt:variant>
      <vt:variant>
        <vt:i4>953</vt:i4>
      </vt:variant>
      <vt:variant>
        <vt:i4>0</vt:i4>
      </vt:variant>
      <vt:variant>
        <vt:i4>5</vt:i4>
      </vt:variant>
      <vt:variant>
        <vt:lpwstr/>
      </vt:variant>
      <vt:variant>
        <vt:lpwstr>_ENREF_105</vt:lpwstr>
      </vt:variant>
      <vt:variant>
        <vt:i4>3866740</vt:i4>
      </vt:variant>
      <vt:variant>
        <vt:i4>950</vt:i4>
      </vt:variant>
      <vt:variant>
        <vt:i4>0</vt:i4>
      </vt:variant>
      <vt:variant>
        <vt:i4>5</vt:i4>
      </vt:variant>
      <vt:variant>
        <vt:lpwstr/>
      </vt:variant>
      <vt:variant>
        <vt:lpwstr>_ENREF_104</vt:lpwstr>
      </vt:variant>
      <vt:variant>
        <vt:i4>3735620</vt:i4>
      </vt:variant>
      <vt:variant>
        <vt:i4>940</vt:i4>
      </vt:variant>
      <vt:variant>
        <vt:i4>0</vt:i4>
      </vt:variant>
      <vt:variant>
        <vt:i4>5</vt:i4>
      </vt:variant>
      <vt:variant>
        <vt:lpwstr/>
      </vt:variant>
      <vt:variant>
        <vt:lpwstr>_ENREF_52</vt:lpwstr>
      </vt:variant>
      <vt:variant>
        <vt:i4>3801156</vt:i4>
      </vt:variant>
      <vt:variant>
        <vt:i4>937</vt:i4>
      </vt:variant>
      <vt:variant>
        <vt:i4>0</vt:i4>
      </vt:variant>
      <vt:variant>
        <vt:i4>5</vt:i4>
      </vt:variant>
      <vt:variant>
        <vt:lpwstr/>
      </vt:variant>
      <vt:variant>
        <vt:lpwstr>_ENREF_51</vt:lpwstr>
      </vt:variant>
      <vt:variant>
        <vt:i4>3670136</vt:i4>
      </vt:variant>
      <vt:variant>
        <vt:i4>931</vt:i4>
      </vt:variant>
      <vt:variant>
        <vt:i4>0</vt:i4>
      </vt:variant>
      <vt:variant>
        <vt:i4>5</vt:i4>
      </vt:variant>
      <vt:variant>
        <vt:lpwstr/>
      </vt:variant>
      <vt:variant>
        <vt:lpwstr>_ENREF_138</vt:lpwstr>
      </vt:variant>
      <vt:variant>
        <vt:i4>3670137</vt:i4>
      </vt:variant>
      <vt:variant>
        <vt:i4>925</vt:i4>
      </vt:variant>
      <vt:variant>
        <vt:i4>0</vt:i4>
      </vt:variant>
      <vt:variant>
        <vt:i4>5</vt:i4>
      </vt:variant>
      <vt:variant>
        <vt:lpwstr/>
      </vt:variant>
      <vt:variant>
        <vt:lpwstr>_ENREF_139</vt:lpwstr>
      </vt:variant>
      <vt:variant>
        <vt:i4>4128881</vt:i4>
      </vt:variant>
      <vt:variant>
        <vt:i4>919</vt:i4>
      </vt:variant>
      <vt:variant>
        <vt:i4>0</vt:i4>
      </vt:variant>
      <vt:variant>
        <vt:i4>5</vt:i4>
      </vt:variant>
      <vt:variant>
        <vt:lpwstr/>
      </vt:variant>
      <vt:variant>
        <vt:lpwstr>_ENREF_141</vt:lpwstr>
      </vt:variant>
      <vt:variant>
        <vt:i4>3735672</vt:i4>
      </vt:variant>
      <vt:variant>
        <vt:i4>916</vt:i4>
      </vt:variant>
      <vt:variant>
        <vt:i4>0</vt:i4>
      </vt:variant>
      <vt:variant>
        <vt:i4>5</vt:i4>
      </vt:variant>
      <vt:variant>
        <vt:lpwstr/>
      </vt:variant>
      <vt:variant>
        <vt:lpwstr>_ENREF_128</vt:lpwstr>
      </vt:variant>
      <vt:variant>
        <vt:i4>3735668</vt:i4>
      </vt:variant>
      <vt:variant>
        <vt:i4>913</vt:i4>
      </vt:variant>
      <vt:variant>
        <vt:i4>0</vt:i4>
      </vt:variant>
      <vt:variant>
        <vt:i4>5</vt:i4>
      </vt:variant>
      <vt:variant>
        <vt:lpwstr/>
      </vt:variant>
      <vt:variant>
        <vt:lpwstr>_ENREF_124</vt:lpwstr>
      </vt:variant>
      <vt:variant>
        <vt:i4>3670084</vt:i4>
      </vt:variant>
      <vt:variant>
        <vt:i4>910</vt:i4>
      </vt:variant>
      <vt:variant>
        <vt:i4>0</vt:i4>
      </vt:variant>
      <vt:variant>
        <vt:i4>5</vt:i4>
      </vt:variant>
      <vt:variant>
        <vt:lpwstr/>
      </vt:variant>
      <vt:variant>
        <vt:lpwstr>_ENREF_53</vt:lpwstr>
      </vt:variant>
      <vt:variant>
        <vt:i4>3932227</vt:i4>
      </vt:variant>
      <vt:variant>
        <vt:i4>902</vt:i4>
      </vt:variant>
      <vt:variant>
        <vt:i4>0</vt:i4>
      </vt:variant>
      <vt:variant>
        <vt:i4>5</vt:i4>
      </vt:variant>
      <vt:variant>
        <vt:lpwstr/>
      </vt:variant>
      <vt:variant>
        <vt:lpwstr>_ENREF_27</vt:lpwstr>
      </vt:variant>
      <vt:variant>
        <vt:i4>3670137</vt:i4>
      </vt:variant>
      <vt:variant>
        <vt:i4>896</vt:i4>
      </vt:variant>
      <vt:variant>
        <vt:i4>0</vt:i4>
      </vt:variant>
      <vt:variant>
        <vt:i4>5</vt:i4>
      </vt:variant>
      <vt:variant>
        <vt:lpwstr/>
      </vt:variant>
      <vt:variant>
        <vt:lpwstr>_ENREF_139</vt:lpwstr>
      </vt:variant>
      <vt:variant>
        <vt:i4>4063302</vt:i4>
      </vt:variant>
      <vt:variant>
        <vt:i4>890</vt:i4>
      </vt:variant>
      <vt:variant>
        <vt:i4>0</vt:i4>
      </vt:variant>
      <vt:variant>
        <vt:i4>5</vt:i4>
      </vt:variant>
      <vt:variant>
        <vt:lpwstr/>
      </vt:variant>
      <vt:variant>
        <vt:lpwstr>_ENREF_75</vt:lpwstr>
      </vt:variant>
      <vt:variant>
        <vt:i4>3735620</vt:i4>
      </vt:variant>
      <vt:variant>
        <vt:i4>884</vt:i4>
      </vt:variant>
      <vt:variant>
        <vt:i4>0</vt:i4>
      </vt:variant>
      <vt:variant>
        <vt:i4>5</vt:i4>
      </vt:variant>
      <vt:variant>
        <vt:lpwstr/>
      </vt:variant>
      <vt:variant>
        <vt:lpwstr>_ENREF_52</vt:lpwstr>
      </vt:variant>
      <vt:variant>
        <vt:i4>3801156</vt:i4>
      </vt:variant>
      <vt:variant>
        <vt:i4>881</vt:i4>
      </vt:variant>
      <vt:variant>
        <vt:i4>0</vt:i4>
      </vt:variant>
      <vt:variant>
        <vt:i4>5</vt:i4>
      </vt:variant>
      <vt:variant>
        <vt:lpwstr/>
      </vt:variant>
      <vt:variant>
        <vt:lpwstr>_ENREF_51</vt:lpwstr>
      </vt:variant>
      <vt:variant>
        <vt:i4>3801207</vt:i4>
      </vt:variant>
      <vt:variant>
        <vt:i4>875</vt:i4>
      </vt:variant>
      <vt:variant>
        <vt:i4>0</vt:i4>
      </vt:variant>
      <vt:variant>
        <vt:i4>5</vt:i4>
      </vt:variant>
      <vt:variant>
        <vt:lpwstr/>
      </vt:variant>
      <vt:variant>
        <vt:lpwstr>_ENREF_117</vt:lpwstr>
      </vt:variant>
      <vt:variant>
        <vt:i4>3735621</vt:i4>
      </vt:variant>
      <vt:variant>
        <vt:i4>869</vt:i4>
      </vt:variant>
      <vt:variant>
        <vt:i4>0</vt:i4>
      </vt:variant>
      <vt:variant>
        <vt:i4>5</vt:i4>
      </vt:variant>
      <vt:variant>
        <vt:lpwstr/>
      </vt:variant>
      <vt:variant>
        <vt:lpwstr>_ENREF_42</vt:lpwstr>
      </vt:variant>
      <vt:variant>
        <vt:i4>3670137</vt:i4>
      </vt:variant>
      <vt:variant>
        <vt:i4>863</vt:i4>
      </vt:variant>
      <vt:variant>
        <vt:i4>0</vt:i4>
      </vt:variant>
      <vt:variant>
        <vt:i4>5</vt:i4>
      </vt:variant>
      <vt:variant>
        <vt:lpwstr/>
      </vt:variant>
      <vt:variant>
        <vt:lpwstr>_ENREF_139</vt:lpwstr>
      </vt:variant>
      <vt:variant>
        <vt:i4>4128834</vt:i4>
      </vt:variant>
      <vt:variant>
        <vt:i4>857</vt:i4>
      </vt:variant>
      <vt:variant>
        <vt:i4>0</vt:i4>
      </vt:variant>
      <vt:variant>
        <vt:i4>5</vt:i4>
      </vt:variant>
      <vt:variant>
        <vt:lpwstr/>
      </vt:variant>
      <vt:variant>
        <vt:lpwstr>_ENREF_34</vt:lpwstr>
      </vt:variant>
      <vt:variant>
        <vt:i4>3670082</vt:i4>
      </vt:variant>
      <vt:variant>
        <vt:i4>854</vt:i4>
      </vt:variant>
      <vt:variant>
        <vt:i4>0</vt:i4>
      </vt:variant>
      <vt:variant>
        <vt:i4>5</vt:i4>
      </vt:variant>
      <vt:variant>
        <vt:lpwstr/>
      </vt:variant>
      <vt:variant>
        <vt:lpwstr>_ENREF_33</vt:lpwstr>
      </vt:variant>
      <vt:variant>
        <vt:i4>3735618</vt:i4>
      </vt:variant>
      <vt:variant>
        <vt:i4>851</vt:i4>
      </vt:variant>
      <vt:variant>
        <vt:i4>0</vt:i4>
      </vt:variant>
      <vt:variant>
        <vt:i4>5</vt:i4>
      </vt:variant>
      <vt:variant>
        <vt:lpwstr/>
      </vt:variant>
      <vt:variant>
        <vt:lpwstr>_ENREF_32</vt:lpwstr>
      </vt:variant>
      <vt:variant>
        <vt:i4>3801154</vt:i4>
      </vt:variant>
      <vt:variant>
        <vt:i4>848</vt:i4>
      </vt:variant>
      <vt:variant>
        <vt:i4>0</vt:i4>
      </vt:variant>
      <vt:variant>
        <vt:i4>5</vt:i4>
      </vt:variant>
      <vt:variant>
        <vt:lpwstr/>
      </vt:variant>
      <vt:variant>
        <vt:lpwstr>_ENREF_31</vt:lpwstr>
      </vt:variant>
      <vt:variant>
        <vt:i4>3735672</vt:i4>
      </vt:variant>
      <vt:variant>
        <vt:i4>840</vt:i4>
      </vt:variant>
      <vt:variant>
        <vt:i4>0</vt:i4>
      </vt:variant>
      <vt:variant>
        <vt:i4>5</vt:i4>
      </vt:variant>
      <vt:variant>
        <vt:lpwstr/>
      </vt:variant>
      <vt:variant>
        <vt:lpwstr>_ENREF_128</vt:lpwstr>
      </vt:variant>
      <vt:variant>
        <vt:i4>3670137</vt:i4>
      </vt:variant>
      <vt:variant>
        <vt:i4>832</vt:i4>
      </vt:variant>
      <vt:variant>
        <vt:i4>0</vt:i4>
      </vt:variant>
      <vt:variant>
        <vt:i4>5</vt:i4>
      </vt:variant>
      <vt:variant>
        <vt:lpwstr/>
      </vt:variant>
      <vt:variant>
        <vt:lpwstr>_ENREF_139</vt:lpwstr>
      </vt:variant>
      <vt:variant>
        <vt:i4>3997766</vt:i4>
      </vt:variant>
      <vt:variant>
        <vt:i4>829</vt:i4>
      </vt:variant>
      <vt:variant>
        <vt:i4>0</vt:i4>
      </vt:variant>
      <vt:variant>
        <vt:i4>5</vt:i4>
      </vt:variant>
      <vt:variant>
        <vt:lpwstr/>
      </vt:variant>
      <vt:variant>
        <vt:lpwstr>_ENREF_76</vt:lpwstr>
      </vt:variant>
      <vt:variant>
        <vt:i4>4063302</vt:i4>
      </vt:variant>
      <vt:variant>
        <vt:i4>826</vt:i4>
      </vt:variant>
      <vt:variant>
        <vt:i4>0</vt:i4>
      </vt:variant>
      <vt:variant>
        <vt:i4>5</vt:i4>
      </vt:variant>
      <vt:variant>
        <vt:lpwstr/>
      </vt:variant>
      <vt:variant>
        <vt:lpwstr>_ENREF_75</vt:lpwstr>
      </vt:variant>
      <vt:variant>
        <vt:i4>4128838</vt:i4>
      </vt:variant>
      <vt:variant>
        <vt:i4>823</vt:i4>
      </vt:variant>
      <vt:variant>
        <vt:i4>0</vt:i4>
      </vt:variant>
      <vt:variant>
        <vt:i4>5</vt:i4>
      </vt:variant>
      <vt:variant>
        <vt:lpwstr/>
      </vt:variant>
      <vt:variant>
        <vt:lpwstr>_ENREF_74</vt:lpwstr>
      </vt:variant>
      <vt:variant>
        <vt:i4>3670086</vt:i4>
      </vt:variant>
      <vt:variant>
        <vt:i4>820</vt:i4>
      </vt:variant>
      <vt:variant>
        <vt:i4>0</vt:i4>
      </vt:variant>
      <vt:variant>
        <vt:i4>5</vt:i4>
      </vt:variant>
      <vt:variant>
        <vt:lpwstr/>
      </vt:variant>
      <vt:variant>
        <vt:lpwstr>_ENREF_73</vt:lpwstr>
      </vt:variant>
      <vt:variant>
        <vt:i4>3670087</vt:i4>
      </vt:variant>
      <vt:variant>
        <vt:i4>817</vt:i4>
      </vt:variant>
      <vt:variant>
        <vt:i4>0</vt:i4>
      </vt:variant>
      <vt:variant>
        <vt:i4>5</vt:i4>
      </vt:variant>
      <vt:variant>
        <vt:lpwstr/>
      </vt:variant>
      <vt:variant>
        <vt:lpwstr>_ENREF_63</vt:lpwstr>
      </vt:variant>
      <vt:variant>
        <vt:i4>3735623</vt:i4>
      </vt:variant>
      <vt:variant>
        <vt:i4>814</vt:i4>
      </vt:variant>
      <vt:variant>
        <vt:i4>0</vt:i4>
      </vt:variant>
      <vt:variant>
        <vt:i4>5</vt:i4>
      </vt:variant>
      <vt:variant>
        <vt:lpwstr/>
      </vt:variant>
      <vt:variant>
        <vt:lpwstr>_ENREF_62</vt:lpwstr>
      </vt:variant>
      <vt:variant>
        <vt:i4>3801159</vt:i4>
      </vt:variant>
      <vt:variant>
        <vt:i4>811</vt:i4>
      </vt:variant>
      <vt:variant>
        <vt:i4>0</vt:i4>
      </vt:variant>
      <vt:variant>
        <vt:i4>5</vt:i4>
      </vt:variant>
      <vt:variant>
        <vt:lpwstr/>
      </vt:variant>
      <vt:variant>
        <vt:lpwstr>_ENREF_61</vt:lpwstr>
      </vt:variant>
      <vt:variant>
        <vt:i4>3801207</vt:i4>
      </vt:variant>
      <vt:variant>
        <vt:i4>803</vt:i4>
      </vt:variant>
      <vt:variant>
        <vt:i4>0</vt:i4>
      </vt:variant>
      <vt:variant>
        <vt:i4>5</vt:i4>
      </vt:variant>
      <vt:variant>
        <vt:lpwstr/>
      </vt:variant>
      <vt:variant>
        <vt:lpwstr>_ENREF_117</vt:lpwstr>
      </vt:variant>
      <vt:variant>
        <vt:i4>3735621</vt:i4>
      </vt:variant>
      <vt:variant>
        <vt:i4>800</vt:i4>
      </vt:variant>
      <vt:variant>
        <vt:i4>0</vt:i4>
      </vt:variant>
      <vt:variant>
        <vt:i4>5</vt:i4>
      </vt:variant>
      <vt:variant>
        <vt:lpwstr/>
      </vt:variant>
      <vt:variant>
        <vt:lpwstr>_ENREF_42</vt:lpwstr>
      </vt:variant>
      <vt:variant>
        <vt:i4>3342408</vt:i4>
      </vt:variant>
      <vt:variant>
        <vt:i4>794</vt:i4>
      </vt:variant>
      <vt:variant>
        <vt:i4>0</vt:i4>
      </vt:variant>
      <vt:variant>
        <vt:i4>5</vt:i4>
      </vt:variant>
      <vt:variant>
        <vt:lpwstr/>
      </vt:variant>
      <vt:variant>
        <vt:lpwstr>_ENREF_98</vt:lpwstr>
      </vt:variant>
      <vt:variant>
        <vt:i4>3735622</vt:i4>
      </vt:variant>
      <vt:variant>
        <vt:i4>791</vt:i4>
      </vt:variant>
      <vt:variant>
        <vt:i4>0</vt:i4>
      </vt:variant>
      <vt:variant>
        <vt:i4>5</vt:i4>
      </vt:variant>
      <vt:variant>
        <vt:lpwstr/>
      </vt:variant>
      <vt:variant>
        <vt:lpwstr>_ENREF_72</vt:lpwstr>
      </vt:variant>
      <vt:variant>
        <vt:i4>4063300</vt:i4>
      </vt:variant>
      <vt:variant>
        <vt:i4>783</vt:i4>
      </vt:variant>
      <vt:variant>
        <vt:i4>0</vt:i4>
      </vt:variant>
      <vt:variant>
        <vt:i4>5</vt:i4>
      </vt:variant>
      <vt:variant>
        <vt:lpwstr/>
      </vt:variant>
      <vt:variant>
        <vt:lpwstr>_ENREF_55</vt:lpwstr>
      </vt:variant>
      <vt:variant>
        <vt:i4>4128836</vt:i4>
      </vt:variant>
      <vt:variant>
        <vt:i4>780</vt:i4>
      </vt:variant>
      <vt:variant>
        <vt:i4>0</vt:i4>
      </vt:variant>
      <vt:variant>
        <vt:i4>5</vt:i4>
      </vt:variant>
      <vt:variant>
        <vt:lpwstr/>
      </vt:variant>
      <vt:variant>
        <vt:lpwstr>_ENREF_54</vt:lpwstr>
      </vt:variant>
      <vt:variant>
        <vt:i4>3866742</vt:i4>
      </vt:variant>
      <vt:variant>
        <vt:i4>774</vt:i4>
      </vt:variant>
      <vt:variant>
        <vt:i4>0</vt:i4>
      </vt:variant>
      <vt:variant>
        <vt:i4>5</vt:i4>
      </vt:variant>
      <vt:variant>
        <vt:lpwstr/>
      </vt:variant>
      <vt:variant>
        <vt:lpwstr>_ENREF_106</vt:lpwstr>
      </vt:variant>
      <vt:variant>
        <vt:i4>720968</vt:i4>
      </vt:variant>
      <vt:variant>
        <vt:i4>768</vt:i4>
      </vt:variant>
      <vt:variant>
        <vt:i4>0</vt:i4>
      </vt:variant>
      <vt:variant>
        <vt:i4>5</vt:i4>
      </vt:variant>
      <vt:variant>
        <vt:lpwstr/>
      </vt:variant>
      <vt:variant>
        <vt:lpwstr>_ENREF_9</vt:lpwstr>
      </vt:variant>
      <vt:variant>
        <vt:i4>3670137</vt:i4>
      </vt:variant>
      <vt:variant>
        <vt:i4>762</vt:i4>
      </vt:variant>
      <vt:variant>
        <vt:i4>0</vt:i4>
      </vt:variant>
      <vt:variant>
        <vt:i4>5</vt:i4>
      </vt:variant>
      <vt:variant>
        <vt:lpwstr/>
      </vt:variant>
      <vt:variant>
        <vt:lpwstr>_ENREF_139</vt:lpwstr>
      </vt:variant>
      <vt:variant>
        <vt:i4>3735672</vt:i4>
      </vt:variant>
      <vt:variant>
        <vt:i4>759</vt:i4>
      </vt:variant>
      <vt:variant>
        <vt:i4>0</vt:i4>
      </vt:variant>
      <vt:variant>
        <vt:i4>5</vt:i4>
      </vt:variant>
      <vt:variant>
        <vt:lpwstr/>
      </vt:variant>
      <vt:variant>
        <vt:lpwstr>_ENREF_128</vt:lpwstr>
      </vt:variant>
      <vt:variant>
        <vt:i4>3866738</vt:i4>
      </vt:variant>
      <vt:variant>
        <vt:i4>756</vt:i4>
      </vt:variant>
      <vt:variant>
        <vt:i4>0</vt:i4>
      </vt:variant>
      <vt:variant>
        <vt:i4>5</vt:i4>
      </vt:variant>
      <vt:variant>
        <vt:lpwstr/>
      </vt:variant>
      <vt:variant>
        <vt:lpwstr>_ENREF_102</vt:lpwstr>
      </vt:variant>
      <vt:variant>
        <vt:i4>4063303</vt:i4>
      </vt:variant>
      <vt:variant>
        <vt:i4>753</vt:i4>
      </vt:variant>
      <vt:variant>
        <vt:i4>0</vt:i4>
      </vt:variant>
      <vt:variant>
        <vt:i4>5</vt:i4>
      </vt:variant>
      <vt:variant>
        <vt:lpwstr/>
      </vt:variant>
      <vt:variant>
        <vt:lpwstr>_ENREF_65</vt:lpwstr>
      </vt:variant>
      <vt:variant>
        <vt:i4>720964</vt:i4>
      </vt:variant>
      <vt:variant>
        <vt:i4>750</vt:i4>
      </vt:variant>
      <vt:variant>
        <vt:i4>0</vt:i4>
      </vt:variant>
      <vt:variant>
        <vt:i4>5</vt:i4>
      </vt:variant>
      <vt:variant>
        <vt:lpwstr/>
      </vt:variant>
      <vt:variant>
        <vt:lpwstr>_ENREF_5</vt:lpwstr>
      </vt:variant>
      <vt:variant>
        <vt:i4>3866740</vt:i4>
      </vt:variant>
      <vt:variant>
        <vt:i4>742</vt:i4>
      </vt:variant>
      <vt:variant>
        <vt:i4>0</vt:i4>
      </vt:variant>
      <vt:variant>
        <vt:i4>5</vt:i4>
      </vt:variant>
      <vt:variant>
        <vt:lpwstr/>
      </vt:variant>
      <vt:variant>
        <vt:lpwstr>_ENREF_104</vt:lpwstr>
      </vt:variant>
      <vt:variant>
        <vt:i4>3801206</vt:i4>
      </vt:variant>
      <vt:variant>
        <vt:i4>734</vt:i4>
      </vt:variant>
      <vt:variant>
        <vt:i4>0</vt:i4>
      </vt:variant>
      <vt:variant>
        <vt:i4>5</vt:i4>
      </vt:variant>
      <vt:variant>
        <vt:lpwstr/>
      </vt:variant>
      <vt:variant>
        <vt:lpwstr>_ENREF_116</vt:lpwstr>
      </vt:variant>
      <vt:variant>
        <vt:i4>3276868</vt:i4>
      </vt:variant>
      <vt:variant>
        <vt:i4>731</vt:i4>
      </vt:variant>
      <vt:variant>
        <vt:i4>0</vt:i4>
      </vt:variant>
      <vt:variant>
        <vt:i4>5</vt:i4>
      </vt:variant>
      <vt:variant>
        <vt:lpwstr/>
      </vt:variant>
      <vt:variant>
        <vt:lpwstr>_ENREF_59</vt:lpwstr>
      </vt:variant>
      <vt:variant>
        <vt:i4>4063300</vt:i4>
      </vt:variant>
      <vt:variant>
        <vt:i4>728</vt:i4>
      </vt:variant>
      <vt:variant>
        <vt:i4>0</vt:i4>
      </vt:variant>
      <vt:variant>
        <vt:i4>5</vt:i4>
      </vt:variant>
      <vt:variant>
        <vt:lpwstr/>
      </vt:variant>
      <vt:variant>
        <vt:lpwstr>_ENREF_55</vt:lpwstr>
      </vt:variant>
      <vt:variant>
        <vt:i4>3801152</vt:i4>
      </vt:variant>
      <vt:variant>
        <vt:i4>725</vt:i4>
      </vt:variant>
      <vt:variant>
        <vt:i4>0</vt:i4>
      </vt:variant>
      <vt:variant>
        <vt:i4>5</vt:i4>
      </vt:variant>
      <vt:variant>
        <vt:lpwstr/>
      </vt:variant>
      <vt:variant>
        <vt:lpwstr>_ENREF_11</vt:lpwstr>
      </vt:variant>
      <vt:variant>
        <vt:i4>4063304</vt:i4>
      </vt:variant>
      <vt:variant>
        <vt:i4>717</vt:i4>
      </vt:variant>
      <vt:variant>
        <vt:i4>0</vt:i4>
      </vt:variant>
      <vt:variant>
        <vt:i4>5</vt:i4>
      </vt:variant>
      <vt:variant>
        <vt:lpwstr/>
      </vt:variant>
      <vt:variant>
        <vt:lpwstr>_ENREF_95</vt:lpwstr>
      </vt:variant>
      <vt:variant>
        <vt:i4>4128880</vt:i4>
      </vt:variant>
      <vt:variant>
        <vt:i4>711</vt:i4>
      </vt:variant>
      <vt:variant>
        <vt:i4>0</vt:i4>
      </vt:variant>
      <vt:variant>
        <vt:i4>5</vt:i4>
      </vt:variant>
      <vt:variant>
        <vt:lpwstr/>
      </vt:variant>
      <vt:variant>
        <vt:lpwstr>_ENREF_140</vt:lpwstr>
      </vt:variant>
      <vt:variant>
        <vt:i4>3801207</vt:i4>
      </vt:variant>
      <vt:variant>
        <vt:i4>708</vt:i4>
      </vt:variant>
      <vt:variant>
        <vt:i4>0</vt:i4>
      </vt:variant>
      <vt:variant>
        <vt:i4>5</vt:i4>
      </vt:variant>
      <vt:variant>
        <vt:lpwstr/>
      </vt:variant>
      <vt:variant>
        <vt:lpwstr>_ENREF_117</vt:lpwstr>
      </vt:variant>
      <vt:variant>
        <vt:i4>3735621</vt:i4>
      </vt:variant>
      <vt:variant>
        <vt:i4>705</vt:i4>
      </vt:variant>
      <vt:variant>
        <vt:i4>0</vt:i4>
      </vt:variant>
      <vt:variant>
        <vt:i4>5</vt:i4>
      </vt:variant>
      <vt:variant>
        <vt:lpwstr/>
      </vt:variant>
      <vt:variant>
        <vt:lpwstr>_ENREF_42</vt:lpwstr>
      </vt:variant>
      <vt:variant>
        <vt:i4>3735672</vt:i4>
      </vt:variant>
      <vt:variant>
        <vt:i4>697</vt:i4>
      </vt:variant>
      <vt:variant>
        <vt:i4>0</vt:i4>
      </vt:variant>
      <vt:variant>
        <vt:i4>5</vt:i4>
      </vt:variant>
      <vt:variant>
        <vt:lpwstr/>
      </vt:variant>
      <vt:variant>
        <vt:lpwstr>_ENREF_128</vt:lpwstr>
      </vt:variant>
      <vt:variant>
        <vt:i4>3735668</vt:i4>
      </vt:variant>
      <vt:variant>
        <vt:i4>694</vt:i4>
      </vt:variant>
      <vt:variant>
        <vt:i4>0</vt:i4>
      </vt:variant>
      <vt:variant>
        <vt:i4>5</vt:i4>
      </vt:variant>
      <vt:variant>
        <vt:lpwstr/>
      </vt:variant>
      <vt:variant>
        <vt:lpwstr>_ENREF_124</vt:lpwstr>
      </vt:variant>
      <vt:variant>
        <vt:i4>3801205</vt:i4>
      </vt:variant>
      <vt:variant>
        <vt:i4>691</vt:i4>
      </vt:variant>
      <vt:variant>
        <vt:i4>0</vt:i4>
      </vt:variant>
      <vt:variant>
        <vt:i4>5</vt:i4>
      </vt:variant>
      <vt:variant>
        <vt:lpwstr/>
      </vt:variant>
      <vt:variant>
        <vt:lpwstr>_ENREF_115</vt:lpwstr>
      </vt:variant>
      <vt:variant>
        <vt:i4>3670128</vt:i4>
      </vt:variant>
      <vt:variant>
        <vt:i4>683</vt:i4>
      </vt:variant>
      <vt:variant>
        <vt:i4>0</vt:i4>
      </vt:variant>
      <vt:variant>
        <vt:i4>5</vt:i4>
      </vt:variant>
      <vt:variant>
        <vt:lpwstr/>
      </vt:variant>
      <vt:variant>
        <vt:lpwstr>_ENREF_130</vt:lpwstr>
      </vt:variant>
      <vt:variant>
        <vt:i4>3801160</vt:i4>
      </vt:variant>
      <vt:variant>
        <vt:i4>680</vt:i4>
      </vt:variant>
      <vt:variant>
        <vt:i4>0</vt:i4>
      </vt:variant>
      <vt:variant>
        <vt:i4>5</vt:i4>
      </vt:variant>
      <vt:variant>
        <vt:lpwstr/>
      </vt:variant>
      <vt:variant>
        <vt:lpwstr>_ENREF_91</vt:lpwstr>
      </vt:variant>
      <vt:variant>
        <vt:i4>3997760</vt:i4>
      </vt:variant>
      <vt:variant>
        <vt:i4>677</vt:i4>
      </vt:variant>
      <vt:variant>
        <vt:i4>0</vt:i4>
      </vt:variant>
      <vt:variant>
        <vt:i4>5</vt:i4>
      </vt:variant>
      <vt:variant>
        <vt:lpwstr/>
      </vt:variant>
      <vt:variant>
        <vt:lpwstr>_ENREF_16</vt:lpwstr>
      </vt:variant>
      <vt:variant>
        <vt:i4>4063296</vt:i4>
      </vt:variant>
      <vt:variant>
        <vt:i4>674</vt:i4>
      </vt:variant>
      <vt:variant>
        <vt:i4>0</vt:i4>
      </vt:variant>
      <vt:variant>
        <vt:i4>5</vt:i4>
      </vt:variant>
      <vt:variant>
        <vt:lpwstr/>
      </vt:variant>
      <vt:variant>
        <vt:lpwstr>_ENREF_15</vt:lpwstr>
      </vt:variant>
      <vt:variant>
        <vt:i4>3342402</vt:i4>
      </vt:variant>
      <vt:variant>
        <vt:i4>666</vt:i4>
      </vt:variant>
      <vt:variant>
        <vt:i4>0</vt:i4>
      </vt:variant>
      <vt:variant>
        <vt:i4>5</vt:i4>
      </vt:variant>
      <vt:variant>
        <vt:lpwstr/>
      </vt:variant>
      <vt:variant>
        <vt:lpwstr>_ENREF_38</vt:lpwstr>
      </vt:variant>
      <vt:variant>
        <vt:i4>720966</vt:i4>
      </vt:variant>
      <vt:variant>
        <vt:i4>658</vt:i4>
      </vt:variant>
      <vt:variant>
        <vt:i4>0</vt:i4>
      </vt:variant>
      <vt:variant>
        <vt:i4>5</vt:i4>
      </vt:variant>
      <vt:variant>
        <vt:lpwstr/>
      </vt:variant>
      <vt:variant>
        <vt:lpwstr>_ENREF_7</vt:lpwstr>
      </vt:variant>
      <vt:variant>
        <vt:i4>4128836</vt:i4>
      </vt:variant>
      <vt:variant>
        <vt:i4>652</vt:i4>
      </vt:variant>
      <vt:variant>
        <vt:i4>0</vt:i4>
      </vt:variant>
      <vt:variant>
        <vt:i4>5</vt:i4>
      </vt:variant>
      <vt:variant>
        <vt:lpwstr/>
      </vt:variant>
      <vt:variant>
        <vt:lpwstr>_ENREF_54</vt:lpwstr>
      </vt:variant>
      <vt:variant>
        <vt:i4>720966</vt:i4>
      </vt:variant>
      <vt:variant>
        <vt:i4>649</vt:i4>
      </vt:variant>
      <vt:variant>
        <vt:i4>0</vt:i4>
      </vt:variant>
      <vt:variant>
        <vt:i4>5</vt:i4>
      </vt:variant>
      <vt:variant>
        <vt:lpwstr/>
      </vt:variant>
      <vt:variant>
        <vt:lpwstr>_ENREF_7</vt:lpwstr>
      </vt:variant>
      <vt:variant>
        <vt:i4>720967</vt:i4>
      </vt:variant>
      <vt:variant>
        <vt:i4>646</vt:i4>
      </vt:variant>
      <vt:variant>
        <vt:i4>0</vt:i4>
      </vt:variant>
      <vt:variant>
        <vt:i4>5</vt:i4>
      </vt:variant>
      <vt:variant>
        <vt:lpwstr/>
      </vt:variant>
      <vt:variant>
        <vt:lpwstr>_ENREF_6</vt:lpwstr>
      </vt:variant>
      <vt:variant>
        <vt:i4>3866695</vt:i4>
      </vt:variant>
      <vt:variant>
        <vt:i4>638</vt:i4>
      </vt:variant>
      <vt:variant>
        <vt:i4>0</vt:i4>
      </vt:variant>
      <vt:variant>
        <vt:i4>5</vt:i4>
      </vt:variant>
      <vt:variant>
        <vt:lpwstr/>
      </vt:variant>
      <vt:variant>
        <vt:lpwstr>_ENREF_60</vt:lpwstr>
      </vt:variant>
      <vt:variant>
        <vt:i4>3670137</vt:i4>
      </vt:variant>
      <vt:variant>
        <vt:i4>632</vt:i4>
      </vt:variant>
      <vt:variant>
        <vt:i4>0</vt:i4>
      </vt:variant>
      <vt:variant>
        <vt:i4>5</vt:i4>
      </vt:variant>
      <vt:variant>
        <vt:lpwstr/>
      </vt:variant>
      <vt:variant>
        <vt:lpwstr>_ENREF_139</vt:lpwstr>
      </vt:variant>
      <vt:variant>
        <vt:i4>3801201</vt:i4>
      </vt:variant>
      <vt:variant>
        <vt:i4>626</vt:i4>
      </vt:variant>
      <vt:variant>
        <vt:i4>0</vt:i4>
      </vt:variant>
      <vt:variant>
        <vt:i4>5</vt:i4>
      </vt:variant>
      <vt:variant>
        <vt:lpwstr/>
      </vt:variant>
      <vt:variant>
        <vt:lpwstr>_ENREF_111</vt:lpwstr>
      </vt:variant>
      <vt:variant>
        <vt:i4>3670083</vt:i4>
      </vt:variant>
      <vt:variant>
        <vt:i4>620</vt:i4>
      </vt:variant>
      <vt:variant>
        <vt:i4>0</vt:i4>
      </vt:variant>
      <vt:variant>
        <vt:i4>5</vt:i4>
      </vt:variant>
      <vt:variant>
        <vt:lpwstr/>
      </vt:variant>
      <vt:variant>
        <vt:lpwstr>_ENREF_23</vt:lpwstr>
      </vt:variant>
      <vt:variant>
        <vt:i4>3801161</vt:i4>
      </vt:variant>
      <vt:variant>
        <vt:i4>614</vt:i4>
      </vt:variant>
      <vt:variant>
        <vt:i4>0</vt:i4>
      </vt:variant>
      <vt:variant>
        <vt:i4>5</vt:i4>
      </vt:variant>
      <vt:variant>
        <vt:lpwstr/>
      </vt:variant>
      <vt:variant>
        <vt:lpwstr>_ENREF_81</vt:lpwstr>
      </vt:variant>
      <vt:variant>
        <vt:i4>3997768</vt:i4>
      </vt:variant>
      <vt:variant>
        <vt:i4>606</vt:i4>
      </vt:variant>
      <vt:variant>
        <vt:i4>0</vt:i4>
      </vt:variant>
      <vt:variant>
        <vt:i4>5</vt:i4>
      </vt:variant>
      <vt:variant>
        <vt:lpwstr/>
      </vt:variant>
      <vt:variant>
        <vt:lpwstr>_ENREF_96</vt:lpwstr>
      </vt:variant>
      <vt:variant>
        <vt:i4>3276869</vt:i4>
      </vt:variant>
      <vt:variant>
        <vt:i4>603</vt:i4>
      </vt:variant>
      <vt:variant>
        <vt:i4>0</vt:i4>
      </vt:variant>
      <vt:variant>
        <vt:i4>5</vt:i4>
      </vt:variant>
      <vt:variant>
        <vt:lpwstr/>
      </vt:variant>
      <vt:variant>
        <vt:lpwstr>_ENREF_49</vt:lpwstr>
      </vt:variant>
      <vt:variant>
        <vt:i4>3866745</vt:i4>
      </vt:variant>
      <vt:variant>
        <vt:i4>595</vt:i4>
      </vt:variant>
      <vt:variant>
        <vt:i4>0</vt:i4>
      </vt:variant>
      <vt:variant>
        <vt:i4>5</vt:i4>
      </vt:variant>
      <vt:variant>
        <vt:lpwstr/>
      </vt:variant>
      <vt:variant>
        <vt:lpwstr>_ENREF_109</vt:lpwstr>
      </vt:variant>
      <vt:variant>
        <vt:i4>3276872</vt:i4>
      </vt:variant>
      <vt:variant>
        <vt:i4>592</vt:i4>
      </vt:variant>
      <vt:variant>
        <vt:i4>0</vt:i4>
      </vt:variant>
      <vt:variant>
        <vt:i4>5</vt:i4>
      </vt:variant>
      <vt:variant>
        <vt:lpwstr/>
      </vt:variant>
      <vt:variant>
        <vt:lpwstr>_ENREF_99</vt:lpwstr>
      </vt:variant>
      <vt:variant>
        <vt:i4>3670089</vt:i4>
      </vt:variant>
      <vt:variant>
        <vt:i4>589</vt:i4>
      </vt:variant>
      <vt:variant>
        <vt:i4>0</vt:i4>
      </vt:variant>
      <vt:variant>
        <vt:i4>5</vt:i4>
      </vt:variant>
      <vt:variant>
        <vt:lpwstr/>
      </vt:variant>
      <vt:variant>
        <vt:lpwstr>_ENREF_83</vt:lpwstr>
      </vt:variant>
      <vt:variant>
        <vt:i4>3932229</vt:i4>
      </vt:variant>
      <vt:variant>
        <vt:i4>586</vt:i4>
      </vt:variant>
      <vt:variant>
        <vt:i4>0</vt:i4>
      </vt:variant>
      <vt:variant>
        <vt:i4>5</vt:i4>
      </vt:variant>
      <vt:variant>
        <vt:lpwstr/>
      </vt:variant>
      <vt:variant>
        <vt:lpwstr>_ENREF_47</vt:lpwstr>
      </vt:variant>
      <vt:variant>
        <vt:i4>3997765</vt:i4>
      </vt:variant>
      <vt:variant>
        <vt:i4>583</vt:i4>
      </vt:variant>
      <vt:variant>
        <vt:i4>0</vt:i4>
      </vt:variant>
      <vt:variant>
        <vt:i4>5</vt:i4>
      </vt:variant>
      <vt:variant>
        <vt:lpwstr/>
      </vt:variant>
      <vt:variant>
        <vt:lpwstr>_ENREF_46</vt:lpwstr>
      </vt:variant>
      <vt:variant>
        <vt:i4>3735624</vt:i4>
      </vt:variant>
      <vt:variant>
        <vt:i4>575</vt:i4>
      </vt:variant>
      <vt:variant>
        <vt:i4>0</vt:i4>
      </vt:variant>
      <vt:variant>
        <vt:i4>5</vt:i4>
      </vt:variant>
      <vt:variant>
        <vt:lpwstr/>
      </vt:variant>
      <vt:variant>
        <vt:lpwstr>_ENREF_92</vt:lpwstr>
      </vt:variant>
      <vt:variant>
        <vt:i4>3276864</vt:i4>
      </vt:variant>
      <vt:variant>
        <vt:i4>569</vt:i4>
      </vt:variant>
      <vt:variant>
        <vt:i4>0</vt:i4>
      </vt:variant>
      <vt:variant>
        <vt:i4>5</vt:i4>
      </vt:variant>
      <vt:variant>
        <vt:lpwstr/>
      </vt:variant>
      <vt:variant>
        <vt:lpwstr>_ENREF_19</vt:lpwstr>
      </vt:variant>
      <vt:variant>
        <vt:i4>3932224</vt:i4>
      </vt:variant>
      <vt:variant>
        <vt:i4>563</vt:i4>
      </vt:variant>
      <vt:variant>
        <vt:i4>0</vt:i4>
      </vt:variant>
      <vt:variant>
        <vt:i4>5</vt:i4>
      </vt:variant>
      <vt:variant>
        <vt:lpwstr/>
      </vt:variant>
      <vt:variant>
        <vt:lpwstr>_ENREF_17</vt:lpwstr>
      </vt:variant>
      <vt:variant>
        <vt:i4>3276869</vt:i4>
      </vt:variant>
      <vt:variant>
        <vt:i4>557</vt:i4>
      </vt:variant>
      <vt:variant>
        <vt:i4>0</vt:i4>
      </vt:variant>
      <vt:variant>
        <vt:i4>5</vt:i4>
      </vt:variant>
      <vt:variant>
        <vt:lpwstr/>
      </vt:variant>
      <vt:variant>
        <vt:lpwstr>_ENREF_49</vt:lpwstr>
      </vt:variant>
      <vt:variant>
        <vt:i4>4063344</vt:i4>
      </vt:variant>
      <vt:variant>
        <vt:i4>551</vt:i4>
      </vt:variant>
      <vt:variant>
        <vt:i4>0</vt:i4>
      </vt:variant>
      <vt:variant>
        <vt:i4>5</vt:i4>
      </vt:variant>
      <vt:variant>
        <vt:lpwstr/>
      </vt:variant>
      <vt:variant>
        <vt:lpwstr>_ENREF_150</vt:lpwstr>
      </vt:variant>
      <vt:variant>
        <vt:i4>3670137</vt:i4>
      </vt:variant>
      <vt:variant>
        <vt:i4>543</vt:i4>
      </vt:variant>
      <vt:variant>
        <vt:i4>0</vt:i4>
      </vt:variant>
      <vt:variant>
        <vt:i4>5</vt:i4>
      </vt:variant>
      <vt:variant>
        <vt:lpwstr/>
      </vt:variant>
      <vt:variant>
        <vt:lpwstr>_ENREF_139</vt:lpwstr>
      </vt:variant>
      <vt:variant>
        <vt:i4>3866741</vt:i4>
      </vt:variant>
      <vt:variant>
        <vt:i4>537</vt:i4>
      </vt:variant>
      <vt:variant>
        <vt:i4>0</vt:i4>
      </vt:variant>
      <vt:variant>
        <vt:i4>5</vt:i4>
      </vt:variant>
      <vt:variant>
        <vt:lpwstr/>
      </vt:variant>
      <vt:variant>
        <vt:lpwstr>_ENREF_105</vt:lpwstr>
      </vt:variant>
      <vt:variant>
        <vt:i4>4128887</vt:i4>
      </vt:variant>
      <vt:variant>
        <vt:i4>529</vt:i4>
      </vt:variant>
      <vt:variant>
        <vt:i4>0</vt:i4>
      </vt:variant>
      <vt:variant>
        <vt:i4>5</vt:i4>
      </vt:variant>
      <vt:variant>
        <vt:lpwstr/>
      </vt:variant>
      <vt:variant>
        <vt:lpwstr>_ENREF_147</vt:lpwstr>
      </vt:variant>
      <vt:variant>
        <vt:i4>4128886</vt:i4>
      </vt:variant>
      <vt:variant>
        <vt:i4>526</vt:i4>
      </vt:variant>
      <vt:variant>
        <vt:i4>0</vt:i4>
      </vt:variant>
      <vt:variant>
        <vt:i4>5</vt:i4>
      </vt:variant>
      <vt:variant>
        <vt:lpwstr/>
      </vt:variant>
      <vt:variant>
        <vt:lpwstr>_ENREF_146</vt:lpwstr>
      </vt:variant>
      <vt:variant>
        <vt:i4>4128885</vt:i4>
      </vt:variant>
      <vt:variant>
        <vt:i4>523</vt:i4>
      </vt:variant>
      <vt:variant>
        <vt:i4>0</vt:i4>
      </vt:variant>
      <vt:variant>
        <vt:i4>5</vt:i4>
      </vt:variant>
      <vt:variant>
        <vt:lpwstr/>
      </vt:variant>
      <vt:variant>
        <vt:lpwstr>_ENREF_145</vt:lpwstr>
      </vt:variant>
      <vt:variant>
        <vt:i4>4128884</vt:i4>
      </vt:variant>
      <vt:variant>
        <vt:i4>520</vt:i4>
      </vt:variant>
      <vt:variant>
        <vt:i4>0</vt:i4>
      </vt:variant>
      <vt:variant>
        <vt:i4>5</vt:i4>
      </vt:variant>
      <vt:variant>
        <vt:lpwstr/>
      </vt:variant>
      <vt:variant>
        <vt:lpwstr>_ENREF_144</vt:lpwstr>
      </vt:variant>
      <vt:variant>
        <vt:i4>4063305</vt:i4>
      </vt:variant>
      <vt:variant>
        <vt:i4>512</vt:i4>
      </vt:variant>
      <vt:variant>
        <vt:i4>0</vt:i4>
      </vt:variant>
      <vt:variant>
        <vt:i4>5</vt:i4>
      </vt:variant>
      <vt:variant>
        <vt:lpwstr/>
      </vt:variant>
      <vt:variant>
        <vt:lpwstr>_ENREF_85</vt:lpwstr>
      </vt:variant>
      <vt:variant>
        <vt:i4>3866691</vt:i4>
      </vt:variant>
      <vt:variant>
        <vt:i4>506</vt:i4>
      </vt:variant>
      <vt:variant>
        <vt:i4>0</vt:i4>
      </vt:variant>
      <vt:variant>
        <vt:i4>5</vt:i4>
      </vt:variant>
      <vt:variant>
        <vt:lpwstr/>
      </vt:variant>
      <vt:variant>
        <vt:lpwstr>_ENREF_20</vt:lpwstr>
      </vt:variant>
      <vt:variant>
        <vt:i4>4128885</vt:i4>
      </vt:variant>
      <vt:variant>
        <vt:i4>500</vt:i4>
      </vt:variant>
      <vt:variant>
        <vt:i4>0</vt:i4>
      </vt:variant>
      <vt:variant>
        <vt:i4>5</vt:i4>
      </vt:variant>
      <vt:variant>
        <vt:lpwstr/>
      </vt:variant>
      <vt:variant>
        <vt:lpwstr>_ENREF_145</vt:lpwstr>
      </vt:variant>
      <vt:variant>
        <vt:i4>3276870</vt:i4>
      </vt:variant>
      <vt:variant>
        <vt:i4>494</vt:i4>
      </vt:variant>
      <vt:variant>
        <vt:i4>0</vt:i4>
      </vt:variant>
      <vt:variant>
        <vt:i4>5</vt:i4>
      </vt:variant>
      <vt:variant>
        <vt:lpwstr/>
      </vt:variant>
      <vt:variant>
        <vt:lpwstr>_ENREF_79</vt:lpwstr>
      </vt:variant>
      <vt:variant>
        <vt:i4>3276864</vt:i4>
      </vt:variant>
      <vt:variant>
        <vt:i4>488</vt:i4>
      </vt:variant>
      <vt:variant>
        <vt:i4>0</vt:i4>
      </vt:variant>
      <vt:variant>
        <vt:i4>5</vt:i4>
      </vt:variant>
      <vt:variant>
        <vt:lpwstr/>
      </vt:variant>
      <vt:variant>
        <vt:lpwstr>_ENREF_19</vt:lpwstr>
      </vt:variant>
      <vt:variant>
        <vt:i4>3866692</vt:i4>
      </vt:variant>
      <vt:variant>
        <vt:i4>482</vt:i4>
      </vt:variant>
      <vt:variant>
        <vt:i4>0</vt:i4>
      </vt:variant>
      <vt:variant>
        <vt:i4>5</vt:i4>
      </vt:variant>
      <vt:variant>
        <vt:lpwstr/>
      </vt:variant>
      <vt:variant>
        <vt:lpwstr>_ENREF_50</vt:lpwstr>
      </vt:variant>
      <vt:variant>
        <vt:i4>3866741</vt:i4>
      </vt:variant>
      <vt:variant>
        <vt:i4>476</vt:i4>
      </vt:variant>
      <vt:variant>
        <vt:i4>0</vt:i4>
      </vt:variant>
      <vt:variant>
        <vt:i4>5</vt:i4>
      </vt:variant>
      <vt:variant>
        <vt:lpwstr/>
      </vt:variant>
      <vt:variant>
        <vt:lpwstr>_ENREF_105</vt:lpwstr>
      </vt:variant>
      <vt:variant>
        <vt:i4>4128885</vt:i4>
      </vt:variant>
      <vt:variant>
        <vt:i4>468</vt:i4>
      </vt:variant>
      <vt:variant>
        <vt:i4>0</vt:i4>
      </vt:variant>
      <vt:variant>
        <vt:i4>5</vt:i4>
      </vt:variant>
      <vt:variant>
        <vt:lpwstr/>
      </vt:variant>
      <vt:variant>
        <vt:lpwstr>_ENREF_145</vt:lpwstr>
      </vt:variant>
      <vt:variant>
        <vt:i4>3866741</vt:i4>
      </vt:variant>
      <vt:variant>
        <vt:i4>462</vt:i4>
      </vt:variant>
      <vt:variant>
        <vt:i4>0</vt:i4>
      </vt:variant>
      <vt:variant>
        <vt:i4>5</vt:i4>
      </vt:variant>
      <vt:variant>
        <vt:lpwstr/>
      </vt:variant>
      <vt:variant>
        <vt:lpwstr>_ENREF_105</vt:lpwstr>
      </vt:variant>
      <vt:variant>
        <vt:i4>3276864</vt:i4>
      </vt:variant>
      <vt:variant>
        <vt:i4>454</vt:i4>
      </vt:variant>
      <vt:variant>
        <vt:i4>0</vt:i4>
      </vt:variant>
      <vt:variant>
        <vt:i4>5</vt:i4>
      </vt:variant>
      <vt:variant>
        <vt:lpwstr/>
      </vt:variant>
      <vt:variant>
        <vt:lpwstr>_ENREF_19</vt:lpwstr>
      </vt:variant>
      <vt:variant>
        <vt:i4>4128885</vt:i4>
      </vt:variant>
      <vt:variant>
        <vt:i4>448</vt:i4>
      </vt:variant>
      <vt:variant>
        <vt:i4>0</vt:i4>
      </vt:variant>
      <vt:variant>
        <vt:i4>5</vt:i4>
      </vt:variant>
      <vt:variant>
        <vt:lpwstr/>
      </vt:variant>
      <vt:variant>
        <vt:lpwstr>_ENREF_145</vt:lpwstr>
      </vt:variant>
      <vt:variant>
        <vt:i4>3866688</vt:i4>
      </vt:variant>
      <vt:variant>
        <vt:i4>442</vt:i4>
      </vt:variant>
      <vt:variant>
        <vt:i4>0</vt:i4>
      </vt:variant>
      <vt:variant>
        <vt:i4>5</vt:i4>
      </vt:variant>
      <vt:variant>
        <vt:lpwstr/>
      </vt:variant>
      <vt:variant>
        <vt:lpwstr>_ENREF_10</vt:lpwstr>
      </vt:variant>
      <vt:variant>
        <vt:i4>3866693</vt:i4>
      </vt:variant>
      <vt:variant>
        <vt:i4>434</vt:i4>
      </vt:variant>
      <vt:variant>
        <vt:i4>0</vt:i4>
      </vt:variant>
      <vt:variant>
        <vt:i4>5</vt:i4>
      </vt:variant>
      <vt:variant>
        <vt:lpwstr/>
      </vt:variant>
      <vt:variant>
        <vt:lpwstr>_ENREF_40</vt:lpwstr>
      </vt:variant>
      <vt:variant>
        <vt:i4>3866743</vt:i4>
      </vt:variant>
      <vt:variant>
        <vt:i4>428</vt:i4>
      </vt:variant>
      <vt:variant>
        <vt:i4>0</vt:i4>
      </vt:variant>
      <vt:variant>
        <vt:i4>5</vt:i4>
      </vt:variant>
      <vt:variant>
        <vt:lpwstr/>
      </vt:variant>
      <vt:variant>
        <vt:lpwstr>_ENREF_107</vt:lpwstr>
      </vt:variant>
      <vt:variant>
        <vt:i4>3670088</vt:i4>
      </vt:variant>
      <vt:variant>
        <vt:i4>425</vt:i4>
      </vt:variant>
      <vt:variant>
        <vt:i4>0</vt:i4>
      </vt:variant>
      <vt:variant>
        <vt:i4>5</vt:i4>
      </vt:variant>
      <vt:variant>
        <vt:lpwstr/>
      </vt:variant>
      <vt:variant>
        <vt:lpwstr>_ENREF_93</vt:lpwstr>
      </vt:variant>
      <vt:variant>
        <vt:i4>4063301</vt:i4>
      </vt:variant>
      <vt:variant>
        <vt:i4>422</vt:i4>
      </vt:variant>
      <vt:variant>
        <vt:i4>0</vt:i4>
      </vt:variant>
      <vt:variant>
        <vt:i4>5</vt:i4>
      </vt:variant>
      <vt:variant>
        <vt:lpwstr/>
      </vt:variant>
      <vt:variant>
        <vt:lpwstr>_ENREF_45</vt:lpwstr>
      </vt:variant>
      <vt:variant>
        <vt:i4>3276866</vt:i4>
      </vt:variant>
      <vt:variant>
        <vt:i4>414</vt:i4>
      </vt:variant>
      <vt:variant>
        <vt:i4>0</vt:i4>
      </vt:variant>
      <vt:variant>
        <vt:i4>5</vt:i4>
      </vt:variant>
      <vt:variant>
        <vt:lpwstr/>
      </vt:variant>
      <vt:variant>
        <vt:lpwstr>_ENREF_39</vt:lpwstr>
      </vt:variant>
      <vt:variant>
        <vt:i4>4128883</vt:i4>
      </vt:variant>
      <vt:variant>
        <vt:i4>406</vt:i4>
      </vt:variant>
      <vt:variant>
        <vt:i4>0</vt:i4>
      </vt:variant>
      <vt:variant>
        <vt:i4>5</vt:i4>
      </vt:variant>
      <vt:variant>
        <vt:lpwstr/>
      </vt:variant>
      <vt:variant>
        <vt:lpwstr>_ENREF_143</vt:lpwstr>
      </vt:variant>
      <vt:variant>
        <vt:i4>4128882</vt:i4>
      </vt:variant>
      <vt:variant>
        <vt:i4>403</vt:i4>
      </vt:variant>
      <vt:variant>
        <vt:i4>0</vt:i4>
      </vt:variant>
      <vt:variant>
        <vt:i4>5</vt:i4>
      </vt:variant>
      <vt:variant>
        <vt:lpwstr/>
      </vt:variant>
      <vt:variant>
        <vt:lpwstr>_ENREF_142</vt:lpwstr>
      </vt:variant>
      <vt:variant>
        <vt:i4>3801203</vt:i4>
      </vt:variant>
      <vt:variant>
        <vt:i4>400</vt:i4>
      </vt:variant>
      <vt:variant>
        <vt:i4>0</vt:i4>
      </vt:variant>
      <vt:variant>
        <vt:i4>5</vt:i4>
      </vt:variant>
      <vt:variant>
        <vt:lpwstr/>
      </vt:variant>
      <vt:variant>
        <vt:lpwstr>_ENREF_113</vt:lpwstr>
      </vt:variant>
      <vt:variant>
        <vt:i4>3997763</vt:i4>
      </vt:variant>
      <vt:variant>
        <vt:i4>397</vt:i4>
      </vt:variant>
      <vt:variant>
        <vt:i4>0</vt:i4>
      </vt:variant>
      <vt:variant>
        <vt:i4>5</vt:i4>
      </vt:variant>
      <vt:variant>
        <vt:lpwstr/>
      </vt:variant>
      <vt:variant>
        <vt:lpwstr>_ENREF_26</vt:lpwstr>
      </vt:variant>
      <vt:variant>
        <vt:i4>3735671</vt:i4>
      </vt:variant>
      <vt:variant>
        <vt:i4>389</vt:i4>
      </vt:variant>
      <vt:variant>
        <vt:i4>0</vt:i4>
      </vt:variant>
      <vt:variant>
        <vt:i4>5</vt:i4>
      </vt:variant>
      <vt:variant>
        <vt:lpwstr/>
      </vt:variant>
      <vt:variant>
        <vt:lpwstr>_ENREF_127</vt:lpwstr>
      </vt:variant>
      <vt:variant>
        <vt:i4>3801202</vt:i4>
      </vt:variant>
      <vt:variant>
        <vt:i4>383</vt:i4>
      </vt:variant>
      <vt:variant>
        <vt:i4>0</vt:i4>
      </vt:variant>
      <vt:variant>
        <vt:i4>5</vt:i4>
      </vt:variant>
      <vt:variant>
        <vt:lpwstr/>
      </vt:variant>
      <vt:variant>
        <vt:lpwstr>_ENREF_112</vt:lpwstr>
      </vt:variant>
      <vt:variant>
        <vt:i4>4128832</vt:i4>
      </vt:variant>
      <vt:variant>
        <vt:i4>377</vt:i4>
      </vt:variant>
      <vt:variant>
        <vt:i4>0</vt:i4>
      </vt:variant>
      <vt:variant>
        <vt:i4>5</vt:i4>
      </vt:variant>
      <vt:variant>
        <vt:lpwstr/>
      </vt:variant>
      <vt:variant>
        <vt:lpwstr>_ENREF_14</vt:lpwstr>
      </vt:variant>
      <vt:variant>
        <vt:i4>3342403</vt:i4>
      </vt:variant>
      <vt:variant>
        <vt:i4>371</vt:i4>
      </vt:variant>
      <vt:variant>
        <vt:i4>0</vt:i4>
      </vt:variant>
      <vt:variant>
        <vt:i4>5</vt:i4>
      </vt:variant>
      <vt:variant>
        <vt:lpwstr/>
      </vt:variant>
      <vt:variant>
        <vt:lpwstr>_ENREF_28</vt:lpwstr>
      </vt:variant>
      <vt:variant>
        <vt:i4>4128832</vt:i4>
      </vt:variant>
      <vt:variant>
        <vt:i4>365</vt:i4>
      </vt:variant>
      <vt:variant>
        <vt:i4>0</vt:i4>
      </vt:variant>
      <vt:variant>
        <vt:i4>5</vt:i4>
      </vt:variant>
      <vt:variant>
        <vt:lpwstr/>
      </vt:variant>
      <vt:variant>
        <vt:lpwstr>_ENREF_14</vt:lpwstr>
      </vt:variant>
      <vt:variant>
        <vt:i4>3342403</vt:i4>
      </vt:variant>
      <vt:variant>
        <vt:i4>359</vt:i4>
      </vt:variant>
      <vt:variant>
        <vt:i4>0</vt:i4>
      </vt:variant>
      <vt:variant>
        <vt:i4>5</vt:i4>
      </vt:variant>
      <vt:variant>
        <vt:lpwstr/>
      </vt:variant>
      <vt:variant>
        <vt:lpwstr>_ENREF_28</vt:lpwstr>
      </vt:variant>
      <vt:variant>
        <vt:i4>3801207</vt:i4>
      </vt:variant>
      <vt:variant>
        <vt:i4>353</vt:i4>
      </vt:variant>
      <vt:variant>
        <vt:i4>0</vt:i4>
      </vt:variant>
      <vt:variant>
        <vt:i4>5</vt:i4>
      </vt:variant>
      <vt:variant>
        <vt:lpwstr/>
      </vt:variant>
      <vt:variant>
        <vt:lpwstr>_ENREF_117</vt:lpwstr>
      </vt:variant>
      <vt:variant>
        <vt:i4>3735621</vt:i4>
      </vt:variant>
      <vt:variant>
        <vt:i4>350</vt:i4>
      </vt:variant>
      <vt:variant>
        <vt:i4>0</vt:i4>
      </vt:variant>
      <vt:variant>
        <vt:i4>5</vt:i4>
      </vt:variant>
      <vt:variant>
        <vt:lpwstr/>
      </vt:variant>
      <vt:variant>
        <vt:lpwstr>_ENREF_42</vt:lpwstr>
      </vt:variant>
      <vt:variant>
        <vt:i4>3801204</vt:i4>
      </vt:variant>
      <vt:variant>
        <vt:i4>344</vt:i4>
      </vt:variant>
      <vt:variant>
        <vt:i4>0</vt:i4>
      </vt:variant>
      <vt:variant>
        <vt:i4>5</vt:i4>
      </vt:variant>
      <vt:variant>
        <vt:lpwstr/>
      </vt:variant>
      <vt:variant>
        <vt:lpwstr>_ENREF_114</vt:lpwstr>
      </vt:variant>
      <vt:variant>
        <vt:i4>3866737</vt:i4>
      </vt:variant>
      <vt:variant>
        <vt:i4>341</vt:i4>
      </vt:variant>
      <vt:variant>
        <vt:i4>0</vt:i4>
      </vt:variant>
      <vt:variant>
        <vt:i4>5</vt:i4>
      </vt:variant>
      <vt:variant>
        <vt:lpwstr/>
      </vt:variant>
      <vt:variant>
        <vt:lpwstr>_ENREF_101</vt:lpwstr>
      </vt:variant>
      <vt:variant>
        <vt:i4>3801200</vt:i4>
      </vt:variant>
      <vt:variant>
        <vt:i4>333</vt:i4>
      </vt:variant>
      <vt:variant>
        <vt:i4>0</vt:i4>
      </vt:variant>
      <vt:variant>
        <vt:i4>5</vt:i4>
      </vt:variant>
      <vt:variant>
        <vt:lpwstr/>
      </vt:variant>
      <vt:variant>
        <vt:lpwstr>_ENREF_110</vt:lpwstr>
      </vt:variant>
      <vt:variant>
        <vt:i4>3735667</vt:i4>
      </vt:variant>
      <vt:variant>
        <vt:i4>327</vt:i4>
      </vt:variant>
      <vt:variant>
        <vt:i4>0</vt:i4>
      </vt:variant>
      <vt:variant>
        <vt:i4>5</vt:i4>
      </vt:variant>
      <vt:variant>
        <vt:lpwstr/>
      </vt:variant>
      <vt:variant>
        <vt:lpwstr>_ENREF_123</vt:lpwstr>
      </vt:variant>
      <vt:variant>
        <vt:i4>3735665</vt:i4>
      </vt:variant>
      <vt:variant>
        <vt:i4>324</vt:i4>
      </vt:variant>
      <vt:variant>
        <vt:i4>0</vt:i4>
      </vt:variant>
      <vt:variant>
        <vt:i4>5</vt:i4>
      </vt:variant>
      <vt:variant>
        <vt:lpwstr/>
      </vt:variant>
      <vt:variant>
        <vt:lpwstr>_ENREF_121</vt:lpwstr>
      </vt:variant>
      <vt:variant>
        <vt:i4>3997762</vt:i4>
      </vt:variant>
      <vt:variant>
        <vt:i4>321</vt:i4>
      </vt:variant>
      <vt:variant>
        <vt:i4>0</vt:i4>
      </vt:variant>
      <vt:variant>
        <vt:i4>5</vt:i4>
      </vt:variant>
      <vt:variant>
        <vt:lpwstr/>
      </vt:variant>
      <vt:variant>
        <vt:lpwstr>_ENREF_36</vt:lpwstr>
      </vt:variant>
      <vt:variant>
        <vt:i4>3735673</vt:i4>
      </vt:variant>
      <vt:variant>
        <vt:i4>313</vt:i4>
      </vt:variant>
      <vt:variant>
        <vt:i4>0</vt:i4>
      </vt:variant>
      <vt:variant>
        <vt:i4>5</vt:i4>
      </vt:variant>
      <vt:variant>
        <vt:lpwstr/>
      </vt:variant>
      <vt:variant>
        <vt:lpwstr>_ENREF_129</vt:lpwstr>
      </vt:variant>
      <vt:variant>
        <vt:i4>3735664</vt:i4>
      </vt:variant>
      <vt:variant>
        <vt:i4>310</vt:i4>
      </vt:variant>
      <vt:variant>
        <vt:i4>0</vt:i4>
      </vt:variant>
      <vt:variant>
        <vt:i4>5</vt:i4>
      </vt:variant>
      <vt:variant>
        <vt:lpwstr/>
      </vt:variant>
      <vt:variant>
        <vt:lpwstr>_ENREF_120</vt:lpwstr>
      </vt:variant>
      <vt:variant>
        <vt:i4>3342400</vt:i4>
      </vt:variant>
      <vt:variant>
        <vt:i4>307</vt:i4>
      </vt:variant>
      <vt:variant>
        <vt:i4>0</vt:i4>
      </vt:variant>
      <vt:variant>
        <vt:i4>5</vt:i4>
      </vt:variant>
      <vt:variant>
        <vt:lpwstr/>
      </vt:variant>
      <vt:variant>
        <vt:lpwstr>_ENREF_18</vt:lpwstr>
      </vt:variant>
      <vt:variant>
        <vt:i4>3997762</vt:i4>
      </vt:variant>
      <vt:variant>
        <vt:i4>299</vt:i4>
      </vt:variant>
      <vt:variant>
        <vt:i4>0</vt:i4>
      </vt:variant>
      <vt:variant>
        <vt:i4>5</vt:i4>
      </vt:variant>
      <vt:variant>
        <vt:lpwstr/>
      </vt:variant>
      <vt:variant>
        <vt:lpwstr>_ENREF_36</vt:lpwstr>
      </vt:variant>
      <vt:variant>
        <vt:i4>4063298</vt:i4>
      </vt:variant>
      <vt:variant>
        <vt:i4>296</vt:i4>
      </vt:variant>
      <vt:variant>
        <vt:i4>0</vt:i4>
      </vt:variant>
      <vt:variant>
        <vt:i4>5</vt:i4>
      </vt:variant>
      <vt:variant>
        <vt:lpwstr/>
      </vt:variant>
      <vt:variant>
        <vt:lpwstr>_ENREF_35</vt:lpwstr>
      </vt:variant>
      <vt:variant>
        <vt:i4>3276867</vt:i4>
      </vt:variant>
      <vt:variant>
        <vt:i4>293</vt:i4>
      </vt:variant>
      <vt:variant>
        <vt:i4>0</vt:i4>
      </vt:variant>
      <vt:variant>
        <vt:i4>5</vt:i4>
      </vt:variant>
      <vt:variant>
        <vt:lpwstr/>
      </vt:variant>
      <vt:variant>
        <vt:lpwstr>_ENREF_29</vt:lpwstr>
      </vt:variant>
      <vt:variant>
        <vt:i4>3735673</vt:i4>
      </vt:variant>
      <vt:variant>
        <vt:i4>287</vt:i4>
      </vt:variant>
      <vt:variant>
        <vt:i4>0</vt:i4>
      </vt:variant>
      <vt:variant>
        <vt:i4>5</vt:i4>
      </vt:variant>
      <vt:variant>
        <vt:lpwstr/>
      </vt:variant>
      <vt:variant>
        <vt:lpwstr>_ENREF_129</vt:lpwstr>
      </vt:variant>
      <vt:variant>
        <vt:i4>3866695</vt:i4>
      </vt:variant>
      <vt:variant>
        <vt:i4>284</vt:i4>
      </vt:variant>
      <vt:variant>
        <vt:i4>0</vt:i4>
      </vt:variant>
      <vt:variant>
        <vt:i4>5</vt:i4>
      </vt:variant>
      <vt:variant>
        <vt:lpwstr/>
      </vt:variant>
      <vt:variant>
        <vt:lpwstr>_ENREF_60</vt:lpwstr>
      </vt:variant>
      <vt:variant>
        <vt:i4>3342403</vt:i4>
      </vt:variant>
      <vt:variant>
        <vt:i4>281</vt:i4>
      </vt:variant>
      <vt:variant>
        <vt:i4>0</vt:i4>
      </vt:variant>
      <vt:variant>
        <vt:i4>5</vt:i4>
      </vt:variant>
      <vt:variant>
        <vt:lpwstr/>
      </vt:variant>
      <vt:variant>
        <vt:lpwstr>_ENREF_28</vt:lpwstr>
      </vt:variant>
      <vt:variant>
        <vt:i4>3997763</vt:i4>
      </vt:variant>
      <vt:variant>
        <vt:i4>273</vt:i4>
      </vt:variant>
      <vt:variant>
        <vt:i4>0</vt:i4>
      </vt:variant>
      <vt:variant>
        <vt:i4>5</vt:i4>
      </vt:variant>
      <vt:variant>
        <vt:lpwstr/>
      </vt:variant>
      <vt:variant>
        <vt:lpwstr>_ENREF_26</vt:lpwstr>
      </vt:variant>
      <vt:variant>
        <vt:i4>720969</vt:i4>
      </vt:variant>
      <vt:variant>
        <vt:i4>267</vt:i4>
      </vt:variant>
      <vt:variant>
        <vt:i4>0</vt:i4>
      </vt:variant>
      <vt:variant>
        <vt:i4>5</vt:i4>
      </vt:variant>
      <vt:variant>
        <vt:lpwstr/>
      </vt:variant>
      <vt:variant>
        <vt:lpwstr>_ENREF_8</vt:lpwstr>
      </vt:variant>
      <vt:variant>
        <vt:i4>3735619</vt:i4>
      </vt:variant>
      <vt:variant>
        <vt:i4>259</vt:i4>
      </vt:variant>
      <vt:variant>
        <vt:i4>0</vt:i4>
      </vt:variant>
      <vt:variant>
        <vt:i4>5</vt:i4>
      </vt:variant>
      <vt:variant>
        <vt:lpwstr/>
      </vt:variant>
      <vt:variant>
        <vt:lpwstr>_ENREF_22</vt:lpwstr>
      </vt:variant>
      <vt:variant>
        <vt:i4>3866737</vt:i4>
      </vt:variant>
      <vt:variant>
        <vt:i4>253</vt:i4>
      </vt:variant>
      <vt:variant>
        <vt:i4>0</vt:i4>
      </vt:variant>
      <vt:variant>
        <vt:i4>5</vt:i4>
      </vt:variant>
      <vt:variant>
        <vt:lpwstr/>
      </vt:variant>
      <vt:variant>
        <vt:lpwstr>_ENREF_101</vt:lpwstr>
      </vt:variant>
      <vt:variant>
        <vt:i4>3735669</vt:i4>
      </vt:variant>
      <vt:variant>
        <vt:i4>245</vt:i4>
      </vt:variant>
      <vt:variant>
        <vt:i4>0</vt:i4>
      </vt:variant>
      <vt:variant>
        <vt:i4>5</vt:i4>
      </vt:variant>
      <vt:variant>
        <vt:lpwstr/>
      </vt:variant>
      <vt:variant>
        <vt:lpwstr>_ENREF_125</vt:lpwstr>
      </vt:variant>
      <vt:variant>
        <vt:i4>3342409</vt:i4>
      </vt:variant>
      <vt:variant>
        <vt:i4>239</vt:i4>
      </vt:variant>
      <vt:variant>
        <vt:i4>0</vt:i4>
      </vt:variant>
      <vt:variant>
        <vt:i4>5</vt:i4>
      </vt:variant>
      <vt:variant>
        <vt:lpwstr/>
      </vt:variant>
      <vt:variant>
        <vt:lpwstr>_ENREF_88</vt:lpwstr>
      </vt:variant>
      <vt:variant>
        <vt:i4>3670135</vt:i4>
      </vt:variant>
      <vt:variant>
        <vt:i4>231</vt:i4>
      </vt:variant>
      <vt:variant>
        <vt:i4>0</vt:i4>
      </vt:variant>
      <vt:variant>
        <vt:i4>5</vt:i4>
      </vt:variant>
      <vt:variant>
        <vt:lpwstr/>
      </vt:variant>
      <vt:variant>
        <vt:lpwstr>_ENREF_137</vt:lpwstr>
      </vt:variant>
      <vt:variant>
        <vt:i4>3735666</vt:i4>
      </vt:variant>
      <vt:variant>
        <vt:i4>228</vt:i4>
      </vt:variant>
      <vt:variant>
        <vt:i4>0</vt:i4>
      </vt:variant>
      <vt:variant>
        <vt:i4>5</vt:i4>
      </vt:variant>
      <vt:variant>
        <vt:lpwstr/>
      </vt:variant>
      <vt:variant>
        <vt:lpwstr>_ENREF_122</vt:lpwstr>
      </vt:variant>
      <vt:variant>
        <vt:i4>4128835</vt:i4>
      </vt:variant>
      <vt:variant>
        <vt:i4>225</vt:i4>
      </vt:variant>
      <vt:variant>
        <vt:i4>0</vt:i4>
      </vt:variant>
      <vt:variant>
        <vt:i4>5</vt:i4>
      </vt:variant>
      <vt:variant>
        <vt:lpwstr/>
      </vt:variant>
      <vt:variant>
        <vt:lpwstr>_ENREF_24</vt:lpwstr>
      </vt:variant>
      <vt:variant>
        <vt:i4>4128841</vt:i4>
      </vt:variant>
      <vt:variant>
        <vt:i4>217</vt:i4>
      </vt:variant>
      <vt:variant>
        <vt:i4>0</vt:i4>
      </vt:variant>
      <vt:variant>
        <vt:i4>5</vt:i4>
      </vt:variant>
      <vt:variant>
        <vt:lpwstr/>
      </vt:variant>
      <vt:variant>
        <vt:lpwstr>_ENREF_84</vt:lpwstr>
      </vt:variant>
      <vt:variant>
        <vt:i4>3866693</vt:i4>
      </vt:variant>
      <vt:variant>
        <vt:i4>211</vt:i4>
      </vt:variant>
      <vt:variant>
        <vt:i4>0</vt:i4>
      </vt:variant>
      <vt:variant>
        <vt:i4>5</vt:i4>
      </vt:variant>
      <vt:variant>
        <vt:lpwstr/>
      </vt:variant>
      <vt:variant>
        <vt:lpwstr>_ENREF_40</vt:lpwstr>
      </vt:variant>
      <vt:variant>
        <vt:i4>3276864</vt:i4>
      </vt:variant>
      <vt:variant>
        <vt:i4>205</vt:i4>
      </vt:variant>
      <vt:variant>
        <vt:i4>0</vt:i4>
      </vt:variant>
      <vt:variant>
        <vt:i4>5</vt:i4>
      </vt:variant>
      <vt:variant>
        <vt:lpwstr/>
      </vt:variant>
      <vt:variant>
        <vt:lpwstr>_ENREF_19</vt:lpwstr>
      </vt:variant>
      <vt:variant>
        <vt:i4>3801155</vt:i4>
      </vt:variant>
      <vt:variant>
        <vt:i4>199</vt:i4>
      </vt:variant>
      <vt:variant>
        <vt:i4>0</vt:i4>
      </vt:variant>
      <vt:variant>
        <vt:i4>5</vt:i4>
      </vt:variant>
      <vt:variant>
        <vt:lpwstr/>
      </vt:variant>
      <vt:variant>
        <vt:lpwstr>_ENREF_21</vt:lpwstr>
      </vt:variant>
      <vt:variant>
        <vt:i4>3735625</vt:i4>
      </vt:variant>
      <vt:variant>
        <vt:i4>191</vt:i4>
      </vt:variant>
      <vt:variant>
        <vt:i4>0</vt:i4>
      </vt:variant>
      <vt:variant>
        <vt:i4>5</vt:i4>
      </vt:variant>
      <vt:variant>
        <vt:lpwstr/>
      </vt:variant>
      <vt:variant>
        <vt:lpwstr>_ENREF_82</vt:lpwstr>
      </vt:variant>
      <vt:variant>
        <vt:i4>3735616</vt:i4>
      </vt:variant>
      <vt:variant>
        <vt:i4>185</vt:i4>
      </vt:variant>
      <vt:variant>
        <vt:i4>0</vt:i4>
      </vt:variant>
      <vt:variant>
        <vt:i4>5</vt:i4>
      </vt:variant>
      <vt:variant>
        <vt:lpwstr/>
      </vt:variant>
      <vt:variant>
        <vt:lpwstr>_ENREF_12</vt:lpwstr>
      </vt:variant>
      <vt:variant>
        <vt:i4>720962</vt:i4>
      </vt:variant>
      <vt:variant>
        <vt:i4>179</vt:i4>
      </vt:variant>
      <vt:variant>
        <vt:i4>0</vt:i4>
      </vt:variant>
      <vt:variant>
        <vt:i4>5</vt:i4>
      </vt:variant>
      <vt:variant>
        <vt:lpwstr/>
      </vt:variant>
      <vt:variant>
        <vt:lpwstr>_ENREF_3</vt:lpwstr>
      </vt:variant>
      <vt:variant>
        <vt:i4>3670133</vt:i4>
      </vt:variant>
      <vt:variant>
        <vt:i4>173</vt:i4>
      </vt:variant>
      <vt:variant>
        <vt:i4>0</vt:i4>
      </vt:variant>
      <vt:variant>
        <vt:i4>5</vt:i4>
      </vt:variant>
      <vt:variant>
        <vt:lpwstr/>
      </vt:variant>
      <vt:variant>
        <vt:lpwstr>_ENREF_135</vt:lpwstr>
      </vt:variant>
      <vt:variant>
        <vt:i4>3670132</vt:i4>
      </vt:variant>
      <vt:variant>
        <vt:i4>170</vt:i4>
      </vt:variant>
      <vt:variant>
        <vt:i4>0</vt:i4>
      </vt:variant>
      <vt:variant>
        <vt:i4>5</vt:i4>
      </vt:variant>
      <vt:variant>
        <vt:lpwstr/>
      </vt:variant>
      <vt:variant>
        <vt:lpwstr>_ENREF_134</vt:lpwstr>
      </vt:variant>
      <vt:variant>
        <vt:i4>3997764</vt:i4>
      </vt:variant>
      <vt:variant>
        <vt:i4>167</vt:i4>
      </vt:variant>
      <vt:variant>
        <vt:i4>0</vt:i4>
      </vt:variant>
      <vt:variant>
        <vt:i4>5</vt:i4>
      </vt:variant>
      <vt:variant>
        <vt:lpwstr/>
      </vt:variant>
      <vt:variant>
        <vt:lpwstr>_ENREF_56</vt:lpwstr>
      </vt:variant>
      <vt:variant>
        <vt:i4>3866696</vt:i4>
      </vt:variant>
      <vt:variant>
        <vt:i4>159</vt:i4>
      </vt:variant>
      <vt:variant>
        <vt:i4>0</vt:i4>
      </vt:variant>
      <vt:variant>
        <vt:i4>5</vt:i4>
      </vt:variant>
      <vt:variant>
        <vt:lpwstr/>
      </vt:variant>
      <vt:variant>
        <vt:lpwstr>_ENREF_90</vt:lpwstr>
      </vt:variant>
      <vt:variant>
        <vt:i4>3276873</vt:i4>
      </vt:variant>
      <vt:variant>
        <vt:i4>156</vt:i4>
      </vt:variant>
      <vt:variant>
        <vt:i4>0</vt:i4>
      </vt:variant>
      <vt:variant>
        <vt:i4>5</vt:i4>
      </vt:variant>
      <vt:variant>
        <vt:lpwstr/>
      </vt:variant>
      <vt:variant>
        <vt:lpwstr>_ENREF_89</vt:lpwstr>
      </vt:variant>
      <vt:variant>
        <vt:i4>3932232</vt:i4>
      </vt:variant>
      <vt:variant>
        <vt:i4>150</vt:i4>
      </vt:variant>
      <vt:variant>
        <vt:i4>0</vt:i4>
      </vt:variant>
      <vt:variant>
        <vt:i4>5</vt:i4>
      </vt:variant>
      <vt:variant>
        <vt:lpwstr/>
      </vt:variant>
      <vt:variant>
        <vt:lpwstr>_ENREF_97</vt:lpwstr>
      </vt:variant>
      <vt:variant>
        <vt:i4>3670080</vt:i4>
      </vt:variant>
      <vt:variant>
        <vt:i4>147</vt:i4>
      </vt:variant>
      <vt:variant>
        <vt:i4>0</vt:i4>
      </vt:variant>
      <vt:variant>
        <vt:i4>5</vt:i4>
      </vt:variant>
      <vt:variant>
        <vt:lpwstr/>
      </vt:variant>
      <vt:variant>
        <vt:lpwstr>_ENREF_13</vt:lpwstr>
      </vt:variant>
      <vt:variant>
        <vt:i4>3932228</vt:i4>
      </vt:variant>
      <vt:variant>
        <vt:i4>137</vt:i4>
      </vt:variant>
      <vt:variant>
        <vt:i4>0</vt:i4>
      </vt:variant>
      <vt:variant>
        <vt:i4>5</vt:i4>
      </vt:variant>
      <vt:variant>
        <vt:lpwstr/>
      </vt:variant>
      <vt:variant>
        <vt:lpwstr>_ENREF_57</vt:lpwstr>
      </vt:variant>
      <vt:variant>
        <vt:i4>3670085</vt:i4>
      </vt:variant>
      <vt:variant>
        <vt:i4>131</vt:i4>
      </vt:variant>
      <vt:variant>
        <vt:i4>0</vt:i4>
      </vt:variant>
      <vt:variant>
        <vt:i4>5</vt:i4>
      </vt:variant>
      <vt:variant>
        <vt:lpwstr/>
      </vt:variant>
      <vt:variant>
        <vt:lpwstr>_ENREF_43</vt:lpwstr>
      </vt:variant>
      <vt:variant>
        <vt:i4>3866693</vt:i4>
      </vt:variant>
      <vt:variant>
        <vt:i4>125</vt:i4>
      </vt:variant>
      <vt:variant>
        <vt:i4>0</vt:i4>
      </vt:variant>
      <vt:variant>
        <vt:i4>5</vt:i4>
      </vt:variant>
      <vt:variant>
        <vt:lpwstr/>
      </vt:variant>
      <vt:variant>
        <vt:lpwstr>_ENREF_40</vt:lpwstr>
      </vt:variant>
      <vt:variant>
        <vt:i4>3801155</vt:i4>
      </vt:variant>
      <vt:variant>
        <vt:i4>119</vt:i4>
      </vt:variant>
      <vt:variant>
        <vt:i4>0</vt:i4>
      </vt:variant>
      <vt:variant>
        <vt:i4>5</vt:i4>
      </vt:variant>
      <vt:variant>
        <vt:lpwstr/>
      </vt:variant>
      <vt:variant>
        <vt:lpwstr>_ENREF_21</vt:lpwstr>
      </vt:variant>
      <vt:variant>
        <vt:i4>3801208</vt:i4>
      </vt:variant>
      <vt:variant>
        <vt:i4>111</vt:i4>
      </vt:variant>
      <vt:variant>
        <vt:i4>0</vt:i4>
      </vt:variant>
      <vt:variant>
        <vt:i4>5</vt:i4>
      </vt:variant>
      <vt:variant>
        <vt:lpwstr/>
      </vt:variant>
      <vt:variant>
        <vt:lpwstr>_ENREF_118</vt:lpwstr>
      </vt:variant>
      <vt:variant>
        <vt:i4>3932226</vt:i4>
      </vt:variant>
      <vt:variant>
        <vt:i4>105</vt:i4>
      </vt:variant>
      <vt:variant>
        <vt:i4>0</vt:i4>
      </vt:variant>
      <vt:variant>
        <vt:i4>5</vt:i4>
      </vt:variant>
      <vt:variant>
        <vt:lpwstr/>
      </vt:variant>
      <vt:variant>
        <vt:lpwstr>_ENREF_37</vt:lpwstr>
      </vt:variant>
      <vt:variant>
        <vt:i4>3866739</vt:i4>
      </vt:variant>
      <vt:variant>
        <vt:i4>99</vt:i4>
      </vt:variant>
      <vt:variant>
        <vt:i4>0</vt:i4>
      </vt:variant>
      <vt:variant>
        <vt:i4>5</vt:i4>
      </vt:variant>
      <vt:variant>
        <vt:lpwstr/>
      </vt:variant>
      <vt:variant>
        <vt:lpwstr>_ENREF_103</vt:lpwstr>
      </vt:variant>
      <vt:variant>
        <vt:i4>720965</vt:i4>
      </vt:variant>
      <vt:variant>
        <vt:i4>93</vt:i4>
      </vt:variant>
      <vt:variant>
        <vt:i4>0</vt:i4>
      </vt:variant>
      <vt:variant>
        <vt:i4>5</vt:i4>
      </vt:variant>
      <vt:variant>
        <vt:lpwstr/>
      </vt:variant>
      <vt:variant>
        <vt:lpwstr>_ENREF_4</vt:lpwstr>
      </vt:variant>
      <vt:variant>
        <vt:i4>3801209</vt:i4>
      </vt:variant>
      <vt:variant>
        <vt:i4>87</vt:i4>
      </vt:variant>
      <vt:variant>
        <vt:i4>0</vt:i4>
      </vt:variant>
      <vt:variant>
        <vt:i4>5</vt:i4>
      </vt:variant>
      <vt:variant>
        <vt:lpwstr/>
      </vt:variant>
      <vt:variant>
        <vt:lpwstr>_ENREF_119</vt:lpwstr>
      </vt:variant>
      <vt:variant>
        <vt:i4>3342404</vt:i4>
      </vt:variant>
      <vt:variant>
        <vt:i4>81</vt:i4>
      </vt:variant>
      <vt:variant>
        <vt:i4>0</vt:i4>
      </vt:variant>
      <vt:variant>
        <vt:i4>5</vt:i4>
      </vt:variant>
      <vt:variant>
        <vt:lpwstr/>
      </vt:variant>
      <vt:variant>
        <vt:lpwstr>_ENREF_58</vt:lpwstr>
      </vt:variant>
      <vt:variant>
        <vt:i4>720962</vt:i4>
      </vt:variant>
      <vt:variant>
        <vt:i4>75</vt:i4>
      </vt:variant>
      <vt:variant>
        <vt:i4>0</vt:i4>
      </vt:variant>
      <vt:variant>
        <vt:i4>5</vt:i4>
      </vt:variant>
      <vt:variant>
        <vt:lpwstr/>
      </vt:variant>
      <vt:variant>
        <vt:lpwstr>_ENREF_3</vt:lpwstr>
      </vt:variant>
      <vt:variant>
        <vt:i4>3997765</vt:i4>
      </vt:variant>
      <vt:variant>
        <vt:i4>69</vt:i4>
      </vt:variant>
      <vt:variant>
        <vt:i4>0</vt:i4>
      </vt:variant>
      <vt:variant>
        <vt:i4>5</vt:i4>
      </vt:variant>
      <vt:variant>
        <vt:lpwstr/>
      </vt:variant>
      <vt:variant>
        <vt:lpwstr>_ENREF_46</vt:lpwstr>
      </vt:variant>
      <vt:variant>
        <vt:i4>3866744</vt:i4>
      </vt:variant>
      <vt:variant>
        <vt:i4>63</vt:i4>
      </vt:variant>
      <vt:variant>
        <vt:i4>0</vt:i4>
      </vt:variant>
      <vt:variant>
        <vt:i4>5</vt:i4>
      </vt:variant>
      <vt:variant>
        <vt:lpwstr/>
      </vt:variant>
      <vt:variant>
        <vt:lpwstr>_ENREF_108</vt:lpwstr>
      </vt:variant>
      <vt:variant>
        <vt:i4>4128837</vt:i4>
      </vt:variant>
      <vt:variant>
        <vt:i4>57</vt:i4>
      </vt:variant>
      <vt:variant>
        <vt:i4>0</vt:i4>
      </vt:variant>
      <vt:variant>
        <vt:i4>5</vt:i4>
      </vt:variant>
      <vt:variant>
        <vt:lpwstr/>
      </vt:variant>
      <vt:variant>
        <vt:lpwstr>_ENREF_44</vt:lpwstr>
      </vt:variant>
      <vt:variant>
        <vt:i4>3866736</vt:i4>
      </vt:variant>
      <vt:variant>
        <vt:i4>49</vt:i4>
      </vt:variant>
      <vt:variant>
        <vt:i4>0</vt:i4>
      </vt:variant>
      <vt:variant>
        <vt:i4>5</vt:i4>
      </vt:variant>
      <vt:variant>
        <vt:lpwstr/>
      </vt:variant>
      <vt:variant>
        <vt:lpwstr>_ENREF_100</vt:lpwstr>
      </vt:variant>
      <vt:variant>
        <vt:i4>4128889</vt:i4>
      </vt:variant>
      <vt:variant>
        <vt:i4>43</vt:i4>
      </vt:variant>
      <vt:variant>
        <vt:i4>0</vt:i4>
      </vt:variant>
      <vt:variant>
        <vt:i4>5</vt:i4>
      </vt:variant>
      <vt:variant>
        <vt:lpwstr/>
      </vt:variant>
      <vt:variant>
        <vt:lpwstr>_ENREF_149</vt:lpwstr>
      </vt:variant>
      <vt:variant>
        <vt:i4>3670130</vt:i4>
      </vt:variant>
      <vt:variant>
        <vt:i4>37</vt:i4>
      </vt:variant>
      <vt:variant>
        <vt:i4>0</vt:i4>
      </vt:variant>
      <vt:variant>
        <vt:i4>5</vt:i4>
      </vt:variant>
      <vt:variant>
        <vt:lpwstr/>
      </vt:variant>
      <vt:variant>
        <vt:lpwstr>_ENREF_132</vt:lpwstr>
      </vt:variant>
      <vt:variant>
        <vt:i4>3670129</vt:i4>
      </vt:variant>
      <vt:variant>
        <vt:i4>34</vt:i4>
      </vt:variant>
      <vt:variant>
        <vt:i4>0</vt:i4>
      </vt:variant>
      <vt:variant>
        <vt:i4>5</vt:i4>
      </vt:variant>
      <vt:variant>
        <vt:lpwstr/>
      </vt:variant>
      <vt:variant>
        <vt:lpwstr>_ENREF_131</vt:lpwstr>
      </vt:variant>
      <vt:variant>
        <vt:i4>3735672</vt:i4>
      </vt:variant>
      <vt:variant>
        <vt:i4>31</vt:i4>
      </vt:variant>
      <vt:variant>
        <vt:i4>0</vt:i4>
      </vt:variant>
      <vt:variant>
        <vt:i4>5</vt:i4>
      </vt:variant>
      <vt:variant>
        <vt:lpwstr/>
      </vt:variant>
      <vt:variant>
        <vt:lpwstr>_ENREF_128</vt:lpwstr>
      </vt:variant>
      <vt:variant>
        <vt:i4>3735670</vt:i4>
      </vt:variant>
      <vt:variant>
        <vt:i4>28</vt:i4>
      </vt:variant>
      <vt:variant>
        <vt:i4>0</vt:i4>
      </vt:variant>
      <vt:variant>
        <vt:i4>5</vt:i4>
      </vt:variant>
      <vt:variant>
        <vt:lpwstr/>
      </vt:variant>
      <vt:variant>
        <vt:lpwstr>_ENREF_126</vt:lpwstr>
      </vt:variant>
      <vt:variant>
        <vt:i4>3735668</vt:i4>
      </vt:variant>
      <vt:variant>
        <vt:i4>25</vt:i4>
      </vt:variant>
      <vt:variant>
        <vt:i4>0</vt:i4>
      </vt:variant>
      <vt:variant>
        <vt:i4>5</vt:i4>
      </vt:variant>
      <vt:variant>
        <vt:lpwstr/>
      </vt:variant>
      <vt:variant>
        <vt:lpwstr>_ENREF_124</vt:lpwstr>
      </vt:variant>
      <vt:variant>
        <vt:i4>3932233</vt:i4>
      </vt:variant>
      <vt:variant>
        <vt:i4>22</vt:i4>
      </vt:variant>
      <vt:variant>
        <vt:i4>0</vt:i4>
      </vt:variant>
      <vt:variant>
        <vt:i4>5</vt:i4>
      </vt:variant>
      <vt:variant>
        <vt:lpwstr/>
      </vt:variant>
      <vt:variant>
        <vt:lpwstr>_ENREF_87</vt:lpwstr>
      </vt:variant>
      <vt:variant>
        <vt:i4>3997769</vt:i4>
      </vt:variant>
      <vt:variant>
        <vt:i4>19</vt:i4>
      </vt:variant>
      <vt:variant>
        <vt:i4>0</vt:i4>
      </vt:variant>
      <vt:variant>
        <vt:i4>5</vt:i4>
      </vt:variant>
      <vt:variant>
        <vt:lpwstr/>
      </vt:variant>
      <vt:variant>
        <vt:lpwstr>_ENREF_86</vt:lpwstr>
      </vt:variant>
      <vt:variant>
        <vt:i4>4063303</vt:i4>
      </vt:variant>
      <vt:variant>
        <vt:i4>16</vt:i4>
      </vt:variant>
      <vt:variant>
        <vt:i4>0</vt:i4>
      </vt:variant>
      <vt:variant>
        <vt:i4>5</vt:i4>
      </vt:variant>
      <vt:variant>
        <vt:lpwstr/>
      </vt:variant>
      <vt:variant>
        <vt:lpwstr>_ENREF_65</vt:lpwstr>
      </vt:variant>
      <vt:variant>
        <vt:i4>4128839</vt:i4>
      </vt:variant>
      <vt:variant>
        <vt:i4>13</vt:i4>
      </vt:variant>
      <vt:variant>
        <vt:i4>0</vt:i4>
      </vt:variant>
      <vt:variant>
        <vt:i4>5</vt:i4>
      </vt:variant>
      <vt:variant>
        <vt:lpwstr/>
      </vt:variant>
      <vt:variant>
        <vt:lpwstr>_ENREF_64</vt:lpwstr>
      </vt:variant>
      <vt:variant>
        <vt:i4>4063298</vt:i4>
      </vt:variant>
      <vt:variant>
        <vt:i4>10</vt:i4>
      </vt:variant>
      <vt:variant>
        <vt:i4>0</vt:i4>
      </vt:variant>
      <vt:variant>
        <vt:i4>5</vt:i4>
      </vt:variant>
      <vt:variant>
        <vt:lpwstr/>
      </vt:variant>
      <vt:variant>
        <vt:lpwstr>_ENREF_35</vt:lpwstr>
      </vt:variant>
      <vt:variant>
        <vt:i4>3866690</vt:i4>
      </vt:variant>
      <vt:variant>
        <vt:i4>7</vt:i4>
      </vt:variant>
      <vt:variant>
        <vt:i4>0</vt:i4>
      </vt:variant>
      <vt:variant>
        <vt:i4>5</vt:i4>
      </vt:variant>
      <vt:variant>
        <vt:lpwstr/>
      </vt:variant>
      <vt:variant>
        <vt:lpwstr>_ENREF_30</vt:lpwstr>
      </vt:variant>
      <vt:variant>
        <vt:i4>3276867</vt:i4>
      </vt:variant>
      <vt:variant>
        <vt:i4>4</vt:i4>
      </vt:variant>
      <vt:variant>
        <vt:i4>0</vt:i4>
      </vt:variant>
      <vt:variant>
        <vt:i4>5</vt:i4>
      </vt:variant>
      <vt:variant>
        <vt:lpwstr/>
      </vt:variant>
      <vt:variant>
        <vt:lpwstr>_ENREF_2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we know and don’t know about the decision-making of forest managers in India, and why it matters for conservation &amp; develo</dc:title>
  <dc:creator>Forrest Fleischman</dc:creator>
  <cp:lastModifiedBy>Forrest Fleischman</cp:lastModifiedBy>
  <cp:revision>15</cp:revision>
  <cp:lastPrinted>2014-08-09T20:47:00Z</cp:lastPrinted>
  <dcterms:created xsi:type="dcterms:W3CDTF">2015-05-04T00:46:00Z</dcterms:created>
  <dcterms:modified xsi:type="dcterms:W3CDTF">2015-06-17T21:54:00Z</dcterms:modified>
</cp:coreProperties>
</file>